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5341" w:rsidRPr="006453D9" w:rsidRDefault="00A85341" w:rsidP="00A85341">
      <w:pPr>
        <w:pStyle w:val="MDPI11articletype"/>
      </w:pPr>
      <w:r w:rsidRPr="006453D9">
        <w:t>Article</w:t>
      </w:r>
    </w:p>
    <w:p w:rsidR="001523EF" w:rsidRDefault="001523EF" w:rsidP="00A85341">
      <w:pPr>
        <w:pStyle w:val="MDPI13authornames"/>
        <w:rPr>
          <w:snapToGrid w:val="0"/>
          <w:sz w:val="36"/>
          <w:szCs w:val="20"/>
        </w:rPr>
      </w:pPr>
      <w:r>
        <w:rPr>
          <w:snapToGrid w:val="0"/>
          <w:sz w:val="36"/>
          <w:szCs w:val="20"/>
        </w:rPr>
        <w:t>M</w:t>
      </w:r>
      <w:r w:rsidRPr="001523EF">
        <w:rPr>
          <w:snapToGrid w:val="0"/>
          <w:sz w:val="36"/>
          <w:szCs w:val="20"/>
        </w:rPr>
        <w:t xml:space="preserve">edication </w:t>
      </w:r>
      <w:r>
        <w:rPr>
          <w:snapToGrid w:val="0"/>
          <w:sz w:val="36"/>
          <w:szCs w:val="20"/>
        </w:rPr>
        <w:t>use among immi</w:t>
      </w:r>
      <w:r w:rsidRPr="001523EF">
        <w:rPr>
          <w:snapToGrid w:val="0"/>
          <w:sz w:val="36"/>
          <w:szCs w:val="20"/>
        </w:rPr>
        <w:t xml:space="preserve">grants </w:t>
      </w:r>
      <w:r>
        <w:rPr>
          <w:snapToGrid w:val="0"/>
          <w:sz w:val="36"/>
          <w:szCs w:val="20"/>
        </w:rPr>
        <w:t xml:space="preserve">from </w:t>
      </w:r>
      <w:r w:rsidRPr="001523EF">
        <w:rPr>
          <w:snapToGrid w:val="0"/>
          <w:sz w:val="36"/>
          <w:szCs w:val="20"/>
        </w:rPr>
        <w:t>Syria living in Western Norway: a cross-sectional study</w:t>
      </w:r>
    </w:p>
    <w:p w:rsidR="00D773CF" w:rsidRPr="001523EF" w:rsidRDefault="001523EF" w:rsidP="00A85341">
      <w:pPr>
        <w:pStyle w:val="MDPI13authornames"/>
        <w:rPr>
          <w:lang w:val="it-IT"/>
        </w:rPr>
      </w:pPr>
      <w:r w:rsidRPr="001523EF">
        <w:rPr>
          <w:lang w:val="it-IT"/>
        </w:rPr>
        <w:t>George Deeb</w:t>
      </w:r>
      <w:r w:rsidRPr="001523EF">
        <w:rPr>
          <w:vertAlign w:val="superscript"/>
          <w:lang w:val="it-IT"/>
        </w:rPr>
        <w:t>1</w:t>
      </w:r>
      <w:r>
        <w:rPr>
          <w:lang w:val="it-IT"/>
        </w:rPr>
        <w:t xml:space="preserve">, </w:t>
      </w:r>
      <w:r w:rsidRPr="001523EF">
        <w:rPr>
          <w:lang w:val="it-IT"/>
        </w:rPr>
        <w:t>Esperanza Diaz</w:t>
      </w:r>
      <w:r w:rsidRPr="001523EF">
        <w:rPr>
          <w:vertAlign w:val="superscript"/>
          <w:lang w:val="it-IT"/>
        </w:rPr>
        <w:t>2,3</w:t>
      </w:r>
      <w:r>
        <w:rPr>
          <w:lang w:val="it-IT"/>
        </w:rPr>
        <w:t>, Svein Haavik</w:t>
      </w:r>
      <w:r w:rsidRPr="001523EF">
        <w:rPr>
          <w:vertAlign w:val="superscript"/>
          <w:lang w:val="it-IT"/>
        </w:rPr>
        <w:t>4</w:t>
      </w:r>
      <w:r>
        <w:rPr>
          <w:lang w:val="it-IT"/>
        </w:rPr>
        <w:t>,</w:t>
      </w:r>
      <w:r w:rsidR="00191CDC">
        <w:rPr>
          <w:lang w:val="it-IT"/>
        </w:rPr>
        <w:t xml:space="preserve"> Angela Lupattelli</w:t>
      </w:r>
      <w:r>
        <w:rPr>
          <w:vertAlign w:val="superscript"/>
          <w:lang w:val="it-IT"/>
        </w:rPr>
        <w:t>1</w:t>
      </w:r>
      <w:r w:rsidR="00A85341" w:rsidRPr="001523EF">
        <w:rPr>
          <w:lang w:val="it-IT"/>
        </w:rPr>
        <w:t>*</w:t>
      </w:r>
    </w:p>
    <w:tbl>
      <w:tblPr>
        <w:tblpPr w:leftFromText="198" w:rightFromText="198" w:vertAnchor="page" w:horzAnchor="margin" w:tblpY="9954"/>
        <w:tblW w:w="2410" w:type="dxa"/>
        <w:tblLayout w:type="fixed"/>
        <w:tblCellMar>
          <w:left w:w="0" w:type="dxa"/>
          <w:right w:w="0" w:type="dxa"/>
        </w:tblCellMar>
        <w:tblLook w:val="04A0" w:firstRow="1" w:lastRow="0" w:firstColumn="1" w:lastColumn="0" w:noHBand="0" w:noVBand="1"/>
      </w:tblPr>
      <w:tblGrid>
        <w:gridCol w:w="2410"/>
      </w:tblGrid>
      <w:tr w:rsidR="00D773CF" w:rsidRPr="00F72D38" w:rsidTr="005978A4">
        <w:tc>
          <w:tcPr>
            <w:tcW w:w="2410" w:type="dxa"/>
            <w:shd w:val="clear" w:color="auto" w:fill="auto"/>
          </w:tcPr>
          <w:p w:rsidR="00D773CF" w:rsidRPr="007B5187" w:rsidRDefault="00D773CF" w:rsidP="005978A4">
            <w:pPr>
              <w:pStyle w:val="MDPI61Citation"/>
              <w:spacing w:after="120" w:line="240" w:lineRule="exact"/>
            </w:pPr>
            <w:r w:rsidRPr="007B5187">
              <w:rPr>
                <w:b/>
              </w:rPr>
              <w:t>Citation:</w:t>
            </w:r>
            <w:r w:rsidRPr="00F72D38">
              <w:t xml:space="preserve"> </w:t>
            </w:r>
            <w:proofErr w:type="spellStart"/>
            <w:r>
              <w:t>Lastname</w:t>
            </w:r>
            <w:proofErr w:type="spellEnd"/>
            <w:r>
              <w:t xml:space="preserve">, F.; </w:t>
            </w:r>
            <w:proofErr w:type="spellStart"/>
            <w:r>
              <w:t>Lastname</w:t>
            </w:r>
            <w:proofErr w:type="spellEnd"/>
            <w:r>
              <w:t xml:space="preserve">, F.; </w:t>
            </w:r>
            <w:proofErr w:type="spellStart"/>
            <w:r>
              <w:t>Lastname</w:t>
            </w:r>
            <w:proofErr w:type="spellEnd"/>
            <w:r>
              <w:t xml:space="preserve">, F. Title. </w:t>
            </w:r>
            <w:r>
              <w:br/>
            </w:r>
            <w:r w:rsidRPr="00F606DE">
              <w:rPr>
                <w:i/>
              </w:rPr>
              <w:t>Pharmacoepidemiology</w:t>
            </w:r>
            <w:r>
              <w:rPr>
                <w:i/>
              </w:rPr>
              <w:t xml:space="preserve"> </w:t>
            </w:r>
            <w:r>
              <w:rPr>
                <w:b/>
              </w:rPr>
              <w:t>2022</w:t>
            </w:r>
            <w:r>
              <w:t xml:space="preserve">, </w:t>
            </w:r>
            <w:r>
              <w:rPr>
                <w:i/>
              </w:rPr>
              <w:t>1</w:t>
            </w:r>
            <w:r>
              <w:t xml:space="preserve">, </w:t>
            </w:r>
            <w:proofErr w:type="spellStart"/>
            <w:r w:rsidRPr="004A000D">
              <w:t>Firstpage</w:t>
            </w:r>
            <w:proofErr w:type="spellEnd"/>
            <w:r w:rsidRPr="004A000D">
              <w:t>–</w:t>
            </w:r>
            <w:proofErr w:type="spellStart"/>
            <w:r w:rsidRPr="004A000D">
              <w:t>Lastpage</w:t>
            </w:r>
            <w:proofErr w:type="spellEnd"/>
            <w:r>
              <w:t>. https://doi.org/10.3390/xxxxx</w:t>
            </w:r>
          </w:p>
          <w:p w:rsidR="00D773CF" w:rsidRPr="00B25B71" w:rsidRDefault="00D773CF" w:rsidP="005978A4">
            <w:pPr>
              <w:pStyle w:val="MDPI14history"/>
              <w:spacing w:before="120" w:after="120"/>
              <w:rPr>
                <w:spacing w:val="-4"/>
                <w:szCs w:val="14"/>
              </w:rPr>
            </w:pPr>
            <w:r w:rsidRPr="00B25B71">
              <w:rPr>
                <w:spacing w:val="-4"/>
                <w:szCs w:val="14"/>
              </w:rPr>
              <w:t xml:space="preserve">Academic Editor: </w:t>
            </w:r>
            <w:proofErr w:type="spellStart"/>
            <w:r w:rsidRPr="00B25B71">
              <w:rPr>
                <w:spacing w:val="-4"/>
                <w:szCs w:val="14"/>
              </w:rPr>
              <w:t>Firstname</w:t>
            </w:r>
            <w:proofErr w:type="spellEnd"/>
            <w:r w:rsidRPr="00B25B71">
              <w:rPr>
                <w:spacing w:val="-4"/>
                <w:szCs w:val="14"/>
              </w:rPr>
              <w:t xml:space="preserve"> </w:t>
            </w:r>
            <w:proofErr w:type="spellStart"/>
            <w:r w:rsidRPr="00B25B71">
              <w:rPr>
                <w:spacing w:val="-4"/>
                <w:szCs w:val="14"/>
              </w:rPr>
              <w:t>Lastname</w:t>
            </w:r>
            <w:proofErr w:type="spellEnd"/>
          </w:p>
          <w:p w:rsidR="00D773CF" w:rsidRPr="00550626" w:rsidRDefault="00D773CF" w:rsidP="005978A4">
            <w:pPr>
              <w:pStyle w:val="MDPI14history"/>
              <w:spacing w:before="120"/>
              <w:rPr>
                <w:szCs w:val="14"/>
              </w:rPr>
            </w:pPr>
            <w:r w:rsidRPr="00550626">
              <w:rPr>
                <w:szCs w:val="14"/>
              </w:rPr>
              <w:t xml:space="preserve">Received: </w:t>
            </w:r>
            <w:r w:rsidRPr="00D945EC">
              <w:rPr>
                <w:szCs w:val="14"/>
              </w:rPr>
              <w:t>date</w:t>
            </w:r>
          </w:p>
          <w:p w:rsidR="00D773CF" w:rsidRPr="00550626" w:rsidRDefault="00D773CF" w:rsidP="005978A4">
            <w:pPr>
              <w:pStyle w:val="MDPI14history"/>
              <w:rPr>
                <w:szCs w:val="14"/>
              </w:rPr>
            </w:pPr>
            <w:r w:rsidRPr="00550626">
              <w:rPr>
                <w:szCs w:val="14"/>
              </w:rPr>
              <w:t xml:space="preserve">Accepted: </w:t>
            </w:r>
            <w:r w:rsidRPr="00D945EC">
              <w:rPr>
                <w:szCs w:val="14"/>
              </w:rPr>
              <w:t>date</w:t>
            </w:r>
          </w:p>
          <w:p w:rsidR="00D773CF" w:rsidRPr="00550626" w:rsidRDefault="00D773CF" w:rsidP="005978A4">
            <w:pPr>
              <w:pStyle w:val="MDPI14history"/>
              <w:spacing w:after="120"/>
              <w:rPr>
                <w:szCs w:val="14"/>
              </w:rPr>
            </w:pPr>
            <w:r w:rsidRPr="00550626">
              <w:rPr>
                <w:szCs w:val="14"/>
              </w:rPr>
              <w:t xml:space="preserve">Published: </w:t>
            </w:r>
            <w:r w:rsidRPr="00D945EC">
              <w:rPr>
                <w:szCs w:val="14"/>
              </w:rPr>
              <w:t>date</w:t>
            </w:r>
          </w:p>
          <w:p w:rsidR="00D773CF" w:rsidRPr="00F72D38" w:rsidRDefault="00D773CF" w:rsidP="005978A4">
            <w:pPr>
              <w:pStyle w:val="MDPI63Notes"/>
              <w:jc w:val="both"/>
            </w:pPr>
            <w:r w:rsidRPr="00F72D38">
              <w:rPr>
                <w:b/>
              </w:rPr>
              <w:t>Publisher’s Note:</w:t>
            </w:r>
            <w:r w:rsidRPr="00F72D38">
              <w:t xml:space="preserve"> MDPI stays neutral with regard to jurisdictional claims in published maps and institutional affiliations.</w:t>
            </w:r>
          </w:p>
          <w:p w:rsidR="00D773CF" w:rsidRPr="00F72D38" w:rsidRDefault="00D773CF" w:rsidP="005978A4">
            <w:pPr>
              <w:adjustRightInd w:val="0"/>
              <w:snapToGrid w:val="0"/>
              <w:spacing w:before="120" w:line="240" w:lineRule="atLeast"/>
              <w:ind w:right="113"/>
              <w:jc w:val="left"/>
              <w:rPr>
                <w:rFonts w:eastAsia="DengXian"/>
                <w:bCs/>
                <w:sz w:val="14"/>
                <w:szCs w:val="14"/>
                <w:lang w:bidi="en-US"/>
              </w:rPr>
            </w:pPr>
            <w:r w:rsidRPr="00F72D38">
              <w:rPr>
                <w:rFonts w:eastAsia="DengXian"/>
                <w:lang w:eastAsia="en-US"/>
              </w:rPr>
              <w:drawing>
                <wp:inline distT="0" distB="0" distL="0" distR="0" wp14:anchorId="4848EBA8" wp14:editId="308560C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rsidR="00D773CF" w:rsidRPr="00F72D38" w:rsidRDefault="00D773CF" w:rsidP="005978A4">
            <w:pPr>
              <w:adjustRightInd w:val="0"/>
              <w:snapToGrid w:val="0"/>
              <w:spacing w:before="60" w:line="240" w:lineRule="atLeast"/>
              <w:ind w:right="113"/>
              <w:rPr>
                <w:rFonts w:eastAsia="DengXian"/>
                <w:bCs/>
                <w:sz w:val="14"/>
                <w:szCs w:val="14"/>
                <w:lang w:bidi="en-US"/>
              </w:rPr>
            </w:pPr>
            <w:r w:rsidRPr="00F72D38">
              <w:rPr>
                <w:rFonts w:eastAsia="DengXian"/>
                <w:b/>
                <w:bCs/>
                <w:sz w:val="14"/>
                <w:szCs w:val="14"/>
                <w:lang w:bidi="en-US"/>
              </w:rPr>
              <w:t>Copyright:</w:t>
            </w:r>
            <w:r w:rsidRPr="00F72D38">
              <w:rPr>
                <w:rFonts w:eastAsia="DengXian"/>
                <w:bCs/>
                <w:sz w:val="14"/>
                <w:szCs w:val="14"/>
                <w:lang w:bidi="en-US"/>
              </w:rPr>
              <w:t xml:space="preserve"> </w:t>
            </w:r>
            <w:r>
              <w:rPr>
                <w:rFonts w:eastAsia="DengXian"/>
                <w:bCs/>
                <w:sz w:val="14"/>
                <w:szCs w:val="14"/>
                <w:lang w:bidi="en-US"/>
              </w:rPr>
              <w:t>© 2022</w:t>
            </w:r>
            <w:r w:rsidRPr="00F72D38">
              <w:rPr>
                <w:rFonts w:eastAsia="DengXian"/>
                <w:bCs/>
                <w:sz w:val="14"/>
                <w:szCs w:val="14"/>
                <w:lang w:bidi="en-US"/>
              </w:rPr>
              <w:t xml:space="preserve"> by the authors. </w:t>
            </w:r>
            <w:r w:rsidRPr="00D91B6A">
              <w:rPr>
                <w:rFonts w:eastAsia="DengXian"/>
                <w:bCs/>
                <w:sz w:val="14"/>
                <w:szCs w:val="14"/>
                <w:lang w:bidi="en-US"/>
              </w:rPr>
              <w:t>Submitted for possible open access publication under the terms and conditions of the Creative Commons Attribution (CC BY) license (</w:t>
            </w:r>
            <w:r>
              <w:rPr>
                <w:rFonts w:eastAsia="DengXian"/>
                <w:bCs/>
                <w:sz w:val="14"/>
                <w:szCs w:val="14"/>
                <w:lang w:bidi="en-US"/>
              </w:rPr>
              <w:t>https://</w:t>
            </w:r>
            <w:r w:rsidRPr="00D91B6A">
              <w:rPr>
                <w:rFonts w:eastAsia="DengXian"/>
                <w:bCs/>
                <w:sz w:val="14"/>
                <w:szCs w:val="14"/>
                <w:lang w:bidi="en-US"/>
              </w:rPr>
              <w:t>creativecommons.org/licenses/by/4.0/).</w:t>
            </w:r>
          </w:p>
        </w:tc>
      </w:tr>
    </w:tbl>
    <w:p w:rsidR="001523EF" w:rsidRDefault="00677BAD" w:rsidP="001523EF">
      <w:pPr>
        <w:pStyle w:val="MDPI16affiliation"/>
        <w:ind w:left="2610" w:hanging="2"/>
      </w:pPr>
      <w:r w:rsidRPr="00677BAD">
        <w:rPr>
          <w:vertAlign w:val="superscript"/>
        </w:rPr>
        <w:t>1</w:t>
      </w:r>
      <w:r w:rsidR="001523EF">
        <w:t>PharmacoEpidemiology and Drug Safety Research Group, Department of Pharmacy, Faculty of Mathematics and Natural Sciences, University of Oslo, Norway; georgedeep-gd@hotmail.com, angela.lupattelli@farmasi.uio.no</w:t>
      </w:r>
    </w:p>
    <w:p w:rsidR="001523EF" w:rsidRDefault="001523EF" w:rsidP="00267E1F">
      <w:pPr>
        <w:pStyle w:val="MDPI16affiliation"/>
        <w:ind w:left="2610" w:firstLine="0"/>
      </w:pPr>
      <w:r w:rsidRPr="001523EF">
        <w:rPr>
          <w:vertAlign w:val="superscript"/>
        </w:rPr>
        <w:t>2</w:t>
      </w:r>
      <w:r>
        <w:t>Department of Global Public Health and Primary Care, University of Bergen, Bergen, Norway</w:t>
      </w:r>
      <w:r w:rsidR="00267E1F">
        <w:t xml:space="preserve">; </w:t>
      </w:r>
      <w:r w:rsidR="00267E1F" w:rsidRPr="00267E1F">
        <w:t>Esperanza.Diaz@uib.no</w:t>
      </w:r>
    </w:p>
    <w:p w:rsidR="001523EF" w:rsidRDefault="001523EF" w:rsidP="001523EF">
      <w:pPr>
        <w:pStyle w:val="MDPI16affiliation"/>
      </w:pPr>
      <w:r w:rsidRPr="001523EF">
        <w:rPr>
          <w:vertAlign w:val="superscript"/>
        </w:rPr>
        <w:t>3</w:t>
      </w:r>
      <w:r>
        <w:t>Unit for Migration and Health, Norwegian Institute of Public Health, Oslo, Norway</w:t>
      </w:r>
      <w:r w:rsidR="00267E1F">
        <w:t xml:space="preserve">; </w:t>
      </w:r>
      <w:r w:rsidR="00267E1F" w:rsidRPr="00267E1F">
        <w:t>Esperanza.Diaz@uib.no</w:t>
      </w:r>
    </w:p>
    <w:p w:rsidR="001523EF" w:rsidRDefault="001523EF" w:rsidP="001523EF">
      <w:pPr>
        <w:pStyle w:val="MDPI16affiliation"/>
      </w:pPr>
      <w:r w:rsidRPr="001523EF">
        <w:rPr>
          <w:vertAlign w:val="superscript"/>
        </w:rPr>
        <w:t xml:space="preserve">4 </w:t>
      </w:r>
      <w:r>
        <w:t>Center for Pharmacy, Department of Clinical Science, University of Bergen</w:t>
      </w:r>
      <w:r w:rsidR="00267E1F">
        <w:t xml:space="preserve">, Norway; </w:t>
      </w:r>
      <w:r w:rsidR="00267E1F" w:rsidRPr="00267E1F">
        <w:t>Svein.Haavik@uib.no</w:t>
      </w:r>
    </w:p>
    <w:p w:rsidR="00A85341" w:rsidRPr="00550626" w:rsidRDefault="00A85341" w:rsidP="00A85341">
      <w:pPr>
        <w:pStyle w:val="MDPI16affiliation"/>
      </w:pPr>
      <w:r w:rsidRPr="00B82445">
        <w:rPr>
          <w:b/>
        </w:rPr>
        <w:t>*</w:t>
      </w:r>
      <w:r w:rsidRPr="00D945EC">
        <w:t xml:space="preserve">Correspondence: </w:t>
      </w:r>
      <w:r w:rsidR="00267E1F">
        <w:t xml:space="preserve">angela.lupattelli@farmasi.uio.no; Tel.: +47 </w:t>
      </w:r>
      <w:r w:rsidR="00267E1F" w:rsidRPr="00267E1F">
        <w:t>22 84 55 49</w:t>
      </w:r>
    </w:p>
    <w:p w:rsidR="000C412F" w:rsidRPr="000C412F" w:rsidRDefault="00231A18" w:rsidP="00C947FD">
      <w:pPr>
        <w:pStyle w:val="MDPI17abstract"/>
        <w:rPr>
          <w:szCs w:val="18"/>
        </w:rPr>
      </w:pPr>
      <w:r w:rsidRPr="000C412F">
        <w:rPr>
          <w:b/>
          <w:szCs w:val="18"/>
        </w:rPr>
        <w:t>Abstract:</w:t>
      </w:r>
      <w:r w:rsidR="000C412F" w:rsidRPr="000C412F">
        <w:rPr>
          <w:rFonts w:ascii="Times New Roman" w:eastAsia="Calibri" w:hAnsi="Times New Roman"/>
          <w:bCs/>
          <w:i/>
          <w:color w:val="auto"/>
          <w:sz w:val="24"/>
          <w:szCs w:val="24"/>
          <w:lang w:eastAsia="en-US" w:bidi="ar-SA"/>
        </w:rPr>
        <w:t xml:space="preserve"> </w:t>
      </w:r>
      <w:r w:rsidR="000C412F" w:rsidRPr="000C412F">
        <w:rPr>
          <w:szCs w:val="18"/>
        </w:rPr>
        <w:t xml:space="preserve">This </w:t>
      </w:r>
      <w:r w:rsidR="000C412F">
        <w:rPr>
          <w:szCs w:val="18"/>
        </w:rPr>
        <w:t xml:space="preserve">cross-sectional </w:t>
      </w:r>
      <w:r w:rsidR="000C412F" w:rsidRPr="000C412F">
        <w:rPr>
          <w:szCs w:val="18"/>
        </w:rPr>
        <w:t xml:space="preserve">study sought to quantify </w:t>
      </w:r>
      <w:r w:rsidR="002712EF">
        <w:rPr>
          <w:szCs w:val="18"/>
        </w:rPr>
        <w:t xml:space="preserve">medication </w:t>
      </w:r>
      <w:r w:rsidR="000C412F" w:rsidRPr="00267E1F">
        <w:t xml:space="preserve">use </w:t>
      </w:r>
      <w:r w:rsidR="000C412F">
        <w:t xml:space="preserve">and change in use </w:t>
      </w:r>
      <w:r w:rsidR="000C412F" w:rsidRPr="00267E1F">
        <w:t>of pre</w:t>
      </w:r>
      <w:r w:rsidR="000C412F">
        <w:t>scription-only medications purchased in the past</w:t>
      </w:r>
      <w:r w:rsidR="000C412F" w:rsidRPr="00267E1F">
        <w:t xml:space="preserve"> in Syria</w:t>
      </w:r>
      <w:r w:rsidR="000C412F">
        <w:t xml:space="preserve"> </w:t>
      </w:r>
      <w:r w:rsidR="000C412F" w:rsidRPr="005978A4">
        <w:t>without medical prescription</w:t>
      </w:r>
      <w:r w:rsidR="000C412F">
        <w:t xml:space="preserve"> versus</w:t>
      </w:r>
      <w:r w:rsidR="000C412F" w:rsidRPr="00267E1F">
        <w:t xml:space="preserve"> nowadays in Norway</w:t>
      </w:r>
      <w:r w:rsidR="000C412F">
        <w:t xml:space="preserve">, in </w:t>
      </w:r>
      <w:r w:rsidR="000C412F" w:rsidRPr="00267E1F">
        <w:t>an adult population originating from Syria and living in Western Norway</w:t>
      </w:r>
      <w:r w:rsidR="000C412F">
        <w:rPr>
          <w:szCs w:val="18"/>
        </w:rPr>
        <w:t xml:space="preserve">. Data </w:t>
      </w:r>
      <w:r w:rsidR="00C947FD">
        <w:rPr>
          <w:szCs w:val="18"/>
        </w:rPr>
        <w:t xml:space="preserve">on </w:t>
      </w:r>
      <w:r w:rsidR="00C947FD" w:rsidRPr="000C412F">
        <w:rPr>
          <w:szCs w:val="18"/>
        </w:rPr>
        <w:t xml:space="preserve">adults </w:t>
      </w:r>
      <w:r w:rsidR="00A3441F">
        <w:rPr>
          <w:szCs w:val="18"/>
        </w:rPr>
        <w:t>b</w:t>
      </w:r>
      <w:r w:rsidR="00C947FD" w:rsidRPr="000C412F">
        <w:rPr>
          <w:szCs w:val="18"/>
        </w:rPr>
        <w:t>orn in Syria and living in Norway during December 2019-January 2020</w:t>
      </w:r>
      <w:r w:rsidR="00C947FD">
        <w:rPr>
          <w:szCs w:val="18"/>
        </w:rPr>
        <w:t xml:space="preserve"> </w:t>
      </w:r>
      <w:r w:rsidR="000C412F">
        <w:rPr>
          <w:szCs w:val="18"/>
        </w:rPr>
        <w:t xml:space="preserve">were collected </w:t>
      </w:r>
      <w:r w:rsidR="000C412F">
        <w:rPr>
          <w:bCs/>
          <w:szCs w:val="18"/>
        </w:rPr>
        <w:t>via</w:t>
      </w:r>
      <w:r w:rsidR="000C412F">
        <w:rPr>
          <w:szCs w:val="18"/>
        </w:rPr>
        <w:t xml:space="preserve"> </w:t>
      </w:r>
      <w:r w:rsidR="000C412F" w:rsidRPr="000C412F">
        <w:rPr>
          <w:szCs w:val="18"/>
        </w:rPr>
        <w:t>a self-administrated questionnaire in Arabic.</w:t>
      </w:r>
      <w:r w:rsidR="00C947FD">
        <w:rPr>
          <w:szCs w:val="18"/>
        </w:rPr>
        <w:t xml:space="preserve"> </w:t>
      </w:r>
      <w:bookmarkStart w:id="0" w:name="_Hlk62414331"/>
      <w:r w:rsidR="00C947FD">
        <w:rPr>
          <w:szCs w:val="18"/>
        </w:rPr>
        <w:t>Participants were recruited at a community pharmacy and at a</w:t>
      </w:r>
      <w:r w:rsidR="00C947FD" w:rsidRPr="00D13458">
        <w:t xml:space="preserve"> refugee center</w:t>
      </w:r>
      <w:r w:rsidR="00C947FD">
        <w:t xml:space="preserve">. </w:t>
      </w:r>
      <w:r w:rsidR="000C412F" w:rsidRPr="000C412F">
        <w:rPr>
          <w:szCs w:val="18"/>
        </w:rPr>
        <w:t>We incl</w:t>
      </w:r>
      <w:r w:rsidR="00A3441F">
        <w:rPr>
          <w:szCs w:val="18"/>
        </w:rPr>
        <w:t xml:space="preserve">uded 148 participants (mean age </w:t>
      </w:r>
      <w:r w:rsidR="000C412F" w:rsidRPr="000C412F">
        <w:rPr>
          <w:szCs w:val="18"/>
        </w:rPr>
        <w:t>36.4 years</w:t>
      </w:r>
      <w:r w:rsidR="00C947FD">
        <w:rPr>
          <w:szCs w:val="18"/>
        </w:rPr>
        <w:t xml:space="preserve">; </w:t>
      </w:r>
      <w:r w:rsidR="000C412F" w:rsidRPr="000C412F">
        <w:rPr>
          <w:szCs w:val="18"/>
        </w:rPr>
        <w:t>38.5% females</w:t>
      </w:r>
      <w:r w:rsidR="00A3441F">
        <w:rPr>
          <w:szCs w:val="18"/>
        </w:rPr>
        <w:t xml:space="preserve"> and </w:t>
      </w:r>
      <w:r w:rsidR="00A3441F" w:rsidRPr="005978A4">
        <w:t>60.8%</w:t>
      </w:r>
      <w:r w:rsidR="00A3441F">
        <w:t xml:space="preserve"> </w:t>
      </w:r>
      <w:r w:rsidR="00A3441F" w:rsidRPr="005978A4">
        <w:t>males</w:t>
      </w:r>
      <w:r w:rsidR="00C947FD">
        <w:rPr>
          <w:szCs w:val="18"/>
        </w:rPr>
        <w:t>) wher</w:t>
      </w:r>
      <w:r w:rsidR="002712EF">
        <w:rPr>
          <w:szCs w:val="18"/>
        </w:rPr>
        <w:t>e</w:t>
      </w:r>
      <w:r w:rsidR="00C947FD">
        <w:rPr>
          <w:szCs w:val="18"/>
        </w:rPr>
        <w:t>of</w:t>
      </w:r>
      <w:r w:rsidR="000C412F" w:rsidRPr="000C412F">
        <w:rPr>
          <w:szCs w:val="18"/>
        </w:rPr>
        <w:t xml:space="preserve"> 62.6% had lived in Norway for 4-6 years. </w:t>
      </w:r>
      <w:ins w:id="1" w:author="Angela Lupattelli" w:date="2022-05-16T13:26:00Z">
        <w:r w:rsidR="00B60B98">
          <w:rPr>
            <w:szCs w:val="18"/>
          </w:rPr>
          <w:t xml:space="preserve">Most participants had low </w:t>
        </w:r>
      </w:ins>
      <w:ins w:id="2" w:author="Angela Lupattelli" w:date="2022-05-16T13:27:00Z">
        <w:r w:rsidR="00B60B98">
          <w:rPr>
            <w:szCs w:val="18"/>
          </w:rPr>
          <w:t>(</w:t>
        </w:r>
      </w:ins>
      <w:ins w:id="3" w:author="Angela Lupattelli" w:date="2022-05-16T13:28:00Z">
        <w:r w:rsidR="00B60B98" w:rsidRPr="003903CC">
          <w:t>45.9</w:t>
        </w:r>
      </w:ins>
      <w:ins w:id="4" w:author="Angela Lupattelli" w:date="2022-05-16T13:27:00Z">
        <w:r w:rsidR="00B60B98">
          <w:rPr>
            <w:szCs w:val="18"/>
          </w:rPr>
          <w:t xml:space="preserve">%) </w:t>
        </w:r>
      </w:ins>
      <w:ins w:id="5" w:author="Angela Lupattelli" w:date="2022-05-16T13:26:00Z">
        <w:r w:rsidR="00B60B98">
          <w:rPr>
            <w:szCs w:val="18"/>
          </w:rPr>
          <w:t xml:space="preserve">or medium </w:t>
        </w:r>
      </w:ins>
      <w:ins w:id="6" w:author="Angela Lupattelli" w:date="2022-05-16T13:27:00Z">
        <w:r w:rsidR="00B60B98">
          <w:rPr>
            <w:szCs w:val="18"/>
          </w:rPr>
          <w:t>(</w:t>
        </w:r>
      </w:ins>
      <w:ins w:id="7" w:author="Angela Lupattelli" w:date="2022-05-16T13:28:00Z">
        <w:r w:rsidR="00B60B98">
          <w:rPr>
            <w:szCs w:val="18"/>
          </w:rPr>
          <w:t>39.2%</w:t>
        </w:r>
      </w:ins>
      <w:ins w:id="8" w:author="Angela Lupattelli" w:date="2022-05-16T13:27:00Z">
        <w:r w:rsidR="00B60B98">
          <w:rPr>
            <w:szCs w:val="18"/>
          </w:rPr>
          <w:t xml:space="preserve">) </w:t>
        </w:r>
      </w:ins>
      <w:ins w:id="9" w:author="Angela Lupattelli" w:date="2022-05-16T13:26:00Z">
        <w:r w:rsidR="00B60B98">
          <w:rPr>
            <w:szCs w:val="18"/>
          </w:rPr>
          <w:t xml:space="preserve">health literacy level. </w:t>
        </w:r>
      </w:ins>
      <w:r w:rsidR="000C412F" w:rsidRPr="000C412F">
        <w:rPr>
          <w:szCs w:val="18"/>
        </w:rPr>
        <w:t>Painkillers and analgesics were the most widely used medications, in both Norway (69.6%) and Syria (78</w:t>
      </w:r>
      <w:del w:id="10" w:author="Angela Lupattelli" w:date="2022-05-16T10:54:00Z">
        <w:r w:rsidR="000C412F" w:rsidRPr="000C412F" w:rsidDel="00D61192">
          <w:rPr>
            <w:szCs w:val="18"/>
          </w:rPr>
          <w:delText>%</w:delText>
        </w:r>
      </w:del>
      <w:r w:rsidR="000C412F" w:rsidRPr="000C412F">
        <w:rPr>
          <w:szCs w:val="18"/>
        </w:rPr>
        <w:t>.4</w:t>
      </w:r>
      <w:ins w:id="11" w:author="Angela Lupattelli" w:date="2022-05-16T10:54:00Z">
        <w:r w:rsidR="00D61192" w:rsidRPr="000C412F">
          <w:rPr>
            <w:szCs w:val="18"/>
          </w:rPr>
          <w:t>%</w:t>
        </w:r>
      </w:ins>
      <w:r w:rsidR="000C412F" w:rsidRPr="000C412F">
        <w:rPr>
          <w:szCs w:val="18"/>
        </w:rPr>
        <w:t>). Use of antibiotics declined significantly in Norway (31.1%) relativ</w:t>
      </w:r>
      <w:r w:rsidR="00A3441F">
        <w:rPr>
          <w:szCs w:val="18"/>
        </w:rPr>
        <w:t>e to Syria (65.5%). 70.9%</w:t>
      </w:r>
      <w:r w:rsidR="000C412F" w:rsidRPr="000C412F">
        <w:rPr>
          <w:szCs w:val="18"/>
        </w:rPr>
        <w:t xml:space="preserve"> participants used </w:t>
      </w:r>
      <w:r w:rsidR="00C947FD">
        <w:rPr>
          <w:szCs w:val="18"/>
        </w:rPr>
        <w:t>prescription-only medications</w:t>
      </w:r>
      <w:r w:rsidR="000C412F" w:rsidRPr="000C412F">
        <w:rPr>
          <w:szCs w:val="18"/>
        </w:rPr>
        <w:t xml:space="preserve"> in both countries, while 6.1% and 13.5%, respectively, did so only in Norway</w:t>
      </w:r>
      <w:r w:rsidR="00C947FD">
        <w:rPr>
          <w:szCs w:val="18"/>
        </w:rPr>
        <w:t xml:space="preserve"> or only in Syria.</w:t>
      </w:r>
      <w:bookmarkEnd w:id="0"/>
      <w:r w:rsidR="00C947FD">
        <w:rPr>
          <w:szCs w:val="18"/>
        </w:rPr>
        <w:t xml:space="preserve"> </w:t>
      </w:r>
      <w:r w:rsidR="000C412F" w:rsidRPr="000C412F">
        <w:rPr>
          <w:szCs w:val="18"/>
        </w:rPr>
        <w:t xml:space="preserve">This study reports a relatively high rate of medications use, particularly painkillers and/or analgesics both in Syria and in Norway. </w:t>
      </w:r>
      <w:ins w:id="12" w:author="Angela Lupattelli" w:date="2022-05-16T13:29:00Z">
        <w:r w:rsidR="00B60B98">
          <w:rPr>
            <w:szCs w:val="18"/>
          </w:rPr>
          <w:t xml:space="preserve">Participants with low </w:t>
        </w:r>
      </w:ins>
      <w:ins w:id="13" w:author="Angela Lupattelli" w:date="2022-05-16T13:28:00Z">
        <w:r w:rsidR="00B60B98">
          <w:rPr>
            <w:szCs w:val="18"/>
          </w:rPr>
          <w:t>health liter</w:t>
        </w:r>
      </w:ins>
      <w:ins w:id="14" w:author="Angela Lupattelli" w:date="2022-05-16T13:29:00Z">
        <w:r w:rsidR="00B60B98">
          <w:rPr>
            <w:szCs w:val="18"/>
          </w:rPr>
          <w:t xml:space="preserve">acy reported greater use of antibiotics than those with high level in Syria, but not in Norway. </w:t>
        </w:r>
      </w:ins>
      <w:r w:rsidR="000C412F" w:rsidRPr="000C412F">
        <w:rPr>
          <w:szCs w:val="18"/>
        </w:rPr>
        <w:t xml:space="preserve">Use of antibiotics decreased substantially in Norway relative to the past in Syria, reaching a comparable prevalence as in the host community. Although uncommon, </w:t>
      </w:r>
      <w:del w:id="15" w:author="Angela Lupattelli" w:date="2022-05-16T09:25:00Z">
        <w:r w:rsidR="000C412F" w:rsidRPr="000C412F" w:rsidDel="00462F74">
          <w:rPr>
            <w:szCs w:val="18"/>
          </w:rPr>
          <w:delText>POM</w:delText>
        </w:r>
      </w:del>
      <w:del w:id="16" w:author="Angela Lupattelli" w:date="2022-05-16T09:27:00Z">
        <w:r w:rsidR="00462F74" w:rsidRPr="000C412F" w:rsidDel="00462F74">
          <w:rPr>
            <w:szCs w:val="18"/>
          </w:rPr>
          <w:delText xml:space="preserve"> </w:delText>
        </w:r>
      </w:del>
      <w:ins w:id="17" w:author="Angela Lupattelli" w:date="2022-05-16T09:27:00Z">
        <w:r w:rsidR="00462F74">
          <w:rPr>
            <w:szCs w:val="18"/>
          </w:rPr>
          <w:t>prescription-only medication</w:t>
        </w:r>
      </w:ins>
      <w:ins w:id="18" w:author="Angela Lupattelli" w:date="2022-05-16T13:28:00Z">
        <w:r w:rsidR="00B60B98">
          <w:rPr>
            <w:szCs w:val="18"/>
          </w:rPr>
          <w:t xml:space="preserve"> </w:t>
        </w:r>
      </w:ins>
      <w:r w:rsidR="000C412F" w:rsidRPr="000C412F">
        <w:rPr>
          <w:szCs w:val="18"/>
        </w:rPr>
        <w:t xml:space="preserve">use only in Norway was reported by some participants. </w:t>
      </w:r>
    </w:p>
    <w:p w:rsidR="00231A18" w:rsidRDefault="00231A18" w:rsidP="00C947FD">
      <w:pPr>
        <w:pStyle w:val="MDPI17abstract"/>
        <w:ind w:left="0"/>
        <w:rPr>
          <w:szCs w:val="18"/>
        </w:rPr>
      </w:pPr>
    </w:p>
    <w:p w:rsidR="00231A18" w:rsidRPr="00231A18" w:rsidRDefault="00231A18" w:rsidP="00231A18">
      <w:pPr>
        <w:adjustRightInd w:val="0"/>
        <w:snapToGrid w:val="0"/>
        <w:spacing w:before="240"/>
        <w:ind w:left="2608"/>
        <w:rPr>
          <w:sz w:val="18"/>
          <w:szCs w:val="18"/>
          <w:lang w:eastAsia="de-DE" w:bidi="en-US"/>
        </w:rPr>
      </w:pPr>
      <w:r w:rsidRPr="00231A18">
        <w:rPr>
          <w:b/>
          <w:sz w:val="18"/>
          <w:szCs w:val="18"/>
        </w:rPr>
        <w:t xml:space="preserve">Keywords: </w:t>
      </w:r>
      <w:r w:rsidR="00191CDC">
        <w:rPr>
          <w:sz w:val="18"/>
          <w:szCs w:val="18"/>
        </w:rPr>
        <w:t>Medication use</w:t>
      </w:r>
      <w:r w:rsidRPr="00231A18">
        <w:rPr>
          <w:sz w:val="18"/>
          <w:szCs w:val="18"/>
        </w:rPr>
        <w:t xml:space="preserve">; </w:t>
      </w:r>
      <w:r w:rsidR="00191CDC">
        <w:rPr>
          <w:sz w:val="18"/>
          <w:szCs w:val="18"/>
        </w:rPr>
        <w:t>immigrant; Norway</w:t>
      </w:r>
      <w:r w:rsidRPr="00231A18">
        <w:rPr>
          <w:sz w:val="18"/>
          <w:szCs w:val="18"/>
        </w:rPr>
        <w:t>;</w:t>
      </w:r>
      <w:r w:rsidR="00191CDC">
        <w:rPr>
          <w:sz w:val="18"/>
          <w:szCs w:val="18"/>
        </w:rPr>
        <w:t xml:space="preserve"> Syria;</w:t>
      </w:r>
      <w:r w:rsidRPr="00231A18">
        <w:rPr>
          <w:sz w:val="18"/>
          <w:szCs w:val="18"/>
        </w:rPr>
        <w:t xml:space="preserve"> </w:t>
      </w:r>
      <w:r w:rsidR="00191CDC">
        <w:rPr>
          <w:sz w:val="18"/>
          <w:szCs w:val="18"/>
        </w:rPr>
        <w:t>prescription-only-medication</w:t>
      </w:r>
    </w:p>
    <w:p w:rsidR="00A85341" w:rsidRPr="00550626" w:rsidRDefault="00A85341" w:rsidP="00A85341">
      <w:pPr>
        <w:pStyle w:val="MDPI19line"/>
      </w:pPr>
    </w:p>
    <w:p w:rsidR="00231A18" w:rsidRDefault="00231A18" w:rsidP="00231A18">
      <w:pPr>
        <w:pStyle w:val="MDPI21heading1"/>
        <w:rPr>
          <w:lang w:eastAsia="zh-CN"/>
        </w:rPr>
      </w:pPr>
      <w:r>
        <w:rPr>
          <w:lang w:eastAsia="zh-CN"/>
        </w:rPr>
        <w:t>1. Introduction</w:t>
      </w:r>
    </w:p>
    <w:p w:rsidR="00267E1F" w:rsidRPr="00267E1F" w:rsidRDefault="00267E1F" w:rsidP="00267E1F">
      <w:pPr>
        <w:pStyle w:val="MDPI31text"/>
      </w:pPr>
      <w:r w:rsidRPr="00267E1F">
        <w:t xml:space="preserve">Syrians have emerged as a new immigration group in Norway due to the escalating conflicts following the Arab spring </w:t>
      </w:r>
      <w:r w:rsidRPr="00267E1F">
        <w:fldChar w:fldCharType="begin"/>
      </w:r>
      <w:r w:rsidR="00F32DA4">
        <w:instrText xml:space="preserve"> ADDIN EN.CITE &lt;EndNote&gt;&lt;Cite&gt;&lt;Author&gt;Statistics Norway&lt;/Author&gt;&lt;Year&gt;2018, August&lt;/Year&gt;&lt;RecNum&gt;5353&lt;/RecNum&gt;&lt;DisplayText&gt;[1]&lt;/DisplayText&gt;&lt;record&gt;&lt;rec-number&gt;5353&lt;/rec-number&gt;&lt;foreign-keys&gt;&lt;key app="EN" db-id="d2p2xp2wstvavhetpst5rpw1x5xfv0v2tzvz" timestamp="1652597853" guid="57e2b42c-2443-4ca7-b413-755e7f7ecdad"&gt;5353&lt;/key&gt;&lt;/foreign-keys&gt;&lt;ref-type name="Web Page"&gt;12&lt;/ref-type&gt;&lt;contributors&gt;&lt;authors&gt;&lt;author&gt;Statistics Norway,&lt;/author&gt;&lt;/authors&gt;&lt;/contributors&gt;&lt;titles&gt;&lt;title&gt;This is Norway&lt;/title&gt;&lt;/titles&gt;&lt;dates&gt;&lt;year&gt;2018, August&lt;/year&gt;&lt;/dates&gt;&lt;urls&gt;&lt;related-urls&gt;&lt;url&gt;https://www.ssb.no/en/befolkning/artikler-og-publikasjoner/_attachment/364602?_ts=1664418b978&lt;/url&gt;&lt;/related-urls&gt;&lt;/urls&gt;&lt;/record&gt;&lt;/Cite&gt;&lt;/EndNote&gt;</w:instrText>
      </w:r>
      <w:r w:rsidRPr="00267E1F">
        <w:fldChar w:fldCharType="separate"/>
      </w:r>
      <w:r w:rsidR="00D13458" w:rsidRPr="00D13458">
        <w:rPr>
          <w:noProof/>
        </w:rPr>
        <w:t>[1]</w:t>
      </w:r>
      <w:r w:rsidRPr="00267E1F">
        <w:fldChar w:fldCharType="end"/>
      </w:r>
      <w:r w:rsidRPr="00267E1F">
        <w:t xml:space="preserve">. In 2010 there were only very few Syrians living in Norway; by 2019 they counted approximately 34000, constituting 15% of immigrants with refugee background in the country </w:t>
      </w:r>
      <w:r w:rsidRPr="00267E1F">
        <w:fldChar w:fldCharType="begin"/>
      </w:r>
      <w:r w:rsidR="00F32DA4">
        <w:instrText xml:space="preserve"> ADDIN EN.CITE &lt;EndNote&gt;&lt;Cite&gt;&lt;Author&gt;Statistics Norway&lt;/Author&gt;&lt;Year&gt;2019, May 30&lt;/Year&gt;&lt;RecNum&gt;5354&lt;/RecNum&gt;&lt;DisplayText&gt;[2, 3]&lt;/DisplayText&gt;&lt;record&gt;&lt;rec-number&gt;5354&lt;/rec-number&gt;&lt;foreign-keys&gt;&lt;key app="EN" db-id="d2p2xp2wstvavhetpst5rpw1x5xfv0v2tzvz" timestamp="1652597861" guid="846d2714-4b49-4406-b68d-5f68c0d3a90c"&gt;5354&lt;/key&gt;&lt;/foreign-keys&gt;&lt;ref-type name="Web Page"&gt;12&lt;/ref-type&gt;&lt;contributors&gt;&lt;authors&gt;&lt;author&gt;Statistics Norway,&lt;/author&gt;&lt;/authors&gt;&lt;/contributors&gt;&lt;titles&gt;&lt;title&gt; Immigrants and Norwegian-born to immigrant parents, by country background, contents and year,&lt;/title&gt;&lt;/titles&gt;&lt;dates&gt;&lt;year&gt;2019, May 30&lt;/year&gt;&lt;/dates&gt;&lt;urls&gt;&lt;related-urls&gt;&lt;url&gt;https://www.ssb.no/en/statbank/table/05183/chartViewLine/&lt;/url&gt;&lt;/related-urls&gt;&lt;/urls&gt;&lt;/record&gt;&lt;/Cite&gt;&lt;Cite&gt;&lt;Author&gt;Statistics Norway&lt;/Author&gt;&lt;Year&gt;2019, May 30&lt;/Year&gt;&lt;RecNum&gt;38&lt;/RecNum&gt;&lt;record&gt;&lt;rec-number&gt;38&lt;/rec-number&gt;&lt;foreign-keys&gt;&lt;key app="EN" db-id="e5sp99fsqe5xzqe9aagv599axdprxsedts2w" timestamp="1559168246"&gt;38&lt;/key&gt;&lt;/foreign-keys&gt;&lt;ref-type name="Web Page"&gt;12&lt;/ref-type&gt;&lt;contributors&gt;&lt;authors&gt;&lt;author&gt;Statistics Norway,&lt;/author&gt;&lt;/authors&gt;&lt;/contributors&gt;&lt;titles&gt;&lt;title&gt;Immigrants and Norwegian-born to immigrant parents, by country background, contents and year,&lt;/title&gt;&lt;/titles&gt;&lt;dates&gt;&lt;year&gt;2019, May 30&lt;/year&gt;&lt;/dates&gt;&lt;urls&gt;&lt;related-urls&gt;&lt;url&gt;https://www.ssb.no/en/statbank/table/05183/tableViewLayout1/&lt;/url&gt;&lt;/related-urls&gt;&lt;/urls&gt;&lt;/record&gt;&lt;/Cite&gt;&lt;/EndNote&gt;</w:instrText>
      </w:r>
      <w:r w:rsidRPr="00267E1F">
        <w:fldChar w:fldCharType="separate"/>
      </w:r>
      <w:r w:rsidR="00D13458" w:rsidRPr="00D13458">
        <w:rPr>
          <w:noProof/>
        </w:rPr>
        <w:t>[2, 3]</w:t>
      </w:r>
      <w:r w:rsidRPr="00267E1F">
        <w:fldChar w:fldCharType="end"/>
      </w:r>
      <w:r w:rsidRPr="00267E1F">
        <w:t xml:space="preserve">. Non-communicable risk factors are leading causes of disability-adjusted life-years in Syrians, and the burden of mental health problems and medication use has increased in this population following the Arab uprisings </w:t>
      </w:r>
      <w:r w:rsidRPr="00267E1F">
        <w:fldChar w:fldCharType="begin">
          <w:fldData xml:space="preserve">PEVuZE5vdGU+PENpdGU+PEF1dGhvcj5Nb2tkYWQ8L0F1dGhvcj48WWVhcj4yMDE2PC9ZZWFyPjxS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==
</w:fldData>
        </w:fldChar>
      </w:r>
      <w:r w:rsidR="00F32DA4">
        <w:instrText xml:space="preserve"> ADDIN EN.CITE </w:instrText>
      </w:r>
      <w:r w:rsidR="00F32DA4">
        <w:fldChar w:fldCharType="begin">
          <w:fldData xml:space="preserve">PEVuZE5vdGU+PENpdGU+PEF1dGhvcj5Nb2tkYWQ8L0F1dGhvcj48WWVhcj4yMDE2PC9ZZWFyPjxS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==
</w:fldData>
        </w:fldChar>
      </w:r>
      <w:r w:rsidR="00F32DA4">
        <w:instrText xml:space="preserve"> ADDIN EN.CITE.DATA </w:instrText>
      </w:r>
      <w:r w:rsidR="00F32DA4">
        <w:fldChar w:fldCharType="end"/>
      </w:r>
      <w:r w:rsidRPr="00267E1F">
        <w:fldChar w:fldCharType="separate"/>
      </w:r>
      <w:r w:rsidR="00D13458" w:rsidRPr="00D13458">
        <w:rPr>
          <w:noProof/>
        </w:rPr>
        <w:t>[4]</w:t>
      </w:r>
      <w:r w:rsidRPr="00267E1F">
        <w:fldChar w:fldCharType="end"/>
      </w:r>
      <w:r w:rsidRPr="00267E1F">
        <w:t xml:space="preserve">. </w:t>
      </w:r>
    </w:p>
    <w:p w:rsidR="00885269" w:rsidRDefault="00267E1F" w:rsidP="00A62BF7">
      <w:pPr>
        <w:pStyle w:val="MDPI31text"/>
        <w:rPr>
          <w:ins w:id="19" w:author="Angela Lupattelli" w:date="2022-05-16T08:56:00Z"/>
        </w:rPr>
      </w:pPr>
      <w:r w:rsidRPr="00267E1F">
        <w:t xml:space="preserve">A study conducted in 2017-2018 among early-arrived Syrian refugees in Norway showed that almost 10% of this population, especially women, used analgesics daily followed by tranquillizers, antidepressants and sedatives </w:t>
      </w:r>
      <w:r w:rsidRPr="00267E1F">
        <w:fldChar w:fldCharType="begin"/>
      </w:r>
      <w:r w:rsidR="00D13458">
        <w:instrText xml:space="preserve"> ADDIN EN.CITE &lt;EndNote&gt;&lt;Cite&gt;&lt;Author&gt;Strømme&lt;/Author&gt;&lt;Year&gt;2020&lt;/Year&gt;&lt;RecNum&gt;175&lt;/RecNum&gt;&lt;DisplayText&gt;[5]&lt;/DisplayText&gt;&lt;record&gt;&lt;rec-number&gt;175&lt;/rec-number&gt;&lt;foreign-keys&gt;&lt;key app="EN" db-id="e5sp99fsqe5xzqe9aagv599axdprxsedts2w" timestamp="1611433634"&gt;175&lt;/key&gt;&lt;/foreign-keys&gt;&lt;ref-type name="Journal Article"&gt;17&lt;/ref-type&gt;&lt;contributors&gt;&lt;authors&gt;&lt;author&gt;Strømme, Elisabeth Marie&lt;/author&gt;&lt;author&gt;Haj-Younes, Jasmin&lt;/author&gt;&lt;author&gt;Hasha, Wegdan&lt;/author&gt;&lt;author&gt;Fadnes, Lars T.&lt;/author&gt;&lt;author&gt;Kumar, Bernadette&lt;/author&gt;&lt;author&gt;Igland, Jannicke&lt;/author&gt;&lt;author&gt;Diaz, Esperanza&lt;/author&gt;&lt;/authors&gt;&lt;/contributors&gt;&lt;titles&gt;&lt;title&gt;Health status and use of medication and their association with migration related exposures among Syrian refugees in Lebanon and Norway: a cross-sectional study&lt;/title&gt;&lt;secondary-title&gt;BMC Public Health&lt;/secondary-title&gt;&lt;/titles&gt;&lt;periodical&gt;&lt;full-title&gt;BMC Public Health&lt;/full-title&gt;&lt;/periodical&gt;&lt;pages&gt;341&lt;/pages&gt;&lt;volume&gt;20&lt;/volume&gt;&lt;number&gt;1&lt;/number&gt;&lt;dates&gt;&lt;year&gt;2020&lt;/year&gt;&lt;pub-dates&gt;&lt;date&gt;2020/03/17&lt;/date&gt;&lt;/pub-dates&gt;&lt;/dates&gt;&lt;isbn&gt;1471-2458&lt;/isbn&gt;&lt;urls&gt;&lt;related-urls&gt;&lt;url&gt;https://doi.org/10.1186/s12889-020-8376-7&lt;/url&gt;&lt;url&gt;https://www.ncbi.nlm.nih.gov/pmc/articles/PMC7077130/pdf/12889_2020_Article_8376.pdf&lt;/url&gt;&lt;/related-urls&gt;&lt;/urls&gt;&lt;electronic-resource-num&gt;10.1186/s12889-020-8376-7&lt;/electronic-resource-num&gt;&lt;/record&gt;&lt;/Cite&gt;&lt;/EndNote&gt;</w:instrText>
      </w:r>
      <w:r w:rsidRPr="00267E1F">
        <w:fldChar w:fldCharType="separate"/>
      </w:r>
      <w:r w:rsidR="00D13458" w:rsidRPr="00D13458">
        <w:rPr>
          <w:noProof/>
        </w:rPr>
        <w:t>[5]</w:t>
      </w:r>
      <w:r w:rsidRPr="00267E1F">
        <w:fldChar w:fldCharType="end"/>
      </w:r>
      <w:r w:rsidRPr="00267E1F">
        <w:t xml:space="preserve">. However, the proportion of </w:t>
      </w:r>
      <w:r w:rsidRPr="00267E1F">
        <w:lastRenderedPageBreak/>
        <w:t xml:space="preserve">medication treatment among those reporting a long-term somatic disorder (e.g., cardiovascular disorder) was low, suggesting possible inadequate treatment in this population upon settlement in the hosting country </w:t>
      </w:r>
      <w:r w:rsidRPr="00267E1F">
        <w:fldChar w:fldCharType="begin"/>
      </w:r>
      <w:r w:rsidR="00D13458">
        <w:instrText xml:space="preserve"> ADDIN EN.CITE &lt;EndNote&gt;&lt;Cite&gt;&lt;Author&gt;Strømme&lt;/Author&gt;&lt;Year&gt;2020&lt;/Year&gt;&lt;RecNum&gt;175&lt;/RecNum&gt;&lt;DisplayText&gt;[5]&lt;/DisplayText&gt;&lt;record&gt;&lt;rec-number&gt;175&lt;/rec-number&gt;&lt;foreign-keys&gt;&lt;key app="EN" db-id="e5sp99fsqe5xzqe9aagv599axdprxsedts2w" timestamp="1611433634"&gt;175&lt;/key&gt;&lt;/foreign-keys&gt;&lt;ref-type name="Journal Article"&gt;17&lt;/ref-type&gt;&lt;contributors&gt;&lt;authors&gt;&lt;author&gt;Strømme, Elisabeth Marie&lt;/author&gt;&lt;author&gt;Haj-Younes, Jasmin&lt;/author&gt;&lt;author&gt;Hasha, Wegdan&lt;/author&gt;&lt;author&gt;Fadnes, Lars T.&lt;/author&gt;&lt;author&gt;Kumar, Bernadette&lt;/author&gt;&lt;author&gt;Igland, Jannicke&lt;/author&gt;&lt;author&gt;Diaz, Esperanza&lt;/author&gt;&lt;/authors&gt;&lt;/contributors&gt;&lt;titles&gt;&lt;title&gt;Health status and use of medication and their association with migration related exposures among Syrian refugees in Lebanon and Norway: a cross-sectional study&lt;/title&gt;&lt;secondary-title&gt;BMC Public Health&lt;/secondary-title&gt;&lt;/titles&gt;&lt;periodical&gt;&lt;full-title&gt;BMC Public Health&lt;/full-title&gt;&lt;/periodical&gt;&lt;pages&gt;341&lt;/pages&gt;&lt;volume&gt;20&lt;/volume&gt;&lt;number&gt;1&lt;/number&gt;&lt;dates&gt;&lt;year&gt;2020&lt;/year&gt;&lt;pub-dates&gt;&lt;date&gt;2020/03/17&lt;/date&gt;&lt;/pub-dates&gt;&lt;/dates&gt;&lt;isbn&gt;1471-2458&lt;/isbn&gt;&lt;urls&gt;&lt;related-urls&gt;&lt;url&gt;https://doi.org/10.1186/s12889-020-8376-7&lt;/url&gt;&lt;url&gt;https://www.ncbi.nlm.nih.gov/pmc/articles/PMC7077130/pdf/12889_2020_Article_8376.pdf&lt;/url&gt;&lt;/related-urls&gt;&lt;/urls&gt;&lt;electronic-resource-num&gt;10.1186/s12889-020-8376-7&lt;/electronic-resource-num&gt;&lt;/record&gt;&lt;/Cite&gt;&lt;/EndNote&gt;</w:instrText>
      </w:r>
      <w:r w:rsidRPr="00267E1F">
        <w:fldChar w:fldCharType="separate"/>
      </w:r>
      <w:r w:rsidR="00D13458" w:rsidRPr="00D13458">
        <w:rPr>
          <w:noProof/>
        </w:rPr>
        <w:t>[5]</w:t>
      </w:r>
      <w:r w:rsidRPr="00267E1F">
        <w:fldChar w:fldCharType="end"/>
      </w:r>
      <w:r w:rsidRPr="00267E1F">
        <w:t xml:space="preserve">. </w:t>
      </w:r>
      <w:ins w:id="20" w:author="Angela Lupattelli" w:date="2022-05-16T11:19:00Z">
        <w:r w:rsidR="0094775F">
          <w:t>This</w:t>
        </w:r>
      </w:ins>
      <w:ins w:id="21" w:author="Angela Lupattelli" w:date="2022-05-16T11:29:00Z">
        <w:r w:rsidR="000A2BF2">
          <w:t xml:space="preserve"> prior study</w:t>
        </w:r>
      </w:ins>
      <w:ins w:id="22" w:author="Angela Lupattelli" w:date="2022-05-16T11:30:00Z">
        <w:r w:rsidR="000A2BF2">
          <w:t xml:space="preserve"> </w:t>
        </w:r>
        <w:r w:rsidR="000A2BF2" w:rsidRPr="00267E1F">
          <w:fldChar w:fldCharType="begin"/>
        </w:r>
        <w:r w:rsidR="000A2BF2">
          <w:instrText xml:space="preserve"> ADDIN EN.CITE &lt;EndNote&gt;&lt;Cite&gt;&lt;Author&gt;Strømme&lt;/Author&gt;&lt;Year&gt;2020&lt;/Year&gt;&lt;RecNum&gt;175&lt;/RecNum&gt;&lt;DisplayText&gt;[5]&lt;/DisplayText&gt;&lt;record&gt;&lt;rec-number&gt;175&lt;/rec-number&gt;&lt;foreign-keys&gt;&lt;key app="EN" db-id="e5sp99fsqe5xzqe9aagv599axdprxsedts2w" timestamp="1611433634"&gt;175&lt;/key&gt;&lt;/foreign-keys&gt;&lt;ref-type name="Journal Article"&gt;17&lt;/ref-type&gt;&lt;contributors&gt;&lt;authors&gt;&lt;author&gt;Strømme, Elisabeth Marie&lt;/author&gt;&lt;author&gt;Haj-Younes, Jasmin&lt;/author&gt;&lt;author&gt;Hasha, Wegdan&lt;/author&gt;&lt;author&gt;Fadnes, Lars T.&lt;/author&gt;&lt;author&gt;Kumar, Bernadette&lt;/author&gt;&lt;author&gt;Igland, Jannicke&lt;/author&gt;&lt;author&gt;Diaz, Esperanza&lt;/author&gt;&lt;/authors&gt;&lt;/contributors&gt;&lt;titles&gt;&lt;title&gt;Health status and use of medication and their association with migration related exposures among Syrian refugees in Lebanon and Norway: a cross-sectional study&lt;/title&gt;&lt;secondary-title&gt;BMC Public Health&lt;/secondary-title&gt;&lt;/titles&gt;&lt;periodical&gt;&lt;full-title&gt;BMC Public Health&lt;/full-title&gt;&lt;/periodical&gt;&lt;pages&gt;341&lt;/pages&gt;&lt;volume&gt;20&lt;/volume&gt;&lt;number&gt;1&lt;/number&gt;&lt;dates&gt;&lt;year&gt;2020&lt;/year&gt;&lt;pub-dates&gt;&lt;date&gt;2020/03/17&lt;/date&gt;&lt;/pub-dates&gt;&lt;/dates&gt;&lt;isbn&gt;1471-2458&lt;/isbn&gt;&lt;urls&gt;&lt;related-urls&gt;&lt;url&gt;https://doi.org/10.1186/s12889-020-8376-7&lt;/url&gt;&lt;url&gt;https://www.ncbi.nlm.nih.gov/pmc/articles/PMC7077130/pdf/12889_2020_Article_8376.pdf&lt;/url&gt;&lt;/related-urls&gt;&lt;/urls&gt;&lt;electronic-resource-num&gt;10.1186/s12889-020-8376-7&lt;/electronic-resource-num&gt;&lt;/record&gt;&lt;/Cite&gt;&lt;/EndNote&gt;</w:instrText>
        </w:r>
        <w:r w:rsidR="000A2BF2" w:rsidRPr="00267E1F">
          <w:fldChar w:fldCharType="separate"/>
        </w:r>
        <w:r w:rsidR="000A2BF2" w:rsidRPr="00D13458">
          <w:rPr>
            <w:noProof/>
          </w:rPr>
          <w:t>[5]</w:t>
        </w:r>
        <w:r w:rsidR="000A2BF2" w:rsidRPr="00267E1F">
          <w:fldChar w:fldCharType="end"/>
        </w:r>
      </w:ins>
      <w:ins w:id="23" w:author="Angela Lupattelli" w:date="2022-05-16T11:20:00Z">
        <w:r w:rsidR="0094775F">
          <w:t xml:space="preserve"> </w:t>
        </w:r>
      </w:ins>
      <w:ins w:id="24" w:author="Angela Lupattelli" w:date="2022-05-16T11:19:00Z">
        <w:r w:rsidR="0094775F">
          <w:t xml:space="preserve">did not examine use of </w:t>
        </w:r>
      </w:ins>
      <w:ins w:id="25" w:author="Angela Lupattelli" w:date="2022-05-16T11:20:00Z">
        <w:r w:rsidR="0094775F">
          <w:t>antibiotics</w:t>
        </w:r>
      </w:ins>
      <w:ins w:id="26" w:author="Angela Lupattelli" w:date="2022-05-16T11:21:00Z">
        <w:r w:rsidR="0094775F">
          <w:t xml:space="preserve"> specifically, </w:t>
        </w:r>
      </w:ins>
      <w:ins w:id="27" w:author="Angela Lupattelli" w:date="2022-05-16T11:27:00Z">
        <w:r w:rsidR="000A2BF2">
          <w:t xml:space="preserve">and thereby knowledge about </w:t>
        </w:r>
      </w:ins>
      <w:ins w:id="28" w:author="Angela Lupattelli" w:date="2022-05-16T13:31:00Z">
        <w:r w:rsidR="00B32175">
          <w:t>this specific medication</w:t>
        </w:r>
      </w:ins>
      <w:ins w:id="29" w:author="Angela Lupattelli" w:date="2022-05-16T11:27:00Z">
        <w:r w:rsidR="000A2BF2">
          <w:t xml:space="preserve"> use among immigrant from Syria </w:t>
        </w:r>
      </w:ins>
      <w:ins w:id="30" w:author="Angela Lupattelli" w:date="2022-05-16T11:29:00Z">
        <w:r w:rsidR="000A2BF2">
          <w:t>in the transition to</w:t>
        </w:r>
      </w:ins>
      <w:ins w:id="31" w:author="Angela Lupattelli" w:date="2022-05-16T11:27:00Z">
        <w:r w:rsidR="000A2BF2">
          <w:t xml:space="preserve"> Norway, remains unknown</w:t>
        </w:r>
      </w:ins>
      <w:ins w:id="32" w:author="Angela Lupattelli" w:date="2022-05-16T11:19:00Z">
        <w:r w:rsidR="0094775F">
          <w:t xml:space="preserve">. </w:t>
        </w:r>
      </w:ins>
      <w:r w:rsidRPr="00267E1F">
        <w:t>Ensuring continuity of healthcare and adequate access to treatment is crucial for integration, individual well-being, and public health at large.</w:t>
      </w:r>
      <w:ins w:id="33" w:author="Angela Lupattelli" w:date="2022-05-16T08:40:00Z">
        <w:r w:rsidR="00A62BF7">
          <w:t xml:space="preserve"> </w:t>
        </w:r>
      </w:ins>
    </w:p>
    <w:p w:rsidR="00267E1F" w:rsidRPr="00267E1F" w:rsidRDefault="00885269" w:rsidP="00A62BF7">
      <w:pPr>
        <w:pStyle w:val="MDPI31text"/>
      </w:pPr>
      <w:ins w:id="34" w:author="Angela Lupattelli" w:date="2022-05-16T08:54:00Z">
        <w:r w:rsidRPr="00885269">
          <w:t>The main stated goal of the health care system in Norway is equity in health care for all regardless of ethnicity, religion, language, and cultural background</w:t>
        </w:r>
      </w:ins>
      <w:ins w:id="35" w:author="Angela Lupattelli" w:date="2022-05-16T08:42:00Z">
        <w:r w:rsidR="00A62BF7">
          <w:t>.</w:t>
        </w:r>
      </w:ins>
      <w:ins w:id="36" w:author="Angela Lupattelli" w:date="2022-05-16T08:40:00Z">
        <w:r w:rsidR="00A62BF7">
          <w:t xml:space="preserve"> </w:t>
        </w:r>
      </w:ins>
      <w:ins w:id="37" w:author="Angela Lupattelli" w:date="2022-05-16T08:46:00Z">
        <w:r w:rsidR="00A62BF7">
          <w:t>A</w:t>
        </w:r>
      </w:ins>
      <w:ins w:id="38" w:author="Angela Lupattelli" w:date="2022-05-16T08:45:00Z">
        <w:r w:rsidR="00A62BF7" w:rsidRPr="00A62BF7">
          <w:t xml:space="preserve">sylum seekers and refugees have the </w:t>
        </w:r>
      </w:ins>
      <w:ins w:id="39" w:author="Angela Lupattelli" w:date="2022-05-16T08:52:00Z">
        <w:r>
          <w:t xml:space="preserve">same </w:t>
        </w:r>
      </w:ins>
      <w:ins w:id="40" w:author="Angela Lupattelli" w:date="2022-05-16T08:45:00Z">
        <w:r w:rsidR="00A62BF7" w:rsidRPr="00A62BF7">
          <w:t>right</w:t>
        </w:r>
      </w:ins>
      <w:ins w:id="41" w:author="Angela Lupattelli" w:date="2022-05-16T08:52:00Z">
        <w:r>
          <w:t>s</w:t>
        </w:r>
      </w:ins>
      <w:ins w:id="42" w:author="Angela Lupattelli" w:date="2022-05-16T08:45:00Z">
        <w:r w:rsidR="00A62BF7" w:rsidRPr="00A62BF7">
          <w:t xml:space="preserve"> to healthcare for physical ailments and illness, mental issues, addiction problems, and dental care</w:t>
        </w:r>
      </w:ins>
      <w:ins w:id="43" w:author="Angela Lupattelli" w:date="2022-05-16T08:51:00Z">
        <w:r>
          <w:t xml:space="preserve"> as </w:t>
        </w:r>
      </w:ins>
      <w:ins w:id="44" w:author="Angela Lupattelli" w:date="2022-05-16T08:52:00Z">
        <w:r>
          <w:t xml:space="preserve">native </w:t>
        </w:r>
      </w:ins>
      <w:ins w:id="45" w:author="Angela Lupattelli" w:date="2022-05-16T08:51:00Z">
        <w:r>
          <w:t>Norwegians</w:t>
        </w:r>
      </w:ins>
      <w:ins w:id="46" w:author="Angela Lupattelli" w:date="2022-05-16T08:46:00Z">
        <w:r w:rsidR="00A62BF7">
          <w:t xml:space="preserve"> </w:t>
        </w:r>
      </w:ins>
      <w:r w:rsidR="00A62BF7">
        <w:fldChar w:fldCharType="begin"/>
      </w:r>
      <w:r w:rsidR="00F32DA4">
        <w:instrText xml:space="preserve"> ADDIN EN.CITE &lt;EndNote&gt;&lt;Cite&gt;&lt;Year&gt;2022&lt;/Year&gt;&lt;RecNum&gt;5378&lt;/RecNum&gt;&lt;DisplayText&gt;[6]&lt;/DisplayText&gt;&lt;record&gt;&lt;rec-number&gt;5378&lt;/rec-number&gt;&lt;foreign-keys&gt;&lt;key app="EN" db-id="d2p2xp2wstvavhetpst5rpw1x5xfv0v2tzvz" timestamp="1652683686" guid="81a0e468-79ab-4884-8352-d407c0a909d2"&gt;5378&lt;/key&gt;&lt;/foreign-keys&gt;&lt;ref-type name="Web Page"&gt;12&lt;/ref-type&gt;&lt;contributors&gt;&lt;/contributors&gt;&lt;titles&gt;&lt;title&gt;The Norwegian Directorate of Health. Health Norway (Helsenorge). Healthcare for asylum seekers and refugees in Norway&lt;/title&gt;&lt;/titles&gt;&lt;volume&gt;2022&lt;/volume&gt;&lt;number&gt;16 May&lt;/number&gt;&lt;dates&gt;&lt;year&gt;2022&lt;/year&gt;&lt;pub-dates&gt;&lt;date&gt;18 March 2022&lt;/date&gt;&lt;/pub-dates&gt;&lt;/dates&gt;&lt;urls&gt;&lt;related-urls&gt;&lt;url&gt;https://www.helsenorge.no/en/foreigners-in-norway/asylum-seekers/&lt;/url&gt;&lt;/related-urls&gt;&lt;/urls&gt;&lt;custom1&gt;2022&lt;/custom1&gt;&lt;custom2&gt;16 May&lt;/custom2&gt;&lt;/record&gt;&lt;/Cite&gt;&lt;/EndNote&gt;</w:instrText>
      </w:r>
      <w:r w:rsidR="00A62BF7">
        <w:fldChar w:fldCharType="separate"/>
      </w:r>
      <w:r w:rsidR="00E954CF">
        <w:rPr>
          <w:noProof/>
        </w:rPr>
        <w:t>[6]</w:t>
      </w:r>
      <w:r w:rsidR="00A62BF7">
        <w:fldChar w:fldCharType="end"/>
      </w:r>
      <w:ins w:id="47" w:author="Angela Lupattelli" w:date="2022-05-16T08:48:00Z">
        <w:r w:rsidR="00A62BF7">
          <w:t>.</w:t>
        </w:r>
      </w:ins>
      <w:ins w:id="48" w:author="Angela Lupattelli" w:date="2022-05-16T08:58:00Z">
        <w:r>
          <w:t xml:space="preserve"> However, </w:t>
        </w:r>
      </w:ins>
      <w:ins w:id="49" w:author="Angela Lupattelli" w:date="2022-05-16T08:59:00Z">
        <w:r w:rsidR="00E954CF">
          <w:t xml:space="preserve">immigrants </w:t>
        </w:r>
      </w:ins>
      <w:ins w:id="50" w:author="Angela Lupattelli" w:date="2022-05-16T08:58:00Z">
        <w:r w:rsidRPr="00885269">
          <w:t xml:space="preserve">with different backgrounds have different perceptions of health-seeking-behavior, signs of illness, medication-taking-behavior included over-the-counter-drugs (OTC), beliefs about medicines and health </w:t>
        </w:r>
      </w:ins>
      <w:ins w:id="51" w:author="Angela Lupattelli" w:date="2022-05-16T09:47:00Z">
        <w:r w:rsidR="002A6214" w:rsidRPr="00885269">
          <w:t xml:space="preserve">literacy, </w:t>
        </w:r>
        <w:r w:rsidR="002A6214" w:rsidRPr="00335365">
          <w:t>which</w:t>
        </w:r>
      </w:ins>
      <w:ins w:id="52" w:author="Angela Lupattelli" w:date="2022-05-16T09:10:00Z">
        <w:r w:rsidR="00335365" w:rsidRPr="00335365">
          <w:t xml:space="preserve"> </w:t>
        </w:r>
        <w:r w:rsidR="00335365">
          <w:t>are</w:t>
        </w:r>
        <w:r w:rsidR="00335365" w:rsidRPr="00335365">
          <w:t xml:space="preserve"> intuitively inherited from homeland countries</w:t>
        </w:r>
      </w:ins>
      <w:ins w:id="53" w:author="Angela Lupattelli" w:date="2022-05-16T08:58:00Z">
        <w:r>
          <w:t>.</w:t>
        </w:r>
      </w:ins>
      <w:ins w:id="54" w:author="Angela Lupattelli" w:date="2022-05-16T11:30:00Z">
        <w:r w:rsidR="000A2BF2">
          <w:t xml:space="preserve"> As acknowledged by</w:t>
        </w:r>
      </w:ins>
      <w:ins w:id="55" w:author="Angela Lupattelli" w:date="2022-05-16T08:58:00Z">
        <w:r>
          <w:t xml:space="preserve"> </w:t>
        </w:r>
      </w:ins>
      <w:ins w:id="56" w:author="Angela Lupattelli" w:date="2022-05-16T11:30:00Z">
        <w:r w:rsidR="000A2BF2">
          <w:t>the</w:t>
        </w:r>
      </w:ins>
      <w:ins w:id="57" w:author="Angela Lupattelli" w:date="2022-05-16T09:04:00Z">
        <w:r w:rsidR="00E954CF">
          <w:t xml:space="preserve"> </w:t>
        </w:r>
      </w:ins>
      <w:ins w:id="58" w:author="Angela Lupattelli" w:date="2022-05-16T09:02:00Z">
        <w:r w:rsidR="00E954CF">
          <w:t>Norwegian government</w:t>
        </w:r>
      </w:ins>
      <w:ins w:id="59" w:author="Angela Lupattelli" w:date="2022-05-16T11:31:00Z">
        <w:r w:rsidR="000A2BF2">
          <w:t xml:space="preserve"> </w:t>
        </w:r>
        <w:r w:rsidR="000A2BF2">
          <w:fldChar w:fldCharType="begin"/>
        </w:r>
      </w:ins>
      <w:r w:rsidR="00F32DA4">
        <w:instrText xml:space="preserve"> ADDIN EN.CITE &lt;EndNote&gt;&lt;Cite ExcludeAuth="1"&gt;&lt;Author&gt;Organisation.&lt;/Author&gt;&lt;Year&gt;2013, August 13&lt;/Year&gt;&lt;RecNum&gt;41&lt;/RecNum&gt;&lt;DisplayText&gt;[7]&lt;/DisplayText&gt;&lt;record&gt;&lt;rec-number&gt;5387&lt;/rec-number&gt;&lt;foreign-keys&gt;&lt;key app="EN" db-id="d2p2xp2wstvavhetpst5rpw1x5xfv0v2tzvz" timestamp="1652868649"&gt;5387&lt;/key&gt;&lt;/foreign-keys&gt;&lt;ref-type name="Web Page"&gt;12&lt;/ref-type&gt;&lt;contributors&gt;&lt;authors&gt;&lt;author&gt;The Norwegian Government Security and Service Organisation.&lt;/author&gt;&lt;/authors&gt;&lt;/contributors&gt;&lt;titles&gt;&lt;title&gt;Likeverdige helse- og omsorgstjenester - god helse for alle&lt;/title&gt;&lt;/titles&gt;&lt;dates&gt;&lt;year&gt;2013, August 13&lt;/year&gt;&lt;/dates&gt;&lt;urls&gt;&lt;related-urls&gt;&lt;url&gt;https://www.regjeringen.no/no/dokumenter/likeverdige-helse--og-omsorgstjenester/id733870/&lt;/url&gt;&lt;/related-urls&gt;&lt;/urls&gt;&lt;/record&gt;&lt;/Cite&gt;&lt;/EndNote&gt;</w:instrText>
      </w:r>
      <w:ins w:id="60" w:author="Angela Lupattelli" w:date="2022-05-16T11:31:00Z">
        <w:r w:rsidR="000A2BF2">
          <w:fldChar w:fldCharType="separate"/>
        </w:r>
        <w:r w:rsidR="000A2BF2">
          <w:rPr>
            <w:noProof/>
          </w:rPr>
          <w:t>[7]</w:t>
        </w:r>
        <w:r w:rsidR="000A2BF2">
          <w:fldChar w:fldCharType="end"/>
        </w:r>
      </w:ins>
      <w:ins w:id="61" w:author="Angela Lupattelli" w:date="2022-05-16T09:04:00Z">
        <w:r w:rsidR="000A2BF2">
          <w:t>,</w:t>
        </w:r>
      </w:ins>
      <w:ins w:id="62" w:author="Angela Lupattelli" w:date="2022-05-16T11:30:00Z">
        <w:r w:rsidR="000A2BF2">
          <w:t xml:space="preserve"> </w:t>
        </w:r>
      </w:ins>
      <w:ins w:id="63" w:author="Angela Lupattelli" w:date="2022-05-16T09:04:00Z">
        <w:r w:rsidR="00E954CF">
          <w:t>t</w:t>
        </w:r>
      </w:ins>
      <w:ins w:id="64" w:author="Angela Lupattelli" w:date="2022-05-16T09:02:00Z">
        <w:r w:rsidR="00E954CF">
          <w:t xml:space="preserve">here are </w:t>
        </w:r>
      </w:ins>
      <w:ins w:id="65" w:author="Angela Lupattelli" w:date="2022-05-16T08:56:00Z">
        <w:r w:rsidRPr="00F8250F">
          <w:t>several challenges within health care services related to immigrants in Norway</w:t>
        </w:r>
      </w:ins>
      <w:ins w:id="66" w:author="Angela Lupattelli" w:date="2022-05-16T09:05:00Z">
        <w:r w:rsidR="00E954CF">
          <w:t xml:space="preserve">, </w:t>
        </w:r>
      </w:ins>
      <w:ins w:id="67" w:author="Angela Lupattelli" w:date="2022-05-16T09:08:00Z">
        <w:r w:rsidR="00E954CF">
          <w:t xml:space="preserve">e.g., </w:t>
        </w:r>
        <w:r w:rsidR="00E954CF" w:rsidRPr="00F8250F">
          <w:t xml:space="preserve">cultural </w:t>
        </w:r>
        <w:r w:rsidR="00335365">
          <w:t>differences</w:t>
        </w:r>
        <w:r w:rsidR="00E954CF" w:rsidRPr="00F8250F">
          <w:t>, access to health information, health-seeking-behavior, competences of health workforces, research and development</w:t>
        </w:r>
      </w:ins>
      <w:ins w:id="68" w:author="Angela Lupattelli" w:date="2022-05-16T08:56:00Z">
        <w:r w:rsidRPr="00F8250F">
          <w:t>.</w:t>
        </w:r>
      </w:ins>
      <w:ins w:id="69" w:author="Angela Lupattelli" w:date="2022-05-16T09:09:00Z">
        <w:r w:rsidR="00335365">
          <w:t xml:space="preserve"> T</w:t>
        </w:r>
        <w:r w:rsidR="00335365" w:rsidRPr="00F8250F">
          <w:t xml:space="preserve">hese challenges are </w:t>
        </w:r>
        <w:r w:rsidR="00335365">
          <w:t xml:space="preserve">possibly even </w:t>
        </w:r>
        <w:r w:rsidR="00335365" w:rsidRPr="00F8250F">
          <w:t>greater for people who come to Norway in adulthood than for younger generations.</w:t>
        </w:r>
      </w:ins>
      <w:del w:id="70" w:author="Angela Lupattelli" w:date="2022-05-16T08:40:00Z">
        <w:r w:rsidR="00267E1F" w:rsidRPr="00267E1F" w:rsidDel="00A62BF7">
          <w:delText xml:space="preserve"> </w:delText>
        </w:r>
      </w:del>
    </w:p>
    <w:p w:rsidR="00335365" w:rsidRDefault="00335365" w:rsidP="00267E1F">
      <w:pPr>
        <w:pStyle w:val="MDPI31text"/>
        <w:rPr>
          <w:ins w:id="71" w:author="Angela Lupattelli" w:date="2022-05-16T09:12:00Z"/>
        </w:rPr>
      </w:pPr>
      <w:ins w:id="72" w:author="Angela Lupattelli" w:date="2022-05-16T09:12:00Z">
        <w:r>
          <w:t>A</w:t>
        </w:r>
        <w:r w:rsidRPr="00A178AE">
          <w:t xml:space="preserve"> structured health care system did not exist in Syria before the war. </w:t>
        </w:r>
        <w:r>
          <w:t>More specifically regarding access to and the use of medication</w:t>
        </w:r>
        <w:r w:rsidRPr="00A178AE">
          <w:t xml:space="preserve">, </w:t>
        </w:r>
      </w:ins>
      <w:ins w:id="73" w:author="Angela Lupattelli" w:date="2022-05-16T09:14:00Z">
        <w:r w:rsidRPr="00267E1F">
          <w:t xml:space="preserve">individuals predominantly self-diagnose and self-medicate; generally, </w:t>
        </w:r>
      </w:ins>
      <w:ins w:id="74" w:author="Angela Lupattelli" w:date="2022-05-16T11:31:00Z">
        <w:r w:rsidR="000A2BF2">
          <w:t>individuals</w:t>
        </w:r>
      </w:ins>
      <w:ins w:id="75" w:author="Angela Lupattelli" w:date="2022-05-16T09:14:00Z">
        <w:r w:rsidRPr="00267E1F">
          <w:t xml:space="preserve"> can purchase medicines in any pharmacy without a prescription, even those medications licensed as prescription-only in Western countries (e.g., antibiotics, antidiabetics, antihypertensive drugs) </w:t>
        </w:r>
        <w:r w:rsidRPr="00267E1F">
          <w:fldChar w:fldCharType="begin">
            <w:fldData xml:space="preserve">PEVuZE5vdGU+PENpdGU+PEF1dGhvcj5UaGUgV29ybGQgSGVhbHRoIE9yZ25pemF0aW9uPC9BdXRo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</w:fldData>
          </w:fldChar>
        </w:r>
      </w:ins>
      <w:r w:rsidR="00F32DA4">
        <w:instrText xml:space="preserve"> ADDIN EN.CITE </w:instrText>
      </w:r>
      <w:r w:rsidR="00F32DA4">
        <w:fldChar w:fldCharType="begin">
          <w:fldData xml:space="preserve">PEVuZE5vdGU+PENpdGU+PEF1dGhvcj5UaGUgV29ybGQgSGVhbHRoIE9yZ25pemF0aW9uPC9BdXRo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</w:fldData>
        </w:fldChar>
      </w:r>
      <w:r w:rsidR="00F32DA4">
        <w:instrText xml:space="preserve"> ADDIN EN.CITE.DATA </w:instrText>
      </w:r>
      <w:r w:rsidR="00F32DA4">
        <w:fldChar w:fldCharType="end"/>
      </w:r>
      <w:ins w:id="76" w:author="Angela Lupattelli" w:date="2022-05-16T09:14:00Z">
        <w:r w:rsidRPr="00267E1F">
          <w:fldChar w:fldCharType="separate"/>
        </w:r>
        <w:r>
          <w:rPr>
            <w:noProof/>
          </w:rPr>
          <w:t>[8, 9]</w:t>
        </w:r>
        <w:r w:rsidRPr="00267E1F">
          <w:fldChar w:fldCharType="end"/>
        </w:r>
      </w:ins>
      <w:ins w:id="77" w:author="Angela Lupattelli" w:date="2022-05-16T09:15:00Z">
        <w:r>
          <w:t>.</w:t>
        </w:r>
      </w:ins>
      <w:ins w:id="78" w:author="Angela Lupattelli" w:date="2022-05-16T09:14:00Z">
        <w:r>
          <w:t xml:space="preserve"> </w:t>
        </w:r>
      </w:ins>
      <w:ins w:id="79" w:author="Angela Lupattelli" w:date="2022-05-16T09:13:00Z">
        <w:r>
          <w:t xml:space="preserve">Hence, </w:t>
        </w:r>
      </w:ins>
      <w:del w:id="80" w:author="Angela Lupattelli" w:date="2022-05-16T09:13:00Z">
        <w:r w:rsidR="00267E1F" w:rsidRPr="00267E1F" w:rsidDel="00335365">
          <w:delText>S</w:delText>
        </w:r>
      </w:del>
      <w:ins w:id="81" w:author="Angela Lupattelli" w:date="2022-05-16T09:13:00Z">
        <w:r>
          <w:t>s</w:t>
        </w:r>
      </w:ins>
      <w:r w:rsidR="00267E1F" w:rsidRPr="00267E1F">
        <w:t xml:space="preserve">elf-medication and inappropriate use of medications constitute an important health concern among the Middle East communities </w:t>
      </w:r>
      <w:r w:rsidR="00267E1F" w:rsidRPr="00267E1F">
        <w:fldChar w:fldCharType="begin"/>
      </w:r>
      <w:r w:rsidR="00F32DA4">
        <w:instrText xml:space="preserve"> ADDIN EN.CITE &lt;EndNote&gt;&lt;Cite&gt;&lt;Author&gt;Khalifeh&lt;/Author&gt;&lt;Year&gt;2017&lt;/Year&gt;&lt;RecNum&gt;5355&lt;/RecNum&gt;&lt;DisplayText&gt;[10]&lt;/DisplayText&gt;&lt;record&gt;&lt;rec-number&gt;5355&lt;/rec-number&gt;&lt;foreign-keys&gt;&lt;key app="EN" db-id="d2p2xp2wstvavhetpst5rpw1x5xfv0v2tzvz" timestamp="1652597869" guid="d57f31c4-fe40-4f31-83da-b356508b2aef"&gt;5355&lt;/key&gt;&lt;/foreign-keys&gt;&lt;ref-type name="Journal Article"&gt;17&lt;/ref-type&gt;&lt;contributors&gt;&lt;authors&gt;&lt;author&gt;Khalifeh, M. M.&lt;/author&gt;&lt;author&gt;Moore, N. D.&lt;/author&gt;&lt;author&gt;Salameh, P. R.&lt;/author&gt;&lt;/authors&gt;&lt;/contributors&gt;&lt;auth-address&gt;INSERM U 1219 - Pharmaco-epidemiologie et evaluation de l&amp;apos;impact des produits de sante sur les populations, University de Bordeaux, Bordeaux, France.&amp;#xD;Clinical and Epidemiological Research Laboratory, Faculty of Pharmacy, Lebanese University, Beirut, Lebanon.&lt;/auth-address&gt;&lt;titles&gt;&lt;title&gt;Self-medication misuse in the Middle East: a systematic literature review&lt;/title&gt;&lt;secondary-title&gt;Pharmacol Res Perspect&lt;/secondary-title&gt;&lt;/titles&gt;&lt;periodical&gt;&lt;full-title&gt;Pharmacol Res Perspect&lt;/full-title&gt;&lt;/periodical&gt;&lt;volume&gt;5&lt;/volume&gt;&lt;number&gt;4&lt;/number&gt;&lt;edition&gt;2017/08/15&lt;/edition&gt;&lt;keywords&gt;&lt;keyword&gt;Eastern Mediterranean countries&lt;/keyword&gt;&lt;keyword&gt;Middle East&lt;/keyword&gt;&lt;keyword&gt;Prescription medicines&lt;/keyword&gt;&lt;keyword&gt;Self-medication&lt;/keyword&gt;&lt;keyword&gt;misuse&lt;/keyword&gt;&lt;keyword&gt;over-the-counter&lt;/keyword&gt;&lt;/keywords&gt;&lt;dates&gt;&lt;year&gt;2017&lt;/year&gt;&lt;pub-dates&gt;&lt;date&gt;Aug&lt;/date&gt;&lt;/pub-dates&gt;&lt;/dates&gt;&lt;isbn&gt;2052-1707 (Electronic)&amp;#xD;2052-1707 (Linking)&lt;/isbn&gt;&lt;accession-num&gt;28805984&lt;/accession-num&gt;&lt;urls&gt;&lt;related-urls&gt;&lt;url&gt;https://www.ncbi.nlm.nih.gov/pubmed/28805984&lt;/url&gt;&lt;url&gt;https://www.ncbi.nlm.nih.gov/pmc/articles/PMC5684864/pdf/PRP2-5-e00323.pdf&lt;/url&gt;&lt;/related-urls&gt;&lt;/urls&gt;&lt;custom2&gt;PMC5684864&lt;/custom2&gt;&lt;electronic-resource-num&gt;10.1002/prp2.323&lt;/electronic-resource-num&gt;&lt;/record&gt;&lt;/Cite&gt;&lt;/EndNote&gt;</w:instrText>
      </w:r>
      <w:r w:rsidR="00267E1F" w:rsidRPr="00267E1F">
        <w:fldChar w:fldCharType="separate"/>
      </w:r>
      <w:r>
        <w:rPr>
          <w:noProof/>
        </w:rPr>
        <w:t>[10]</w:t>
      </w:r>
      <w:r w:rsidR="00267E1F" w:rsidRPr="00267E1F">
        <w:fldChar w:fldCharType="end"/>
      </w:r>
      <w:r w:rsidR="00267E1F" w:rsidRPr="00267E1F">
        <w:t xml:space="preserve">. </w:t>
      </w:r>
      <w:ins w:id="82" w:author="Angela Lupattelli" w:date="2022-05-16T09:44:00Z">
        <w:r w:rsidR="002A6214">
          <w:t xml:space="preserve">This </w:t>
        </w:r>
      </w:ins>
      <w:ins w:id="83" w:author="Angela Lupattelli" w:date="2022-05-16T09:45:00Z">
        <w:r w:rsidR="002A6214">
          <w:t>situation</w:t>
        </w:r>
      </w:ins>
      <w:ins w:id="84" w:author="Angela Lupattelli" w:date="2022-05-16T09:44:00Z">
        <w:r w:rsidR="002A6214">
          <w:t xml:space="preserve"> is aggravated by the </w:t>
        </w:r>
        <w:r w:rsidR="002A6214" w:rsidRPr="002A6214">
          <w:t xml:space="preserve">public health situation </w:t>
        </w:r>
        <w:r w:rsidR="002A6214">
          <w:t xml:space="preserve">in Syria before the war, which has seen an important increase in the incidence of non-communicable diseases </w:t>
        </w:r>
        <w:r w:rsidR="002A6214" w:rsidRPr="002A6214">
          <w:t>such as obesity, diabetes and coronary heart disease</w:t>
        </w:r>
      </w:ins>
      <w:ins w:id="85" w:author="Angela Lupattelli" w:date="2022-05-16T09:45:00Z">
        <w:r w:rsidR="002A6214">
          <w:t xml:space="preserve"> </w:t>
        </w:r>
      </w:ins>
      <w:r w:rsidR="002A6214">
        <w:fldChar w:fldCharType="begin">
          <w:fldData xml:space="preserve">PEVuZE5vdGU+PENpdGU+PEF1dGhvcj5Nb2tkYWQ8L0F1dGhvcj48WWVhcj4yMDE2PC9ZZWFyPjxS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==
</w:fldData>
        </w:fldChar>
      </w:r>
      <w:r w:rsidR="00F32DA4">
        <w:instrText xml:space="preserve"> ADDIN EN.CITE </w:instrText>
      </w:r>
      <w:r w:rsidR="00F32DA4">
        <w:fldChar w:fldCharType="begin">
          <w:fldData xml:space="preserve">PEVuZE5vdGU+PENpdGU+PEF1dGhvcj5Nb2tkYWQ8L0F1dGhvcj48WWVhcj4yMDE2PC9ZZWFyPjxS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==
</w:fldData>
        </w:fldChar>
      </w:r>
      <w:r w:rsidR="00F32DA4">
        <w:instrText xml:space="preserve"> ADDIN EN.CITE.DATA </w:instrText>
      </w:r>
      <w:r w:rsidR="00F32DA4">
        <w:fldChar w:fldCharType="end"/>
      </w:r>
      <w:r w:rsidR="002A6214">
        <w:fldChar w:fldCharType="separate"/>
      </w:r>
      <w:r w:rsidR="002A6214">
        <w:rPr>
          <w:noProof/>
        </w:rPr>
        <w:t>[4]</w:t>
      </w:r>
      <w:r w:rsidR="002A6214">
        <w:fldChar w:fldCharType="end"/>
      </w:r>
      <w:ins w:id="86" w:author="Angela Lupattelli" w:date="2022-05-16T09:44:00Z">
        <w:r w:rsidR="002A6214">
          <w:t xml:space="preserve">. </w:t>
        </w:r>
      </w:ins>
      <w:del w:id="87" w:author="Angela Lupattelli" w:date="2022-05-16T09:12:00Z">
        <w:r w:rsidR="00267E1F" w:rsidRPr="00267E1F" w:rsidDel="00335365">
          <w:delText xml:space="preserve">In Syria, </w:delText>
        </w:r>
      </w:del>
    </w:p>
    <w:p w:rsidR="00267E1F" w:rsidRPr="00267E1F" w:rsidRDefault="00267E1F" w:rsidP="00267E1F">
      <w:pPr>
        <w:pStyle w:val="MDPI31text"/>
      </w:pPr>
      <w:del w:id="88" w:author="Angela Lupattelli" w:date="2022-05-16T09:14:00Z">
        <w:r w:rsidRPr="00267E1F" w:rsidDel="00335365">
          <w:delText xml:space="preserve">individuals predominantly self-diagnose and self-medicate; generally, they can purchase medicines in any pharmacy without a prescription, even those medications licensed as </w:delText>
        </w:r>
      </w:del>
      <w:del w:id="89" w:author="Angela Lupattelli" w:date="2022-05-15T08:50:00Z">
        <w:r w:rsidRPr="00267E1F" w:rsidDel="00361D0B">
          <w:delText>“</w:delText>
        </w:r>
      </w:del>
      <w:del w:id="90" w:author="Angela Lupattelli" w:date="2022-05-16T09:14:00Z">
        <w:r w:rsidRPr="00267E1F" w:rsidDel="00335365">
          <w:delText>prescription-only</w:delText>
        </w:r>
      </w:del>
      <w:del w:id="91" w:author="Angela Lupattelli" w:date="2022-05-15T08:50:00Z">
        <w:r w:rsidRPr="00267E1F" w:rsidDel="00361D0B">
          <w:delText>”</w:delText>
        </w:r>
      </w:del>
      <w:del w:id="92" w:author="Angela Lupattelli" w:date="2022-05-16T09:14:00Z">
        <w:r w:rsidRPr="00267E1F" w:rsidDel="00335365">
          <w:delText xml:space="preserve"> </w:delText>
        </w:r>
      </w:del>
      <w:del w:id="93" w:author="Angela Lupattelli" w:date="2022-05-15T08:50:00Z">
        <w:r w:rsidRPr="00267E1F" w:rsidDel="00361D0B">
          <w:delText xml:space="preserve">(POM) </w:delText>
        </w:r>
      </w:del>
      <w:del w:id="94" w:author="Angela Lupattelli" w:date="2022-05-16T09:14:00Z">
        <w:r w:rsidRPr="00267E1F" w:rsidDel="00335365">
          <w:delText xml:space="preserve">in Western countries (e.g., antibiotics, antidiabetics, antihypertensive drugs) </w:delText>
        </w:r>
        <w:r w:rsidRPr="00267E1F" w:rsidDel="00335365">
          <w:fldChar w:fldCharType="begin">
            <w:fldData xml:space="preserve">PEVuZE5vdGU+PENpdGU+PEF1dGhvcj5UaGUgV29ybGQgSGVhbHRoIE9yZ25pemF0aW9uPC9BdXRo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</w:fldData>
          </w:fldChar>
        </w:r>
        <w:r w:rsidR="00335365" w:rsidDel="00335365">
          <w:delInstrText xml:space="preserve"> ADDIN EN.CITE </w:delInstrText>
        </w:r>
        <w:r w:rsidR="00335365" w:rsidDel="00335365">
          <w:fldChar w:fldCharType="begin">
            <w:fldData xml:space="preserve">PEVuZE5vdGU+PENpdGU+PEF1dGhvcj5UaGUgV29ybGQgSGVhbHRoIE9yZ25pemF0aW9uPC9BdXRo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</w:fldData>
          </w:fldChar>
        </w:r>
        <w:r w:rsidR="00335365" w:rsidDel="00335365">
          <w:delInstrText xml:space="preserve"> ADDIN EN.CITE.DATA </w:delInstrText>
        </w:r>
        <w:r w:rsidR="00335365" w:rsidDel="00335365">
          <w:fldChar w:fldCharType="end"/>
        </w:r>
        <w:r w:rsidRPr="00267E1F" w:rsidDel="00335365">
          <w:fldChar w:fldCharType="separate"/>
        </w:r>
        <w:r w:rsidR="00335365" w:rsidDel="00335365">
          <w:rPr>
            <w:noProof/>
          </w:rPr>
          <w:delText>[8, 9]</w:delText>
        </w:r>
        <w:r w:rsidRPr="00267E1F" w:rsidDel="00335365">
          <w:fldChar w:fldCharType="end"/>
        </w:r>
      </w:del>
      <w:del w:id="95" w:author="Angela Lupattelli" w:date="2022-05-16T09:15:00Z">
        <w:r w:rsidRPr="00267E1F" w:rsidDel="00335365">
          <w:delText xml:space="preserve">. </w:delText>
        </w:r>
      </w:del>
      <w:r w:rsidRPr="00267E1F">
        <w:t xml:space="preserve">The current medication-taking behavior in Syrians may still be shaped by their experiences back in Syria and on their way to Norway. Understanding the extent to which Syrians use medication currently in Norway as opposed to Syria in the past is therefore important to prevent inappropriate drug use and in parallel to ensure adequate treatment </w:t>
      </w:r>
      <w:r w:rsidRPr="00267E1F">
        <w:fldChar w:fldCharType="begin">
          <w:fldData xml:space="preserve">PEVuZE5vdGU+PENpdGU+PEF1dGhvcj5XZW1yZWxsPC9BdXRob3I+PFllYXI+MjAyMTwvWWVhcj48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==
</w:fldData>
        </w:fldChar>
      </w:r>
      <w:r w:rsidR="00F32DA4">
        <w:instrText xml:space="preserve"> ADDIN EN.CITE </w:instrText>
      </w:r>
      <w:r w:rsidR="00F32DA4">
        <w:fldChar w:fldCharType="begin">
          <w:fldData xml:space="preserve">PEVuZE5vdGU+PENpdGU+PEF1dGhvcj5XZW1yZWxsPC9BdXRob3I+PFllYXI+MjAyMTwvWWVhcj48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==
</w:fldData>
        </w:fldChar>
      </w:r>
      <w:r w:rsidR="00F32DA4">
        <w:instrText xml:space="preserve"> ADDIN EN.CITE.DATA </w:instrText>
      </w:r>
      <w:r w:rsidR="00F32DA4">
        <w:fldChar w:fldCharType="end"/>
      </w:r>
      <w:r w:rsidRPr="00267E1F">
        <w:fldChar w:fldCharType="separate"/>
      </w:r>
      <w:r w:rsidR="00885269">
        <w:rPr>
          <w:noProof/>
        </w:rPr>
        <w:t>[11, 12]</w:t>
      </w:r>
      <w:r w:rsidRPr="00267E1F">
        <w:fldChar w:fldCharType="end"/>
      </w:r>
      <w:r w:rsidR="00711394">
        <w:t xml:space="preserve">. It is also important to map medication use in this population by sex, as women and men may have different health profile and medication-taking behaviors. </w:t>
      </w:r>
      <w:ins w:id="96" w:author="Angela Lupattelli" w:date="2022-05-15T08:51:00Z">
        <w:r w:rsidR="00361D0B">
          <w:t xml:space="preserve">Likewise, </w:t>
        </w:r>
      </w:ins>
      <w:ins w:id="97" w:author="Angela Lupattelli" w:date="2022-05-15T08:54:00Z">
        <w:r w:rsidR="00361D0B">
          <w:t>i</w:t>
        </w:r>
        <w:r w:rsidR="00361D0B" w:rsidRPr="00361D0B">
          <w:t>nadequate health literacy is a common problem among some immigrant groups, and it is an important determinant of medication use and health behavior</w:t>
        </w:r>
      </w:ins>
      <w:ins w:id="98" w:author="Angela Lupattelli" w:date="2022-05-15T09:06:00Z">
        <w:r w:rsidR="00A5316F">
          <w:t xml:space="preserve"> </w:t>
        </w:r>
        <w:r w:rsidR="00A5316F">
          <w:fldChar w:fldCharType="begin"/>
        </w:r>
      </w:ins>
      <w:r w:rsidR="00F32DA4">
        <w:instrText xml:space="preserve"> ADDIN EN.CITE &lt;EndNote&gt;&lt;Cite&gt;&lt;Author&gt;Pleasant&lt;/Author&gt;&lt;Year&gt;2014&lt;/Year&gt;&lt;RecNum&gt;86&lt;/RecNum&gt;&lt;DisplayText&gt;[13]&lt;/DisplayText&gt;&lt;record&gt;&lt;rec-number&gt;5388&lt;/rec-number&gt;&lt;foreign-keys&gt;&lt;key app="EN" db-id="d2p2xp2wstvavhetpst5rpw1x5xfv0v2tzvz" timestamp="1652868658"&gt;5388&lt;/key&gt;&lt;/foreign-keys&gt;&lt;ref-type name="Journal Article"&gt;17&lt;/ref-type&gt;&lt;contributors&gt;&lt;authors&gt;&lt;author&gt;Pleasant, A.&lt;/author&gt;&lt;/authors&gt;&lt;/contributors&gt;&lt;auth-address&gt;a Canyon Ranch Institute , Phoenix , Arizona , USA.&lt;/auth-address&gt;&lt;titles&gt;&lt;title&gt;Advancing health literacy measurement: a pathway to better health and health system performance&lt;/title&gt;&lt;secondary-title&gt;J Health Commun&lt;/secondary-title&gt;&lt;/titles&gt;&lt;periodical&gt;&lt;full-title&gt;J Health Commun&lt;/full-title&gt;&lt;abbr-1&gt;Journal of health communication&lt;/abbr-1&gt;&lt;/periodical&gt;&lt;pages&gt;1481-96&lt;/pages&gt;&lt;volume&gt;19&lt;/volume&gt;&lt;number&gt;12&lt;/number&gt;&lt;edition&gt;2014/12/11&lt;/edition&gt;&lt;keywords&gt;&lt;keyword&gt;Delivery of Health Care/*organization &amp;amp; administration&lt;/keyword&gt;&lt;keyword&gt;*Health Literacy&lt;/keyword&gt;&lt;keyword&gt;Health Promotion/*methods&lt;/keyword&gt;&lt;keyword&gt;Humans&lt;/keyword&gt;&lt;/keywords&gt;&lt;dates&gt;&lt;year&gt;2014&lt;/year&gt;&lt;pub-dates&gt;&lt;date&gt;Dec&lt;/date&gt;&lt;/pub-dates&gt;&lt;/dates&gt;&lt;isbn&gt;1081-0730&lt;/isbn&gt;&lt;accession-num&gt;25491583&lt;/accession-num&gt;&lt;urls&gt;&lt;related-urls&gt;&lt;url&gt;https://www.ncbi.nlm.nih.gov/pmc/articles/PMC4292229/pdf/uhcm-19-1481.pdf&lt;/url&gt;&lt;/related-urls&gt;&lt;/urls&gt;&lt;custom2&gt;PMC4292229&lt;/custom2&gt;&lt;electronic-resource-num&gt;10.1080/10810730.2014.954083&lt;/electronic-resource-num&gt;&lt;remote-database-provider&gt;NLM&lt;/remote-database-provider&gt;&lt;language&gt;eng&lt;/language&gt;&lt;/record&gt;&lt;/Cite&gt;&lt;/EndNote&gt;</w:instrText>
      </w:r>
      <w:ins w:id="99" w:author="Angela Lupattelli" w:date="2022-05-15T09:06:00Z">
        <w:r w:rsidR="00A5316F">
          <w:fldChar w:fldCharType="separate"/>
        </w:r>
      </w:ins>
      <w:r w:rsidR="00885269">
        <w:rPr>
          <w:noProof/>
        </w:rPr>
        <w:t>[13]</w:t>
      </w:r>
      <w:ins w:id="100" w:author="Angela Lupattelli" w:date="2022-05-15T09:06:00Z">
        <w:r w:rsidR="00A5316F">
          <w:fldChar w:fldCharType="end"/>
        </w:r>
      </w:ins>
      <w:ins w:id="101" w:author="Angela Lupattelli" w:date="2022-05-15T08:54:00Z">
        <w:r w:rsidR="00361D0B">
          <w:t>.</w:t>
        </w:r>
      </w:ins>
      <w:ins w:id="102" w:author="Angela Lupattelli" w:date="2022-05-15T08:55:00Z">
        <w:r w:rsidR="00361D0B" w:rsidRPr="00361D0B">
          <w:t xml:space="preserve"> </w:t>
        </w:r>
        <w:r w:rsidR="00361D0B" w:rsidRPr="004A0DAC">
          <w:t xml:space="preserve">Several studies have found associations between poor literacy and poorer likelihood of self-managing health conditions, as well as poorer health outcomes </w:t>
        </w:r>
        <w:r w:rsidR="00361D0B">
          <w:fldChar w:fldCharType="begin">
            <w:fldData xml:space="preserve">PEVuZE5vdGU+PENpdGU+PEF1dGhvcj5FYXN0b248L0F1dGhvcj48WWVhcj4yMDEzPC9ZZWFyPjxS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</w:fldData>
          </w:fldChar>
        </w:r>
      </w:ins>
      <w:r w:rsidR="00F32DA4">
        <w:instrText xml:space="preserve"> ADDIN EN.CITE </w:instrText>
      </w:r>
      <w:r w:rsidR="00F32DA4">
        <w:fldChar w:fldCharType="begin">
          <w:fldData xml:space="preserve">PEVuZE5vdGU+PENpdGU+PEF1dGhvcj5FYXN0b248L0F1dGhvcj48WWVhcj4yMDEzPC9ZZWFyPjxS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</w:fldData>
        </w:fldChar>
      </w:r>
      <w:r w:rsidR="00F32DA4">
        <w:instrText xml:space="preserve"> ADDIN EN.CITE.DATA </w:instrText>
      </w:r>
      <w:r w:rsidR="00F32DA4">
        <w:fldChar w:fldCharType="end"/>
      </w:r>
      <w:ins w:id="103" w:author="Angela Lupattelli" w:date="2022-05-15T08:55:00Z">
        <w:r w:rsidR="00361D0B">
          <w:fldChar w:fldCharType="separate"/>
        </w:r>
      </w:ins>
      <w:r w:rsidR="00885269">
        <w:rPr>
          <w:noProof/>
        </w:rPr>
        <w:t>[14]</w:t>
      </w:r>
      <w:ins w:id="104" w:author="Angela Lupattelli" w:date="2022-05-15T08:55:00Z">
        <w:r w:rsidR="00361D0B">
          <w:fldChar w:fldCharType="end"/>
        </w:r>
        <w:r w:rsidR="00361D0B" w:rsidRPr="004A0DAC">
          <w:t xml:space="preserve">. </w:t>
        </w:r>
      </w:ins>
      <w:ins w:id="105" w:author="Angela Lupattelli" w:date="2022-05-16T11:32:00Z">
        <w:r w:rsidR="000A2BF2">
          <w:t>L</w:t>
        </w:r>
      </w:ins>
      <w:ins w:id="106" w:author="Angela Lupattelli" w:date="2022-05-15T08:55:00Z">
        <w:r w:rsidR="00361D0B" w:rsidRPr="004A0DAC">
          <w:t xml:space="preserve">ow health literacy has been found to be associated with over- or- underutilization of healthcare service </w:t>
        </w:r>
        <w:r w:rsidR="00361D0B">
          <w:fldChar w:fldCharType="begin">
            <w:fldData xml:space="preserve">PEVuZE5vdGU+PENpdGU+PEF1dGhvcj5NYW50d2lsbDwvQXV0aG9yPjxZZWFyPjIwMTc8L1llYXI+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</w:fldData>
          </w:fldChar>
        </w:r>
      </w:ins>
      <w:r w:rsidR="00F32DA4">
        <w:instrText xml:space="preserve"> ADDIN EN.CITE </w:instrText>
      </w:r>
      <w:r w:rsidR="00F32DA4">
        <w:fldChar w:fldCharType="begin">
          <w:fldData xml:space="preserve">PEVuZE5vdGU+PENpdGU+PEF1dGhvcj5NYW50d2lsbDwvQXV0aG9yPjxZZWFyPjIwMTc8L1llYXI+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</w:fldData>
        </w:fldChar>
      </w:r>
      <w:r w:rsidR="00F32DA4">
        <w:instrText xml:space="preserve"> ADDIN EN.CITE.DATA </w:instrText>
      </w:r>
      <w:r w:rsidR="00F32DA4">
        <w:fldChar w:fldCharType="end"/>
      </w:r>
      <w:ins w:id="107" w:author="Angela Lupattelli" w:date="2022-05-15T08:55:00Z">
        <w:r w:rsidR="00361D0B">
          <w:fldChar w:fldCharType="separate"/>
        </w:r>
      </w:ins>
      <w:r w:rsidR="00885269">
        <w:rPr>
          <w:noProof/>
        </w:rPr>
        <w:t>[15]</w:t>
      </w:r>
      <w:ins w:id="108" w:author="Angela Lupattelli" w:date="2022-05-15T08:55:00Z">
        <w:r w:rsidR="00361D0B">
          <w:fldChar w:fldCharType="end"/>
        </w:r>
      </w:ins>
      <w:ins w:id="109" w:author="Angela Lupattelli" w:date="2022-05-16T11:32:00Z">
        <w:r w:rsidR="000A2BF2">
          <w:t xml:space="preserve">, which </w:t>
        </w:r>
      </w:ins>
      <w:ins w:id="110" w:author="Angela Lupattelli" w:date="2022-05-16T11:33:00Z">
        <w:r w:rsidR="000A2BF2">
          <w:t>underlines</w:t>
        </w:r>
      </w:ins>
      <w:ins w:id="111" w:author="Angela Lupattelli" w:date="2022-05-16T11:32:00Z">
        <w:r w:rsidR="000A2BF2">
          <w:t xml:space="preserve"> the importance of examining</w:t>
        </w:r>
      </w:ins>
      <w:ins w:id="112" w:author="Angela Lupattelli" w:date="2022-05-16T11:33:00Z">
        <w:r w:rsidR="000A2BF2">
          <w:t xml:space="preserve"> this factor in relation to medication use</w:t>
        </w:r>
      </w:ins>
      <w:ins w:id="113" w:author="Angela Lupattelli" w:date="2022-05-15T08:55:00Z">
        <w:r w:rsidR="00361D0B" w:rsidRPr="004A0DAC">
          <w:t>.</w:t>
        </w:r>
      </w:ins>
    </w:p>
    <w:p w:rsidR="00267E1F" w:rsidRPr="00267E1F" w:rsidRDefault="00267E1F" w:rsidP="00267E1F">
      <w:pPr>
        <w:pStyle w:val="MDPI31text"/>
      </w:pPr>
      <w:r w:rsidRPr="00267E1F">
        <w:t>In an adult population originating from Syria and living in Western Norway, we sought to</w:t>
      </w:r>
      <w:r w:rsidR="00D83030">
        <w:t xml:space="preserve"> </w:t>
      </w:r>
      <w:r w:rsidRPr="00267E1F">
        <w:t xml:space="preserve">quantify and compare use </w:t>
      </w:r>
      <w:r w:rsidR="00D83030">
        <w:t xml:space="preserve">and change in use </w:t>
      </w:r>
      <w:r w:rsidRPr="00267E1F">
        <w:t xml:space="preserve">of </w:t>
      </w:r>
      <w:del w:id="114" w:author="Angela Lupattelli" w:date="2022-05-16T09:26:00Z">
        <w:r w:rsidRPr="00267E1F" w:rsidDel="00462F74">
          <w:delText>pre</w:delText>
        </w:r>
        <w:r w:rsidR="00D83030" w:rsidDel="00462F74">
          <w:delText>scription-only medication</w:delText>
        </w:r>
      </w:del>
      <w:ins w:id="115" w:author="Angela Lupattelli" w:date="2022-05-16T09:26:00Z">
        <w:r w:rsidR="00462F74">
          <w:t>prescription-only medication</w:t>
        </w:r>
      </w:ins>
      <w:r w:rsidR="00D83030">
        <w:t>s purchased in the past</w:t>
      </w:r>
      <w:r w:rsidRPr="00267E1F">
        <w:t xml:space="preserve"> </w:t>
      </w:r>
      <w:r w:rsidR="00D83030" w:rsidRPr="00267E1F">
        <w:t>in Syria</w:t>
      </w:r>
      <w:r w:rsidR="00D83030">
        <w:t xml:space="preserve"> </w:t>
      </w:r>
      <w:r w:rsidR="00D83030" w:rsidRPr="005978A4">
        <w:t>without medical prescription</w:t>
      </w:r>
      <w:r w:rsidR="00D83030">
        <w:t xml:space="preserve"> versus</w:t>
      </w:r>
      <w:r w:rsidR="00D83030" w:rsidRPr="00267E1F">
        <w:t xml:space="preserve"> </w:t>
      </w:r>
      <w:r w:rsidRPr="00267E1F">
        <w:t>nowadays in Norway</w:t>
      </w:r>
      <w:r w:rsidR="00A3441F">
        <w:t xml:space="preserve"> after medical prescription</w:t>
      </w:r>
      <w:r w:rsidR="000C412F">
        <w:t xml:space="preserve">. Our secondary aim was </w:t>
      </w:r>
      <w:r w:rsidR="00D83030">
        <w:t>to examine</w:t>
      </w:r>
      <w:r w:rsidRPr="00267E1F">
        <w:t xml:space="preserve"> </w:t>
      </w:r>
      <w:r w:rsidR="00914D81">
        <w:t xml:space="preserve">use of any medication </w:t>
      </w:r>
      <w:r w:rsidR="00D83030">
        <w:t>as well as</w:t>
      </w:r>
      <w:r w:rsidR="00914D81">
        <w:t xml:space="preserve"> </w:t>
      </w:r>
      <w:del w:id="116" w:author="Angela Lupattelli" w:date="2022-05-16T09:15:00Z">
        <w:r w:rsidRPr="00267E1F" w:rsidDel="00335365">
          <w:delText>over-the-counter (</w:delText>
        </w:r>
      </w:del>
      <w:r w:rsidRPr="00267E1F">
        <w:t>OTC</w:t>
      </w:r>
      <w:del w:id="117" w:author="Angela Lupattelli" w:date="2022-05-16T09:15:00Z">
        <w:r w:rsidRPr="00267E1F" w:rsidDel="00335365">
          <w:delText>)</w:delText>
        </w:r>
      </w:del>
      <w:r w:rsidRPr="00267E1F">
        <w:t xml:space="preserve"> </w:t>
      </w:r>
      <w:r w:rsidR="00914D81">
        <w:t>medications</w:t>
      </w:r>
      <w:r w:rsidRPr="00267E1F">
        <w:t>, overall and according to sex</w:t>
      </w:r>
      <w:r w:rsidR="00D83030">
        <w:t xml:space="preserve"> </w:t>
      </w:r>
      <w:ins w:id="118" w:author="Angela Lupattelli" w:date="2022-05-15T09:10:00Z">
        <w:r w:rsidR="00A5316F">
          <w:t xml:space="preserve">and health literacy level </w:t>
        </w:r>
      </w:ins>
      <w:r w:rsidR="00D83030">
        <w:t>in the home and host country</w:t>
      </w:r>
      <w:r w:rsidR="00914D81">
        <w:t xml:space="preserve">. </w:t>
      </w:r>
    </w:p>
    <w:p w:rsidR="006A3F4F" w:rsidRDefault="00191CDC" w:rsidP="006A3F4F">
      <w:pPr>
        <w:pStyle w:val="MDPI31text"/>
        <w:spacing w:before="240" w:after="60"/>
        <w:ind w:firstLine="0"/>
        <w:jc w:val="left"/>
        <w:outlineLvl w:val="0"/>
        <w:rPr>
          <w:b/>
        </w:rPr>
      </w:pPr>
      <w:r>
        <w:rPr>
          <w:b/>
        </w:rPr>
        <w:t>2</w:t>
      </w:r>
      <w:r w:rsidR="006A3F4F">
        <w:rPr>
          <w:b/>
        </w:rPr>
        <w:t>. Results</w:t>
      </w:r>
    </w:p>
    <w:p w:rsidR="005978A4" w:rsidRPr="005978A4" w:rsidRDefault="005978A4" w:rsidP="005978A4">
      <w:pPr>
        <w:pStyle w:val="MDPI31text"/>
      </w:pPr>
      <w:r w:rsidRPr="005978A4">
        <w:t xml:space="preserve">Overall, 156 individuals completed the questionnaire, mainly in electronic format (n=150, 96.2%). The response rate was 82.5% among those who were asked to participate. After quality checking the data, we excluded eight invalid or duplicate responses. We reached a final study population of 148 participants, whereof 90 (60.8%) were males and 57 (38.5%) females. The mean age of the study population was of 36.4 years (SD=10.6). One participant did not disclose information about sex. </w:t>
      </w:r>
      <w:r w:rsidRPr="005978A4">
        <w:rPr>
          <w:bCs/>
        </w:rPr>
        <w:t>Table 1</w:t>
      </w:r>
      <w:r w:rsidRPr="005978A4">
        <w:t xml:space="preserve"> shows the demographic and life-style characteristics of the study population</w:t>
      </w:r>
      <w:r w:rsidRPr="00052116">
        <w:t>, overall and by sex.</w:t>
      </w:r>
      <w:r w:rsidRPr="005978A4">
        <w:t xml:space="preserve"> </w:t>
      </w:r>
    </w:p>
    <w:p w:rsidR="00E85E44" w:rsidRDefault="005978A4" w:rsidP="00E85E44">
      <w:pPr>
        <w:pStyle w:val="MDPI31text"/>
        <w:rPr>
          <w:ins w:id="119" w:author="Angela Lupattelli" w:date="2022-05-15T20:17:00Z"/>
        </w:rPr>
      </w:pPr>
      <w:r w:rsidRPr="005978A4">
        <w:t xml:space="preserve">Most participants were married (68.9%), had children (58.1%), and were of Arab ethnicity (82.4%). Overall, 62.6% had been living in Norway for 4-6 years, and the remainders were relatively new arrivals (3 years or less). </w:t>
      </w:r>
      <w:bookmarkStart w:id="120" w:name="_Ref57588728"/>
      <w:r w:rsidRPr="005978A4">
        <w:t>Poor exercise habits were common in the study population, and so being overweight or obese. Most participants were non-consumers of alcohol, especially women. The majority of the study participants (87.8%) self-rated their health as good/very good in Syria, but only 48.0% rated their health as equally good in Norway.</w:t>
      </w:r>
      <w:ins w:id="121" w:author="Angela Lupattelli" w:date="2022-05-15T20:17:00Z">
        <w:r w:rsidR="00E85E44">
          <w:t xml:space="preserve"> Only 22 participants (14.9</w:t>
        </w:r>
      </w:ins>
      <w:ins w:id="122" w:author="Angela Lupattelli" w:date="2022-05-15T20:22:00Z">
        <w:r w:rsidR="0065637A">
          <w:t>%</w:t>
        </w:r>
      </w:ins>
      <w:ins w:id="123" w:author="Angela Lupattelli" w:date="2022-05-15T20:17:00Z">
        <w:r w:rsidR="00E85E44">
          <w:t xml:space="preserve">) had high health literacy score, </w:t>
        </w:r>
      </w:ins>
      <w:ins w:id="124" w:author="Angela Lupattelli" w:date="2022-05-15T20:18:00Z">
        <w:r w:rsidR="00E85E44">
          <w:t xml:space="preserve">while </w:t>
        </w:r>
      </w:ins>
      <w:ins w:id="125" w:author="Angela Lupattelli" w:date="2022-05-15T20:17:00Z">
        <w:r w:rsidR="00E85E44">
          <w:t>68 (45.9</w:t>
        </w:r>
      </w:ins>
      <w:ins w:id="126" w:author="Angela Lupattelli" w:date="2022-05-15T20:22:00Z">
        <w:r w:rsidR="0065637A">
          <w:t>%</w:t>
        </w:r>
      </w:ins>
      <w:ins w:id="127" w:author="Angela Lupattelli" w:date="2022-05-15T20:17:00Z">
        <w:r w:rsidR="00E85E44">
          <w:t>)</w:t>
        </w:r>
      </w:ins>
      <w:ins w:id="128" w:author="Angela Lupattelli" w:date="2022-05-15T20:18:00Z">
        <w:r w:rsidR="00E85E44">
          <w:t xml:space="preserve"> and 5</w:t>
        </w:r>
      </w:ins>
      <w:ins w:id="129" w:author="Angela Lupattelli" w:date="2022-05-15T20:19:00Z">
        <w:r w:rsidR="0065637A">
          <w:t xml:space="preserve">8 </w:t>
        </w:r>
      </w:ins>
      <w:ins w:id="130" w:author="Angela Lupattelli" w:date="2022-05-15T20:18:00Z">
        <w:r w:rsidR="00E85E44">
          <w:t>(39.2</w:t>
        </w:r>
      </w:ins>
      <w:ins w:id="131" w:author="Angela Lupattelli" w:date="2022-05-15T20:22:00Z">
        <w:r w:rsidR="0065637A">
          <w:t>%</w:t>
        </w:r>
      </w:ins>
      <w:ins w:id="132" w:author="Angela Lupattelli" w:date="2022-05-15T20:18:00Z">
        <w:r w:rsidR="00E85E44">
          <w:t>) had respectively low or medium health literacy.</w:t>
        </w:r>
      </w:ins>
    </w:p>
    <w:p w:rsidR="005978A4" w:rsidDel="00E85E44" w:rsidRDefault="005978A4" w:rsidP="00E85E44">
      <w:pPr>
        <w:pStyle w:val="MDPI31text"/>
        <w:rPr>
          <w:del w:id="133" w:author="Angela Lupattelli" w:date="2022-05-15T20:18:00Z"/>
        </w:rPr>
      </w:pPr>
      <w:del w:id="134" w:author="Angela Lupattelli" w:date="2022-05-15T20:17:00Z">
        <w:r w:rsidRPr="005978A4" w:rsidDel="00E85E44">
          <w:delText xml:space="preserve"> </w:delText>
        </w:r>
      </w:del>
    </w:p>
    <w:p w:rsidR="005978A4" w:rsidRDefault="005978A4" w:rsidP="00052116">
      <w:pPr>
        <w:pStyle w:val="MDPI31text"/>
        <w:spacing w:before="240" w:after="60"/>
        <w:ind w:firstLine="0"/>
        <w:jc w:val="left"/>
        <w:outlineLvl w:val="0"/>
      </w:pPr>
      <w:r w:rsidRPr="005978A4">
        <w:rPr>
          <w:b/>
        </w:rPr>
        <w:t>Table 1.</w:t>
      </w:r>
      <w:r w:rsidRPr="005978A4">
        <w:t xml:space="preserve"> Sociodemographic and life-style characteristics of the study population, overall and by sex.</w:t>
      </w:r>
    </w:p>
    <w:tbl>
      <w:tblPr>
        <w:tblW w:w="9180" w:type="dxa"/>
        <w:tblInd w:w="-5" w:type="dxa"/>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
      <w:tblGrid>
        <w:gridCol w:w="1931"/>
        <w:gridCol w:w="2569"/>
        <w:gridCol w:w="720"/>
        <w:gridCol w:w="900"/>
        <w:gridCol w:w="630"/>
        <w:gridCol w:w="900"/>
        <w:gridCol w:w="720"/>
        <w:gridCol w:w="810"/>
        <w:tblGridChange w:id="135">
          <w:tblGrid>
            <w:gridCol w:w="10"/>
            <w:gridCol w:w="1921"/>
            <w:gridCol w:w="10"/>
            <w:gridCol w:w="2559"/>
            <w:gridCol w:w="10"/>
            <w:gridCol w:w="710"/>
            <w:gridCol w:w="10"/>
            <w:gridCol w:w="890"/>
            <w:gridCol w:w="10"/>
            <w:gridCol w:w="620"/>
            <w:gridCol w:w="10"/>
            <w:gridCol w:w="890"/>
            <w:gridCol w:w="10"/>
            <w:gridCol w:w="710"/>
            <w:gridCol w:w="10"/>
            <w:gridCol w:w="800"/>
            <w:gridCol w:w="10"/>
          </w:tblGrid>
        </w:tblGridChange>
      </w:tblGrid>
      <w:tr w:rsidR="005978A4" w:rsidRPr="005978A4" w:rsidTr="00052116">
        <w:trPr>
          <w:trHeight w:val="324"/>
          <w:tblHeader/>
        </w:trPr>
        <w:tc>
          <w:tcPr>
            <w:tcW w:w="4500" w:type="dxa"/>
            <w:gridSpan w:val="2"/>
            <w:vMerge w:val="restart"/>
            <w:tcBorders>
              <w:top w:val="single" w:sz="4" w:space="0" w:color="auto"/>
              <w:bottom w:val="nil"/>
            </w:tcBorders>
            <w:shd w:val="clear" w:color="auto" w:fill="auto"/>
            <w:noWrap/>
            <w:tcMar>
              <w:top w:w="0" w:type="dxa"/>
              <w:left w:w="108" w:type="dxa"/>
              <w:bottom w:w="0" w:type="dxa"/>
              <w:right w:w="108" w:type="dxa"/>
            </w:tcMar>
          </w:tcPr>
          <w:p w:rsidR="005978A4" w:rsidRPr="005978A4" w:rsidRDefault="005978A4" w:rsidP="00052116">
            <w:pPr>
              <w:rPr>
                <w:rFonts w:eastAsia="Times New Roman"/>
              </w:rPr>
            </w:pPr>
            <w:bookmarkStart w:id="136" w:name="_Hlk69054308"/>
          </w:p>
        </w:tc>
        <w:tc>
          <w:tcPr>
            <w:tcW w:w="1620" w:type="dxa"/>
            <w:gridSpan w:val="2"/>
            <w:tcBorders>
              <w:top w:val="single" w:sz="4" w:space="0" w:color="auto"/>
              <w:bottom w:val="nil"/>
            </w:tcBorders>
            <w:shd w:val="clear" w:color="auto" w:fill="auto"/>
            <w:tcMar>
              <w:top w:w="0" w:type="dxa"/>
              <w:left w:w="108" w:type="dxa"/>
              <w:bottom w:w="0" w:type="dxa"/>
              <w:right w:w="108" w:type="dxa"/>
            </w:tcMar>
          </w:tcPr>
          <w:p w:rsidR="005978A4" w:rsidRPr="005978A4" w:rsidRDefault="005978A4" w:rsidP="00052116">
            <w:pPr>
              <w:jc w:val="center"/>
              <w:rPr>
                <w:rFonts w:eastAsia="Times New Roman"/>
                <w:b/>
                <w:bCs/>
              </w:rPr>
            </w:pPr>
            <w:r w:rsidRPr="005978A4">
              <w:rPr>
                <w:rFonts w:eastAsia="Times New Roman"/>
                <w:b/>
                <w:bCs/>
              </w:rPr>
              <w:t>Females (n=57)</w:t>
            </w:r>
          </w:p>
        </w:tc>
        <w:tc>
          <w:tcPr>
            <w:tcW w:w="1530" w:type="dxa"/>
            <w:gridSpan w:val="2"/>
            <w:tcBorders>
              <w:top w:val="single" w:sz="4" w:space="0" w:color="auto"/>
              <w:bottom w:val="nil"/>
            </w:tcBorders>
            <w:shd w:val="clear" w:color="auto" w:fill="auto"/>
            <w:tcMar>
              <w:top w:w="0" w:type="dxa"/>
              <w:left w:w="108" w:type="dxa"/>
              <w:bottom w:w="0" w:type="dxa"/>
              <w:right w:w="108" w:type="dxa"/>
            </w:tcMar>
          </w:tcPr>
          <w:p w:rsidR="005978A4" w:rsidRPr="005978A4" w:rsidRDefault="005978A4" w:rsidP="00052116">
            <w:pPr>
              <w:jc w:val="center"/>
              <w:rPr>
                <w:rFonts w:eastAsia="Times New Roman"/>
                <w:b/>
                <w:bCs/>
              </w:rPr>
            </w:pPr>
            <w:r w:rsidRPr="005978A4">
              <w:rPr>
                <w:rFonts w:eastAsia="Times New Roman"/>
                <w:b/>
                <w:bCs/>
              </w:rPr>
              <w:t>Males (n=90)</w:t>
            </w:r>
          </w:p>
        </w:tc>
        <w:tc>
          <w:tcPr>
            <w:tcW w:w="1530" w:type="dxa"/>
            <w:gridSpan w:val="2"/>
            <w:tcBorders>
              <w:top w:val="single" w:sz="4" w:space="0" w:color="auto"/>
              <w:bottom w:val="nil"/>
            </w:tcBorders>
            <w:shd w:val="clear" w:color="auto" w:fill="auto"/>
            <w:tcMar>
              <w:top w:w="0" w:type="dxa"/>
              <w:left w:w="108" w:type="dxa"/>
              <w:bottom w:w="0" w:type="dxa"/>
              <w:right w:w="108" w:type="dxa"/>
            </w:tcMar>
          </w:tcPr>
          <w:p w:rsidR="005978A4" w:rsidRPr="005978A4" w:rsidRDefault="005978A4" w:rsidP="00052116">
            <w:pPr>
              <w:jc w:val="center"/>
            </w:pPr>
            <w:r w:rsidRPr="005978A4">
              <w:rPr>
                <w:rFonts w:eastAsia="Times New Roman"/>
                <w:b/>
                <w:bCs/>
              </w:rPr>
              <w:t>Total (n=148)</w:t>
            </w:r>
            <w:r w:rsidRPr="005978A4">
              <w:rPr>
                <w:rFonts w:eastAsia="Times New Roman"/>
                <w:b/>
                <w:bCs/>
                <w:vertAlign w:val="superscript"/>
              </w:rPr>
              <w:t>a</w:t>
            </w:r>
          </w:p>
        </w:tc>
      </w:tr>
      <w:tr w:rsidR="005978A4" w:rsidRPr="005978A4" w:rsidTr="00052116">
        <w:trPr>
          <w:trHeight w:val="203"/>
          <w:tblHeader/>
        </w:trPr>
        <w:tc>
          <w:tcPr>
            <w:tcW w:w="4500" w:type="dxa"/>
            <w:gridSpan w:val="2"/>
            <w:vMerge/>
            <w:tcBorders>
              <w:top w:val="nil"/>
              <w:bottom w:val="single" w:sz="4" w:space="0" w:color="auto"/>
            </w:tcBorders>
            <w:shd w:val="clear" w:color="auto" w:fill="auto"/>
            <w:noWrap/>
            <w:tcMar>
              <w:top w:w="0" w:type="dxa"/>
              <w:left w:w="108" w:type="dxa"/>
              <w:bottom w:w="0" w:type="dxa"/>
              <w:right w:w="108" w:type="dxa"/>
            </w:tcMar>
          </w:tcPr>
          <w:p w:rsidR="005978A4" w:rsidRPr="005978A4" w:rsidRDefault="005978A4" w:rsidP="00052116">
            <w:pPr>
              <w:rPr>
                <w:rFonts w:eastAsia="Times New Roman"/>
              </w:rPr>
            </w:pPr>
          </w:p>
        </w:tc>
        <w:tc>
          <w:tcPr>
            <w:tcW w:w="720" w:type="dxa"/>
            <w:tcBorders>
              <w:top w:val="nil"/>
              <w:bottom w:val="single" w:sz="4" w:space="0" w:color="auto"/>
            </w:tcBorders>
            <w:shd w:val="clear" w:color="auto" w:fill="auto"/>
            <w:tcMar>
              <w:top w:w="0" w:type="dxa"/>
              <w:left w:w="108" w:type="dxa"/>
              <w:bottom w:w="0" w:type="dxa"/>
              <w:right w:w="108" w:type="dxa"/>
            </w:tcMar>
          </w:tcPr>
          <w:p w:rsidR="005978A4" w:rsidRPr="005978A4" w:rsidRDefault="005978A4" w:rsidP="00052116">
            <w:pPr>
              <w:jc w:val="center"/>
              <w:rPr>
                <w:rFonts w:eastAsia="Times New Roman"/>
                <w:b/>
                <w:bCs/>
                <w:i/>
                <w:iCs/>
              </w:rPr>
            </w:pPr>
            <w:r w:rsidRPr="005978A4">
              <w:rPr>
                <w:rFonts w:eastAsia="Times New Roman"/>
                <w:b/>
                <w:bCs/>
                <w:i/>
                <w:iCs/>
              </w:rPr>
              <w:t>n</w:t>
            </w:r>
          </w:p>
        </w:tc>
        <w:tc>
          <w:tcPr>
            <w:tcW w:w="900" w:type="dxa"/>
            <w:tcBorders>
              <w:top w:val="nil"/>
              <w:bottom w:val="single" w:sz="4" w:space="0" w:color="auto"/>
            </w:tcBorders>
            <w:shd w:val="clear" w:color="auto" w:fill="auto"/>
            <w:tcMar>
              <w:top w:w="0" w:type="dxa"/>
              <w:left w:w="108" w:type="dxa"/>
              <w:bottom w:w="0" w:type="dxa"/>
              <w:right w:w="108" w:type="dxa"/>
            </w:tcMar>
          </w:tcPr>
          <w:p w:rsidR="005978A4" w:rsidRPr="005978A4" w:rsidRDefault="005978A4" w:rsidP="00052116">
            <w:pPr>
              <w:jc w:val="center"/>
              <w:rPr>
                <w:rFonts w:eastAsia="Times New Roman"/>
                <w:b/>
                <w:bCs/>
              </w:rPr>
            </w:pPr>
            <w:r w:rsidRPr="005978A4">
              <w:rPr>
                <w:rFonts w:eastAsia="Times New Roman"/>
                <w:b/>
                <w:bCs/>
              </w:rPr>
              <w:t>(%)</w:t>
            </w:r>
          </w:p>
        </w:tc>
        <w:tc>
          <w:tcPr>
            <w:tcW w:w="630" w:type="dxa"/>
            <w:tcBorders>
              <w:top w:val="nil"/>
              <w:bottom w:val="single" w:sz="4" w:space="0" w:color="auto"/>
            </w:tcBorders>
            <w:shd w:val="clear" w:color="auto" w:fill="auto"/>
            <w:tcMar>
              <w:top w:w="0" w:type="dxa"/>
              <w:left w:w="108" w:type="dxa"/>
              <w:bottom w:w="0" w:type="dxa"/>
              <w:right w:w="108" w:type="dxa"/>
            </w:tcMar>
          </w:tcPr>
          <w:p w:rsidR="005978A4" w:rsidRPr="005978A4" w:rsidRDefault="005978A4" w:rsidP="00052116">
            <w:pPr>
              <w:jc w:val="center"/>
              <w:rPr>
                <w:rFonts w:eastAsia="Times New Roman"/>
                <w:b/>
                <w:bCs/>
                <w:i/>
                <w:iCs/>
              </w:rPr>
            </w:pPr>
            <w:r w:rsidRPr="005978A4">
              <w:rPr>
                <w:rFonts w:eastAsia="Times New Roman"/>
                <w:b/>
                <w:bCs/>
                <w:i/>
                <w:iCs/>
              </w:rPr>
              <w:t>n</w:t>
            </w:r>
          </w:p>
        </w:tc>
        <w:tc>
          <w:tcPr>
            <w:tcW w:w="900" w:type="dxa"/>
            <w:tcBorders>
              <w:top w:val="nil"/>
              <w:bottom w:val="single" w:sz="4" w:space="0" w:color="auto"/>
            </w:tcBorders>
            <w:shd w:val="clear" w:color="auto" w:fill="auto"/>
            <w:tcMar>
              <w:top w:w="0" w:type="dxa"/>
              <w:left w:w="108" w:type="dxa"/>
              <w:bottom w:w="0" w:type="dxa"/>
              <w:right w:w="108" w:type="dxa"/>
            </w:tcMar>
          </w:tcPr>
          <w:p w:rsidR="005978A4" w:rsidRPr="005978A4" w:rsidRDefault="005978A4" w:rsidP="00052116">
            <w:pPr>
              <w:jc w:val="center"/>
              <w:rPr>
                <w:rFonts w:eastAsia="Times New Roman"/>
                <w:b/>
                <w:bCs/>
              </w:rPr>
            </w:pPr>
            <w:r w:rsidRPr="005978A4">
              <w:rPr>
                <w:rFonts w:eastAsia="Times New Roman"/>
                <w:b/>
                <w:bCs/>
              </w:rPr>
              <w:t>(%)</w:t>
            </w:r>
          </w:p>
        </w:tc>
        <w:tc>
          <w:tcPr>
            <w:tcW w:w="720" w:type="dxa"/>
            <w:tcBorders>
              <w:top w:val="nil"/>
              <w:bottom w:val="single" w:sz="4" w:space="0" w:color="auto"/>
            </w:tcBorders>
            <w:shd w:val="clear" w:color="auto" w:fill="auto"/>
            <w:tcMar>
              <w:top w:w="0" w:type="dxa"/>
              <w:left w:w="108" w:type="dxa"/>
              <w:bottom w:w="0" w:type="dxa"/>
              <w:right w:w="108" w:type="dxa"/>
            </w:tcMar>
          </w:tcPr>
          <w:p w:rsidR="005978A4" w:rsidRPr="005978A4" w:rsidRDefault="005978A4" w:rsidP="00052116">
            <w:pPr>
              <w:jc w:val="center"/>
              <w:rPr>
                <w:rFonts w:eastAsia="Times New Roman"/>
                <w:b/>
                <w:bCs/>
                <w:i/>
                <w:iCs/>
              </w:rPr>
            </w:pPr>
            <w:r w:rsidRPr="005978A4">
              <w:rPr>
                <w:rFonts w:eastAsia="Times New Roman"/>
                <w:b/>
                <w:bCs/>
                <w:i/>
                <w:iCs/>
              </w:rPr>
              <w:t>n</w:t>
            </w:r>
          </w:p>
        </w:tc>
        <w:tc>
          <w:tcPr>
            <w:tcW w:w="810" w:type="dxa"/>
            <w:tcBorders>
              <w:top w:val="nil"/>
              <w:bottom w:val="single" w:sz="4" w:space="0" w:color="auto"/>
            </w:tcBorders>
            <w:shd w:val="clear" w:color="auto" w:fill="auto"/>
            <w:tcMar>
              <w:top w:w="0" w:type="dxa"/>
              <w:left w:w="108" w:type="dxa"/>
              <w:bottom w:w="0" w:type="dxa"/>
              <w:right w:w="108" w:type="dxa"/>
            </w:tcMar>
          </w:tcPr>
          <w:p w:rsidR="005978A4" w:rsidRPr="005978A4" w:rsidRDefault="005978A4" w:rsidP="00052116">
            <w:pPr>
              <w:jc w:val="center"/>
              <w:rPr>
                <w:rFonts w:eastAsia="Times New Roman"/>
                <w:b/>
                <w:bCs/>
              </w:rPr>
            </w:pPr>
            <w:r w:rsidRPr="005978A4">
              <w:rPr>
                <w:rFonts w:eastAsia="Times New Roman"/>
                <w:b/>
                <w:bCs/>
              </w:rPr>
              <w:t>(%)</w:t>
            </w:r>
          </w:p>
        </w:tc>
      </w:tr>
      <w:tr w:rsidR="005978A4" w:rsidRPr="005978A4" w:rsidTr="00052116">
        <w:trPr>
          <w:trHeight w:val="258"/>
        </w:trPr>
        <w:tc>
          <w:tcPr>
            <w:tcW w:w="9180" w:type="dxa"/>
            <w:gridSpan w:val="8"/>
            <w:tcBorders>
              <w:top w:val="single" w:sz="4" w:space="0" w:color="auto"/>
              <w:bottom w:val="single" w:sz="4" w:space="0" w:color="auto"/>
            </w:tcBorders>
            <w:shd w:val="clear" w:color="auto" w:fill="auto"/>
            <w:tcMar>
              <w:top w:w="0" w:type="dxa"/>
              <w:left w:w="108" w:type="dxa"/>
              <w:bottom w:w="0" w:type="dxa"/>
              <w:right w:w="108" w:type="dxa"/>
            </w:tcMar>
          </w:tcPr>
          <w:p w:rsidR="005978A4" w:rsidRPr="005978A4" w:rsidRDefault="005978A4" w:rsidP="00A62BF7">
            <w:pPr>
              <w:rPr>
                <w:rFonts w:eastAsia="Times New Roman"/>
                <w:b/>
                <w:i/>
              </w:rPr>
            </w:pPr>
            <w:r w:rsidRPr="005978A4">
              <w:rPr>
                <w:rFonts w:eastAsia="Times New Roman"/>
                <w:b/>
                <w:i/>
              </w:rPr>
              <w:t>Sociodemographic</w:t>
            </w:r>
            <w:ins w:id="137" w:author="Angela Lupattelli" w:date="2022-05-15T09:17:00Z">
              <w:r w:rsidR="00316292">
                <w:rPr>
                  <w:rFonts w:eastAsia="Times New Roman"/>
                  <w:b/>
                  <w:i/>
                </w:rPr>
                <w:t>s,</w:t>
              </w:r>
            </w:ins>
            <w:del w:id="138" w:author="Angela Lupattelli" w:date="2022-05-15T09:17:00Z">
              <w:r w:rsidRPr="005978A4" w:rsidDel="00316292">
                <w:rPr>
                  <w:rFonts w:eastAsia="Times New Roman"/>
                  <w:b/>
                  <w:i/>
                </w:rPr>
                <w:delText xml:space="preserve"> and </w:delText>
              </w:r>
            </w:del>
            <w:ins w:id="139" w:author="Angela Lupattelli" w:date="2022-05-15T09:17:00Z">
              <w:r w:rsidR="00316292">
                <w:rPr>
                  <w:rFonts w:eastAsia="Times New Roman"/>
                  <w:b/>
                  <w:i/>
                </w:rPr>
                <w:t xml:space="preserve"> </w:t>
              </w:r>
            </w:ins>
            <w:r w:rsidRPr="005978A4">
              <w:rPr>
                <w:rFonts w:eastAsia="Times New Roman"/>
                <w:b/>
                <w:i/>
              </w:rPr>
              <w:t>life-style characteristics</w:t>
            </w:r>
            <w:ins w:id="140" w:author="Angela Lupattelli" w:date="2022-05-15T09:17:00Z">
              <w:r w:rsidR="00316292">
                <w:rPr>
                  <w:rFonts w:eastAsia="Times New Roman"/>
                  <w:b/>
                  <w:i/>
                </w:rPr>
                <w:t xml:space="preserve"> and health literacy</w:t>
              </w:r>
            </w:ins>
          </w:p>
        </w:tc>
      </w:tr>
      <w:tr w:rsidR="00BF7B4A" w:rsidRPr="005978A4" w:rsidTr="00052116">
        <w:trPr>
          <w:trHeight w:val="157"/>
        </w:trPr>
        <w:tc>
          <w:tcPr>
            <w:tcW w:w="1931" w:type="dxa"/>
            <w:vMerge w:val="restart"/>
            <w:tcBorders>
              <w:top w:val="single" w:sz="4" w:space="0" w:color="auto"/>
            </w:tcBorders>
            <w:shd w:val="clear" w:color="auto" w:fill="auto"/>
            <w:tcMar>
              <w:top w:w="0" w:type="dxa"/>
              <w:left w:w="108" w:type="dxa"/>
              <w:bottom w:w="0" w:type="dxa"/>
              <w:right w:w="108" w:type="dxa"/>
            </w:tcMar>
          </w:tcPr>
          <w:p w:rsidR="00BF7B4A" w:rsidRPr="005978A4" w:rsidRDefault="00BF7B4A" w:rsidP="00052116">
            <w:pPr>
              <w:rPr>
                <w:rFonts w:eastAsia="Times New Roman"/>
              </w:rPr>
            </w:pPr>
            <w:r w:rsidRPr="005978A4">
              <w:rPr>
                <w:rFonts w:eastAsia="Times New Roman"/>
              </w:rPr>
              <w:t>Age (in years)</w:t>
            </w:r>
          </w:p>
        </w:tc>
        <w:tc>
          <w:tcPr>
            <w:tcW w:w="2569" w:type="dxa"/>
            <w:tcBorders>
              <w:top w:val="single" w:sz="4" w:space="0" w:color="auto"/>
            </w:tcBorders>
            <w:shd w:val="clear" w:color="auto" w:fill="auto"/>
            <w:tcMar>
              <w:top w:w="0" w:type="dxa"/>
              <w:left w:w="108" w:type="dxa"/>
              <w:bottom w:w="0" w:type="dxa"/>
              <w:right w:w="108" w:type="dxa"/>
            </w:tcMar>
          </w:tcPr>
          <w:p w:rsidR="00BF7B4A" w:rsidRPr="005978A4" w:rsidRDefault="00BF7B4A" w:rsidP="00052116">
            <w:pPr>
              <w:rPr>
                <w:rFonts w:eastAsia="Times New Roman"/>
              </w:rPr>
            </w:pPr>
            <w:r w:rsidRPr="005978A4">
              <w:rPr>
                <w:rFonts w:eastAsia="Times New Roman"/>
              </w:rPr>
              <w:t>18-25</w:t>
            </w:r>
          </w:p>
        </w:tc>
        <w:tc>
          <w:tcPr>
            <w:tcW w:w="720" w:type="dxa"/>
            <w:tcBorders>
              <w:top w:val="single" w:sz="4" w:space="0" w:color="auto"/>
            </w:tcBorders>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12</w:t>
            </w:r>
          </w:p>
        </w:tc>
        <w:tc>
          <w:tcPr>
            <w:tcW w:w="900" w:type="dxa"/>
            <w:tcBorders>
              <w:top w:val="single" w:sz="4" w:space="0" w:color="auto"/>
            </w:tcBorders>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21.4)</w:t>
            </w:r>
          </w:p>
        </w:tc>
        <w:tc>
          <w:tcPr>
            <w:tcW w:w="630" w:type="dxa"/>
            <w:tcBorders>
              <w:top w:val="single" w:sz="4" w:space="0" w:color="auto"/>
            </w:tcBorders>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12</w:t>
            </w:r>
          </w:p>
        </w:tc>
        <w:tc>
          <w:tcPr>
            <w:tcW w:w="900" w:type="dxa"/>
            <w:tcBorders>
              <w:top w:val="single" w:sz="4" w:space="0" w:color="auto"/>
            </w:tcBorders>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13.3)</w:t>
            </w:r>
          </w:p>
        </w:tc>
        <w:tc>
          <w:tcPr>
            <w:tcW w:w="720" w:type="dxa"/>
            <w:tcBorders>
              <w:top w:val="single" w:sz="4" w:space="0" w:color="auto"/>
            </w:tcBorders>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24</w:t>
            </w:r>
          </w:p>
        </w:tc>
        <w:tc>
          <w:tcPr>
            <w:tcW w:w="810" w:type="dxa"/>
            <w:tcBorders>
              <w:top w:val="single" w:sz="4" w:space="0" w:color="auto"/>
            </w:tcBorders>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16.3)</w:t>
            </w:r>
          </w:p>
        </w:tc>
      </w:tr>
      <w:tr w:rsidR="00BF7B4A" w:rsidRPr="005978A4" w:rsidTr="00052116">
        <w:trPr>
          <w:trHeight w:val="258"/>
        </w:trPr>
        <w:tc>
          <w:tcPr>
            <w:tcW w:w="1931" w:type="dxa"/>
            <w:vMerge/>
            <w:shd w:val="clear" w:color="auto" w:fill="auto"/>
            <w:tcMar>
              <w:top w:w="0" w:type="dxa"/>
              <w:left w:w="108" w:type="dxa"/>
              <w:bottom w:w="0" w:type="dxa"/>
              <w:right w:w="108" w:type="dxa"/>
            </w:tcMar>
          </w:tcPr>
          <w:p w:rsidR="00BF7B4A" w:rsidRPr="005978A4" w:rsidRDefault="00BF7B4A" w:rsidP="00052116">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052116">
            <w:pPr>
              <w:rPr>
                <w:rFonts w:eastAsia="Times New Roman"/>
              </w:rPr>
            </w:pPr>
            <w:r w:rsidRPr="005978A4">
              <w:rPr>
                <w:rFonts w:eastAsia="Times New Roman"/>
              </w:rPr>
              <w:t>26-40</w:t>
            </w:r>
          </w:p>
        </w:tc>
        <w:tc>
          <w:tcPr>
            <w:tcW w:w="72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27</w:t>
            </w:r>
          </w:p>
        </w:tc>
        <w:tc>
          <w:tcPr>
            <w:tcW w:w="90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48.2)</w:t>
            </w:r>
          </w:p>
        </w:tc>
        <w:tc>
          <w:tcPr>
            <w:tcW w:w="63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46</w:t>
            </w:r>
          </w:p>
        </w:tc>
        <w:tc>
          <w:tcPr>
            <w:tcW w:w="90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51.1)</w:t>
            </w:r>
          </w:p>
        </w:tc>
        <w:tc>
          <w:tcPr>
            <w:tcW w:w="72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74</w:t>
            </w:r>
          </w:p>
        </w:tc>
        <w:tc>
          <w:tcPr>
            <w:tcW w:w="81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50.3)</w:t>
            </w:r>
          </w:p>
        </w:tc>
      </w:tr>
      <w:tr w:rsidR="00BF7B4A" w:rsidRPr="005978A4" w:rsidTr="00052116">
        <w:trPr>
          <w:trHeight w:val="258"/>
        </w:trPr>
        <w:tc>
          <w:tcPr>
            <w:tcW w:w="1931" w:type="dxa"/>
            <w:vMerge/>
            <w:shd w:val="clear" w:color="auto" w:fill="auto"/>
            <w:tcMar>
              <w:top w:w="0" w:type="dxa"/>
              <w:left w:w="108" w:type="dxa"/>
              <w:bottom w:w="0" w:type="dxa"/>
              <w:right w:w="108" w:type="dxa"/>
            </w:tcMar>
          </w:tcPr>
          <w:p w:rsidR="00BF7B4A" w:rsidRPr="005978A4" w:rsidRDefault="00BF7B4A" w:rsidP="00052116">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052116">
            <w:pPr>
              <w:rPr>
                <w:rFonts w:eastAsia="Times New Roman"/>
              </w:rPr>
            </w:pPr>
            <w:r w:rsidRPr="005978A4">
              <w:rPr>
                <w:rFonts w:eastAsia="Times New Roman"/>
              </w:rPr>
              <w:t>41-52</w:t>
            </w:r>
          </w:p>
        </w:tc>
        <w:tc>
          <w:tcPr>
            <w:tcW w:w="72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14</w:t>
            </w:r>
          </w:p>
        </w:tc>
        <w:tc>
          <w:tcPr>
            <w:tcW w:w="90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25.0)</w:t>
            </w:r>
          </w:p>
        </w:tc>
        <w:tc>
          <w:tcPr>
            <w:tcW w:w="63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27</w:t>
            </w:r>
          </w:p>
        </w:tc>
        <w:tc>
          <w:tcPr>
            <w:tcW w:w="90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30.0)</w:t>
            </w:r>
          </w:p>
        </w:tc>
        <w:tc>
          <w:tcPr>
            <w:tcW w:w="72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41</w:t>
            </w:r>
          </w:p>
        </w:tc>
        <w:tc>
          <w:tcPr>
            <w:tcW w:w="81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27.9)</w:t>
            </w:r>
          </w:p>
        </w:tc>
      </w:tr>
      <w:tr w:rsidR="00BF7B4A" w:rsidRPr="005978A4" w:rsidTr="00052116">
        <w:trPr>
          <w:trHeight w:val="258"/>
        </w:trPr>
        <w:tc>
          <w:tcPr>
            <w:tcW w:w="1931" w:type="dxa"/>
            <w:vMerge/>
            <w:shd w:val="clear" w:color="auto" w:fill="auto"/>
            <w:tcMar>
              <w:top w:w="0" w:type="dxa"/>
              <w:left w:w="108" w:type="dxa"/>
              <w:bottom w:w="0" w:type="dxa"/>
              <w:right w:w="108" w:type="dxa"/>
            </w:tcMar>
          </w:tcPr>
          <w:p w:rsidR="00BF7B4A" w:rsidRPr="005978A4" w:rsidRDefault="00BF7B4A" w:rsidP="00052116">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052116">
            <w:pPr>
              <w:rPr>
                <w:rFonts w:eastAsia="Times New Roman"/>
              </w:rPr>
            </w:pPr>
            <w:r w:rsidRPr="005978A4">
              <w:rPr>
                <w:rFonts w:eastAsia="Times New Roman"/>
              </w:rPr>
              <w:t>≥53</w:t>
            </w:r>
          </w:p>
        </w:tc>
        <w:tc>
          <w:tcPr>
            <w:tcW w:w="72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lt;5</w:t>
            </w:r>
          </w:p>
        </w:tc>
        <w:tc>
          <w:tcPr>
            <w:tcW w:w="90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w:t>
            </w:r>
          </w:p>
        </w:tc>
        <w:tc>
          <w:tcPr>
            <w:tcW w:w="63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5</w:t>
            </w:r>
          </w:p>
        </w:tc>
        <w:tc>
          <w:tcPr>
            <w:tcW w:w="90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5.6)</w:t>
            </w:r>
          </w:p>
        </w:tc>
        <w:tc>
          <w:tcPr>
            <w:tcW w:w="72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8</w:t>
            </w:r>
          </w:p>
        </w:tc>
        <w:tc>
          <w:tcPr>
            <w:tcW w:w="810" w:type="dxa"/>
            <w:shd w:val="clear" w:color="auto" w:fill="auto"/>
            <w:noWrap/>
            <w:tcMar>
              <w:top w:w="0" w:type="dxa"/>
              <w:left w:w="108" w:type="dxa"/>
              <w:bottom w:w="0" w:type="dxa"/>
              <w:right w:w="108" w:type="dxa"/>
            </w:tcMar>
            <w:vAlign w:val="center"/>
          </w:tcPr>
          <w:p w:rsidR="00BF7B4A" w:rsidRPr="005978A4" w:rsidRDefault="00BF7B4A" w:rsidP="00052116">
            <w:pPr>
              <w:jc w:val="center"/>
              <w:rPr>
                <w:rFonts w:eastAsia="Times New Roman"/>
              </w:rPr>
            </w:pPr>
            <w:r w:rsidRPr="005978A4">
              <w:rPr>
                <w:rFonts w:eastAsia="Times New Roman"/>
              </w:rPr>
              <w:t>(5.4)</w:t>
            </w:r>
          </w:p>
        </w:tc>
      </w:tr>
      <w:tr w:rsidR="00BF7B4A" w:rsidRPr="005978A4" w:rsidTr="00052116">
        <w:trPr>
          <w:trHeight w:val="258"/>
          <w:ins w:id="141" w:author="Angela Lupattelli" w:date="2022-05-15T20:00:00Z"/>
        </w:trPr>
        <w:tc>
          <w:tcPr>
            <w:tcW w:w="1931" w:type="dxa"/>
            <w:vMerge/>
            <w:shd w:val="clear" w:color="auto" w:fill="auto"/>
            <w:tcMar>
              <w:top w:w="0" w:type="dxa"/>
              <w:left w:w="108" w:type="dxa"/>
              <w:bottom w:w="0" w:type="dxa"/>
              <w:right w:w="108" w:type="dxa"/>
            </w:tcMar>
          </w:tcPr>
          <w:p w:rsidR="00BF7B4A" w:rsidRPr="005978A4" w:rsidRDefault="00BF7B4A" w:rsidP="00BF7B4A">
            <w:pPr>
              <w:rPr>
                <w:ins w:id="142" w:author="Angela Lupattelli" w:date="2022-05-15T20:00:00Z"/>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ins w:id="143" w:author="Angela Lupattelli" w:date="2022-05-15T20:00:00Z"/>
                <w:rFonts w:eastAsia="Times New Roman"/>
              </w:rPr>
            </w:pPr>
            <w:ins w:id="144" w:author="Angela Lupattelli" w:date="2022-05-15T20:00:00Z">
              <w:r>
                <w:rPr>
                  <w:rFonts w:eastAsia="Times New Roman"/>
                </w:rPr>
                <w:t>Missing</w:t>
              </w:r>
            </w:ins>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45" w:author="Angela Lupattelli" w:date="2022-05-15T20:00:00Z"/>
                <w:rFonts w:eastAsia="Times New Roman"/>
              </w:rPr>
            </w:pPr>
            <w:ins w:id="146" w:author="Angela Lupattelli" w:date="2022-05-15T20:00:00Z">
              <w:r w:rsidRPr="005978A4">
                <w:rPr>
                  <w:rFonts w:eastAsia="Times New Roman"/>
                </w:rPr>
                <w:t>&lt;5</w:t>
              </w:r>
            </w:ins>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47" w:author="Angela Lupattelli" w:date="2022-05-15T20:00:00Z"/>
                <w:rFonts w:eastAsia="Times New Roman"/>
              </w:rPr>
            </w:pPr>
            <w:ins w:id="148" w:author="Angela Lupattelli" w:date="2022-05-15T20:00:00Z">
              <w:r w:rsidRPr="005978A4">
                <w:rPr>
                  <w:rFonts w:eastAsia="Times New Roman"/>
                </w:rPr>
                <w:t>-</w:t>
              </w:r>
            </w:ins>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49" w:author="Angela Lupattelli" w:date="2022-05-15T20:00:00Z"/>
                <w:rFonts w:eastAsia="Times New Roman"/>
              </w:rPr>
            </w:pPr>
            <w:ins w:id="150" w:author="Angela Lupattelli" w:date="2022-05-15T20:00:00Z">
              <w:r>
                <w:rPr>
                  <w:rFonts w:eastAsia="Times New Roman"/>
                </w:rPr>
                <w:t>0</w:t>
              </w:r>
            </w:ins>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51" w:author="Angela Lupattelli" w:date="2022-05-15T20:00:00Z"/>
                <w:rFonts w:eastAsia="Times New Roman"/>
              </w:rPr>
            </w:pPr>
            <w:ins w:id="152" w:author="Angela Lupattelli" w:date="2022-05-15T20:00:00Z">
              <w:r>
                <w:rPr>
                  <w:rFonts w:eastAsia="Times New Roman"/>
                </w:rPr>
                <w:t>0</w:t>
              </w:r>
            </w:ins>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53" w:author="Angela Lupattelli" w:date="2022-05-15T20:00:00Z"/>
                <w:rFonts w:eastAsia="Times New Roman"/>
              </w:rPr>
            </w:pPr>
            <w:ins w:id="154" w:author="Angela Lupattelli" w:date="2022-05-15T20:01:00Z">
              <w:r w:rsidRPr="005978A4">
                <w:rPr>
                  <w:rFonts w:eastAsia="Times New Roman"/>
                </w:rPr>
                <w:t>&lt;5</w:t>
              </w:r>
            </w:ins>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55" w:author="Angela Lupattelli" w:date="2022-05-15T20:00:00Z"/>
                <w:rFonts w:eastAsia="Times New Roman"/>
              </w:rPr>
            </w:pPr>
            <w:ins w:id="156" w:author="Angela Lupattelli" w:date="2022-05-15T20:01:00Z">
              <w:r w:rsidRPr="005978A4">
                <w:rPr>
                  <w:rFonts w:eastAsia="Times New Roman"/>
                </w:rPr>
                <w:t>-</w:t>
              </w:r>
            </w:ins>
          </w:p>
        </w:tc>
      </w:tr>
      <w:tr w:rsidR="00BF7B4A" w:rsidRPr="005978A4" w:rsidTr="00052116">
        <w:trPr>
          <w:trHeight w:val="258"/>
        </w:trPr>
        <w:tc>
          <w:tcPr>
            <w:tcW w:w="1931" w:type="dxa"/>
            <w:vMerge w:val="restart"/>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Mother tongue</w:t>
            </w: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Arabic</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2</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91.2)</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74</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82.2)</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27</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85.8)</w:t>
            </w:r>
          </w:p>
        </w:tc>
      </w:tr>
      <w:tr w:rsidR="00BF7B4A" w:rsidRPr="005978A4" w:rsidTr="00052116">
        <w:trPr>
          <w:trHeight w:val="258"/>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Kurdish</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8.8)</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6</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7.8)</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1</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4.2)</w:t>
            </w:r>
          </w:p>
        </w:tc>
      </w:tr>
      <w:tr w:rsidR="00BF7B4A" w:rsidRPr="005978A4" w:rsidTr="00052116">
        <w:trPr>
          <w:trHeight w:val="270"/>
        </w:trPr>
        <w:tc>
          <w:tcPr>
            <w:tcW w:w="1931" w:type="dxa"/>
            <w:vMerge w:val="restart"/>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Ethnicity</w:t>
            </w: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Arab</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1</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89.5)</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70</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77.8)</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22</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82.4)</w:t>
            </w:r>
          </w:p>
        </w:tc>
      </w:tr>
      <w:tr w:rsidR="00BF7B4A" w:rsidRPr="005978A4" w:rsidTr="00052116">
        <w:trPr>
          <w:trHeight w:val="204"/>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Kurd</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0.5)</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8</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0.0)</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4</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6.2)</w:t>
            </w:r>
          </w:p>
        </w:tc>
      </w:tr>
      <w:tr w:rsidR="00BF7B4A" w:rsidRPr="005978A4" w:rsidTr="00052116">
        <w:trPr>
          <w:trHeight w:val="204"/>
          <w:ins w:id="157" w:author="Angela Lupattelli" w:date="2022-05-15T20:01:00Z"/>
        </w:trPr>
        <w:tc>
          <w:tcPr>
            <w:tcW w:w="1931" w:type="dxa"/>
            <w:vMerge/>
            <w:shd w:val="clear" w:color="auto" w:fill="auto"/>
            <w:tcMar>
              <w:top w:w="0" w:type="dxa"/>
              <w:left w:w="108" w:type="dxa"/>
              <w:bottom w:w="0" w:type="dxa"/>
              <w:right w:w="108" w:type="dxa"/>
            </w:tcMar>
          </w:tcPr>
          <w:p w:rsidR="00BF7B4A" w:rsidRPr="005978A4" w:rsidRDefault="00BF7B4A" w:rsidP="00BF7B4A">
            <w:pPr>
              <w:rPr>
                <w:ins w:id="158" w:author="Angela Lupattelli" w:date="2022-05-15T20:01:00Z"/>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ins w:id="159" w:author="Angela Lupattelli" w:date="2022-05-15T20:01:00Z"/>
                <w:rFonts w:eastAsia="Times New Roman"/>
              </w:rPr>
            </w:pPr>
            <w:ins w:id="160" w:author="Angela Lupattelli" w:date="2022-05-15T20:01:00Z">
              <w:r>
                <w:rPr>
                  <w:rFonts w:eastAsia="Times New Roman"/>
                </w:rPr>
                <w:t>Missing</w:t>
              </w:r>
            </w:ins>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61" w:author="Angela Lupattelli" w:date="2022-05-15T20:01:00Z"/>
                <w:rFonts w:eastAsia="Times New Roman"/>
              </w:rPr>
            </w:pPr>
            <w:ins w:id="162" w:author="Angela Lupattelli" w:date="2022-05-15T20:02:00Z">
              <w:r>
                <w:rPr>
                  <w:rFonts w:eastAsia="Times New Roman"/>
                </w:rPr>
                <w:t>0</w:t>
              </w:r>
            </w:ins>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63" w:author="Angela Lupattelli" w:date="2022-05-15T20:01:00Z"/>
                <w:rFonts w:eastAsia="Times New Roman"/>
              </w:rPr>
            </w:pPr>
            <w:ins w:id="164" w:author="Angela Lupattelli" w:date="2022-05-15T20:02:00Z">
              <w:r>
                <w:rPr>
                  <w:rFonts w:eastAsia="Times New Roman"/>
                </w:rPr>
                <w:t>0</w:t>
              </w:r>
            </w:ins>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65" w:author="Angela Lupattelli" w:date="2022-05-15T20:01:00Z"/>
                <w:rFonts w:eastAsia="Times New Roman"/>
              </w:rPr>
            </w:pPr>
            <w:ins w:id="166" w:author="Angela Lupattelli" w:date="2022-05-15T20:02:00Z">
              <w:r w:rsidRPr="005978A4">
                <w:rPr>
                  <w:rFonts w:eastAsia="Times New Roman"/>
                </w:rPr>
                <w:t>&lt;5</w:t>
              </w:r>
            </w:ins>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67" w:author="Angela Lupattelli" w:date="2022-05-15T20:01:00Z"/>
                <w:rFonts w:eastAsia="Times New Roman"/>
              </w:rPr>
            </w:pPr>
            <w:ins w:id="168" w:author="Angela Lupattelli" w:date="2022-05-15T20:02:00Z">
              <w:r w:rsidRPr="005978A4">
                <w:rPr>
                  <w:rFonts w:eastAsia="Times New Roman"/>
                </w:rPr>
                <w:t>-</w:t>
              </w:r>
            </w:ins>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69" w:author="Angela Lupattelli" w:date="2022-05-15T20:01:00Z"/>
                <w:rFonts w:eastAsia="Times New Roman"/>
              </w:rPr>
            </w:pPr>
            <w:ins w:id="170" w:author="Angela Lupattelli" w:date="2022-05-15T20:02:00Z">
              <w:r w:rsidRPr="005978A4">
                <w:rPr>
                  <w:rFonts w:eastAsia="Times New Roman"/>
                </w:rPr>
                <w:t>&lt;5</w:t>
              </w:r>
            </w:ins>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71" w:author="Angela Lupattelli" w:date="2022-05-15T20:01:00Z"/>
                <w:rFonts w:eastAsia="Times New Roman"/>
              </w:rPr>
            </w:pPr>
            <w:ins w:id="172" w:author="Angela Lupattelli" w:date="2022-05-15T20:02:00Z">
              <w:r w:rsidRPr="005978A4">
                <w:rPr>
                  <w:rFonts w:eastAsia="Times New Roman"/>
                </w:rPr>
                <w:t>-</w:t>
              </w:r>
            </w:ins>
          </w:p>
        </w:tc>
      </w:tr>
      <w:tr w:rsidR="00BF7B4A" w:rsidRPr="005978A4" w:rsidTr="00052116">
        <w:trPr>
          <w:trHeight w:val="258"/>
        </w:trPr>
        <w:tc>
          <w:tcPr>
            <w:tcW w:w="1931" w:type="dxa"/>
            <w:vMerge w:val="restart"/>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Years since arrival in Norway</w:t>
            </w: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 xml:space="preserve">≤3 </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6</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5.6)</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2</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4.7)</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8</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2.7)</w:t>
            </w:r>
          </w:p>
        </w:tc>
      </w:tr>
      <w:tr w:rsidR="00BF7B4A" w:rsidRPr="005978A4" w:rsidTr="00052116">
        <w:trPr>
          <w:trHeight w:val="258"/>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4-6</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0</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2.6)</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1</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8.5)</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92</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2.6)</w:t>
            </w:r>
          </w:p>
        </w:tc>
      </w:tr>
      <w:tr w:rsidR="00BF7B4A" w:rsidRPr="005978A4" w:rsidTr="00052116">
        <w:trPr>
          <w:trHeight w:val="258"/>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 xml:space="preserve">≥7 </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lt;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7)</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7</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8)</w:t>
            </w:r>
          </w:p>
        </w:tc>
      </w:tr>
      <w:tr w:rsidR="00BF7B4A" w:rsidRPr="005978A4" w:rsidTr="00052116">
        <w:trPr>
          <w:trHeight w:val="258"/>
          <w:ins w:id="173" w:author="Angela Lupattelli" w:date="2022-05-15T20:03:00Z"/>
        </w:trPr>
        <w:tc>
          <w:tcPr>
            <w:tcW w:w="1931" w:type="dxa"/>
            <w:vMerge/>
            <w:shd w:val="clear" w:color="auto" w:fill="auto"/>
            <w:tcMar>
              <w:top w:w="0" w:type="dxa"/>
              <w:left w:w="108" w:type="dxa"/>
              <w:bottom w:w="0" w:type="dxa"/>
              <w:right w:w="108" w:type="dxa"/>
            </w:tcMar>
          </w:tcPr>
          <w:p w:rsidR="00BF7B4A" w:rsidRPr="005978A4" w:rsidRDefault="00BF7B4A" w:rsidP="00BF7B4A">
            <w:pPr>
              <w:rPr>
                <w:ins w:id="174" w:author="Angela Lupattelli" w:date="2022-05-15T20:03:00Z"/>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ins w:id="175" w:author="Angela Lupattelli" w:date="2022-05-15T20:03:00Z"/>
                <w:rFonts w:eastAsia="Times New Roman"/>
              </w:rPr>
            </w:pPr>
            <w:ins w:id="176" w:author="Angela Lupattelli" w:date="2022-05-15T20:04:00Z">
              <w:r>
                <w:rPr>
                  <w:rFonts w:eastAsia="Times New Roman"/>
                </w:rPr>
                <w:t>Missing</w:t>
              </w:r>
            </w:ins>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77" w:author="Angela Lupattelli" w:date="2022-05-15T20:03:00Z"/>
                <w:rFonts w:eastAsia="Times New Roman"/>
              </w:rPr>
            </w:pPr>
            <w:ins w:id="178" w:author="Angela Lupattelli" w:date="2022-05-15T20:04:00Z">
              <w:r>
                <w:rPr>
                  <w:rFonts w:eastAsia="Times New Roman"/>
                </w:rPr>
                <w:t>0</w:t>
              </w:r>
            </w:ins>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79" w:author="Angela Lupattelli" w:date="2022-05-15T20:03:00Z"/>
                <w:rFonts w:eastAsia="Times New Roman"/>
              </w:rPr>
            </w:pPr>
            <w:ins w:id="180" w:author="Angela Lupattelli" w:date="2022-05-15T20:04:00Z">
              <w:r>
                <w:rPr>
                  <w:rFonts w:eastAsia="Times New Roman"/>
                </w:rPr>
                <w:t>0</w:t>
              </w:r>
            </w:ins>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81" w:author="Angela Lupattelli" w:date="2022-05-15T20:03:00Z"/>
                <w:rFonts w:eastAsia="Times New Roman"/>
              </w:rPr>
            </w:pPr>
            <w:ins w:id="182" w:author="Angela Lupattelli" w:date="2022-05-15T20:04:00Z">
              <w:r w:rsidRPr="005978A4">
                <w:rPr>
                  <w:rFonts w:eastAsia="Times New Roman"/>
                </w:rPr>
                <w:t>&lt;5</w:t>
              </w:r>
            </w:ins>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83" w:author="Angela Lupattelli" w:date="2022-05-15T20:03:00Z"/>
                <w:rFonts w:eastAsia="Times New Roman"/>
              </w:rPr>
            </w:pPr>
            <w:ins w:id="184" w:author="Angela Lupattelli" w:date="2022-05-15T20:04:00Z">
              <w:r w:rsidRPr="005978A4">
                <w:rPr>
                  <w:rFonts w:eastAsia="Times New Roman"/>
                </w:rPr>
                <w:t>-</w:t>
              </w:r>
            </w:ins>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85" w:author="Angela Lupattelli" w:date="2022-05-15T20:03:00Z"/>
                <w:rFonts w:eastAsia="Times New Roman"/>
              </w:rPr>
            </w:pPr>
            <w:ins w:id="186" w:author="Angela Lupattelli" w:date="2022-05-15T20:04:00Z">
              <w:r w:rsidRPr="005978A4">
                <w:rPr>
                  <w:rFonts w:eastAsia="Times New Roman"/>
                </w:rPr>
                <w:t>&lt;5</w:t>
              </w:r>
            </w:ins>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87" w:author="Angela Lupattelli" w:date="2022-05-15T20:03:00Z"/>
                <w:rFonts w:eastAsia="Times New Roman"/>
              </w:rPr>
            </w:pPr>
            <w:ins w:id="188" w:author="Angela Lupattelli" w:date="2022-05-15T20:04:00Z">
              <w:r w:rsidRPr="005978A4">
                <w:rPr>
                  <w:rFonts w:eastAsia="Times New Roman"/>
                </w:rPr>
                <w:t>-</w:t>
              </w:r>
            </w:ins>
          </w:p>
        </w:tc>
      </w:tr>
      <w:tr w:rsidR="00BF7B4A" w:rsidRPr="005978A4" w:rsidTr="00052116">
        <w:trPr>
          <w:trHeight w:val="241"/>
        </w:trPr>
        <w:tc>
          <w:tcPr>
            <w:tcW w:w="1931" w:type="dxa"/>
            <w:vMerge w:val="restart"/>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Years of education</w:t>
            </w: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1-9 (Basic)</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5.5)</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7</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1.1)</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3</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3.2)</w:t>
            </w:r>
          </w:p>
        </w:tc>
      </w:tr>
      <w:tr w:rsidR="00BF7B4A" w:rsidRPr="005978A4" w:rsidTr="00052116">
        <w:trPr>
          <w:trHeight w:val="241"/>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10-15 (Vocational)</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5.5)</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9</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2.2)</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4</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7.0)</w:t>
            </w:r>
          </w:p>
        </w:tc>
      </w:tr>
      <w:tr w:rsidR="00BF7B4A" w:rsidRPr="005978A4" w:rsidTr="00052116">
        <w:trPr>
          <w:trHeight w:val="204"/>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vAlign w:val="center"/>
          </w:tcPr>
          <w:p w:rsidR="00BF7B4A" w:rsidRPr="005978A4" w:rsidRDefault="00BF7B4A" w:rsidP="00BF7B4A">
            <w:r w:rsidRPr="005978A4">
              <w:rPr>
                <w:rFonts w:eastAsia="Times New Roman"/>
              </w:rPr>
              <w:t>≥16 (College</w:t>
            </w:r>
            <w:r>
              <w:rPr>
                <w:rFonts w:eastAsia="Times New Roman"/>
              </w:rPr>
              <w:t>\</w:t>
            </w:r>
            <w:r w:rsidRPr="005978A4">
              <w:rPr>
                <w:rFonts w:eastAsia="Times New Roman"/>
              </w:rPr>
              <w:t>University)</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9.1)</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4</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6.7)</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9</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9.9)</w:t>
            </w:r>
          </w:p>
        </w:tc>
      </w:tr>
      <w:tr w:rsidR="00BF7B4A" w:rsidRPr="005978A4" w:rsidTr="00052116">
        <w:trPr>
          <w:trHeight w:val="204"/>
          <w:ins w:id="189" w:author="Angela Lupattelli" w:date="2022-05-15T20:04:00Z"/>
        </w:trPr>
        <w:tc>
          <w:tcPr>
            <w:tcW w:w="1931" w:type="dxa"/>
            <w:vMerge/>
            <w:shd w:val="clear" w:color="auto" w:fill="auto"/>
            <w:tcMar>
              <w:top w:w="0" w:type="dxa"/>
              <w:left w:w="108" w:type="dxa"/>
              <w:bottom w:w="0" w:type="dxa"/>
              <w:right w:w="108" w:type="dxa"/>
            </w:tcMar>
          </w:tcPr>
          <w:p w:rsidR="00BF7B4A" w:rsidRPr="005978A4" w:rsidRDefault="00BF7B4A" w:rsidP="00BF7B4A">
            <w:pPr>
              <w:rPr>
                <w:ins w:id="190" w:author="Angela Lupattelli" w:date="2022-05-15T20:04:00Z"/>
                <w:rFonts w:eastAsia="Times New Roman"/>
              </w:rPr>
            </w:pPr>
          </w:p>
        </w:tc>
        <w:tc>
          <w:tcPr>
            <w:tcW w:w="2569" w:type="dxa"/>
            <w:shd w:val="clear" w:color="auto" w:fill="auto"/>
            <w:tcMar>
              <w:top w:w="0" w:type="dxa"/>
              <w:left w:w="108" w:type="dxa"/>
              <w:bottom w:w="0" w:type="dxa"/>
              <w:right w:w="108" w:type="dxa"/>
            </w:tcMar>
            <w:vAlign w:val="center"/>
          </w:tcPr>
          <w:p w:rsidR="00BF7B4A" w:rsidRPr="005978A4" w:rsidRDefault="00BF7B4A" w:rsidP="00BF7B4A">
            <w:pPr>
              <w:rPr>
                <w:ins w:id="191" w:author="Angela Lupattelli" w:date="2022-05-15T20:04:00Z"/>
                <w:rFonts w:eastAsia="Times New Roman"/>
              </w:rPr>
            </w:pPr>
            <w:ins w:id="192" w:author="Angela Lupattelli" w:date="2022-05-15T20:04:00Z">
              <w:r>
                <w:rPr>
                  <w:rFonts w:eastAsia="Times New Roman"/>
                </w:rPr>
                <w:t>Missing</w:t>
              </w:r>
            </w:ins>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93" w:author="Angela Lupattelli" w:date="2022-05-15T20:04:00Z"/>
                <w:rFonts w:eastAsia="Times New Roman"/>
              </w:rPr>
            </w:pPr>
            <w:ins w:id="194" w:author="Angela Lupattelli" w:date="2022-05-15T20:04:00Z">
              <w:r w:rsidRPr="005978A4">
                <w:rPr>
                  <w:rFonts w:eastAsia="Times New Roman"/>
                </w:rPr>
                <w:t>&lt;5</w:t>
              </w:r>
            </w:ins>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95" w:author="Angela Lupattelli" w:date="2022-05-15T20:04:00Z"/>
                <w:rFonts w:eastAsia="Times New Roman"/>
              </w:rPr>
            </w:pPr>
            <w:ins w:id="196" w:author="Angela Lupattelli" w:date="2022-05-15T20:04:00Z">
              <w:r w:rsidRPr="005978A4">
                <w:rPr>
                  <w:rFonts w:eastAsia="Times New Roman"/>
                </w:rPr>
                <w:t>-</w:t>
              </w:r>
            </w:ins>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97" w:author="Angela Lupattelli" w:date="2022-05-15T20:04:00Z"/>
                <w:rFonts w:eastAsia="Times New Roman"/>
              </w:rPr>
            </w:pPr>
            <w:ins w:id="198" w:author="Angela Lupattelli" w:date="2022-05-15T20:05:00Z">
              <w:r>
                <w:rPr>
                  <w:rFonts w:eastAsia="Times New Roman"/>
                </w:rPr>
                <w:t>0</w:t>
              </w:r>
            </w:ins>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199" w:author="Angela Lupattelli" w:date="2022-05-15T20:04:00Z"/>
                <w:rFonts w:eastAsia="Times New Roman"/>
              </w:rPr>
            </w:pPr>
            <w:ins w:id="200" w:author="Angela Lupattelli" w:date="2022-05-15T20:05:00Z">
              <w:r>
                <w:rPr>
                  <w:rFonts w:eastAsia="Times New Roman"/>
                </w:rPr>
                <w:t>0</w:t>
              </w:r>
            </w:ins>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201" w:author="Angela Lupattelli" w:date="2022-05-15T20:04:00Z"/>
                <w:rFonts w:eastAsia="Times New Roman"/>
              </w:rPr>
            </w:pPr>
            <w:ins w:id="202" w:author="Angela Lupattelli" w:date="2022-05-15T20:05:00Z">
              <w:r w:rsidRPr="005978A4">
                <w:rPr>
                  <w:rFonts w:eastAsia="Times New Roman"/>
                </w:rPr>
                <w:t>&lt;5</w:t>
              </w:r>
            </w:ins>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203" w:author="Angela Lupattelli" w:date="2022-05-15T20:04:00Z"/>
                <w:rFonts w:eastAsia="Times New Roman"/>
              </w:rPr>
            </w:pPr>
            <w:ins w:id="204" w:author="Angela Lupattelli" w:date="2022-05-15T20:05:00Z">
              <w:r w:rsidRPr="005978A4">
                <w:rPr>
                  <w:rFonts w:eastAsia="Times New Roman"/>
                </w:rPr>
                <w:t>-</w:t>
              </w:r>
            </w:ins>
          </w:p>
        </w:tc>
      </w:tr>
      <w:tr w:rsidR="00BF7B4A" w:rsidRPr="005978A4" w:rsidTr="00052116">
        <w:trPr>
          <w:trHeight w:val="258"/>
        </w:trPr>
        <w:tc>
          <w:tcPr>
            <w:tcW w:w="1931" w:type="dxa"/>
            <w:vMerge w:val="restart"/>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Marital status</w:t>
            </w: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Single</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8.8)</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4</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7.8)</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9</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6.4)</w:t>
            </w:r>
          </w:p>
        </w:tc>
      </w:tr>
      <w:tr w:rsidR="00BF7B4A" w:rsidRPr="005978A4" w:rsidTr="00052116">
        <w:trPr>
          <w:trHeight w:val="258"/>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Married</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7</w:t>
            </w:r>
          </w:p>
        </w:tc>
        <w:tc>
          <w:tcPr>
            <w:tcW w:w="900" w:type="dxa"/>
            <w:shd w:val="clear" w:color="auto" w:fill="auto"/>
            <w:noWrap/>
            <w:tcMar>
              <w:top w:w="0" w:type="dxa"/>
              <w:left w:w="108" w:type="dxa"/>
              <w:bottom w:w="0" w:type="dxa"/>
              <w:right w:w="108" w:type="dxa"/>
            </w:tcMar>
            <w:vAlign w:val="center"/>
          </w:tcPr>
          <w:p w:rsidR="00BF7B4A" w:rsidRPr="005978A4" w:rsidRDefault="00BF7B4A" w:rsidP="00D566EF">
            <w:pPr>
              <w:jc w:val="center"/>
              <w:rPr>
                <w:rFonts w:eastAsia="Times New Roman"/>
              </w:rPr>
            </w:pPr>
            <w:r w:rsidRPr="005978A4">
              <w:rPr>
                <w:rFonts w:eastAsia="Times New Roman"/>
              </w:rPr>
              <w:t>(82.</w:t>
            </w:r>
            <w:del w:id="205" w:author="Angela Lupattelli" w:date="2022-05-16T11:35:00Z">
              <w:r w:rsidRPr="005978A4" w:rsidDel="002B6631">
                <w:rPr>
                  <w:rFonts w:eastAsia="Times New Roman"/>
                </w:rPr>
                <w:delText>5</w:delText>
              </w:r>
            </w:del>
            <w:ins w:id="206" w:author="Angela Lupattelli" w:date="2022-05-16T11:35:00Z">
              <w:r w:rsidR="002B6631">
                <w:rPr>
                  <w:rFonts w:eastAsia="Times New Roman"/>
                </w:rPr>
                <w:t>4</w:t>
              </w:r>
            </w:ins>
            <w:r w:rsidRPr="005978A4">
              <w:rPr>
                <w:rFonts w:eastAsia="Times New Roman"/>
              </w:rPr>
              <w:t>)</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1.1)</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02</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8.9)</w:t>
            </w:r>
          </w:p>
        </w:tc>
      </w:tr>
      <w:tr w:rsidR="00BF7B4A" w:rsidRPr="005978A4" w:rsidTr="00052116">
        <w:trPr>
          <w:trHeight w:val="265"/>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Other than above</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8.8)</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lt;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7</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7)</w:t>
            </w:r>
          </w:p>
        </w:tc>
      </w:tr>
      <w:tr w:rsidR="00BF7B4A" w:rsidRPr="005978A4" w:rsidTr="00052116">
        <w:trPr>
          <w:trHeight w:val="258"/>
        </w:trPr>
        <w:tc>
          <w:tcPr>
            <w:tcW w:w="1931" w:type="dxa"/>
            <w:vMerge w:val="restart"/>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Having children</w:t>
            </w: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Yes</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0</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70.2)</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0.0)</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86</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8.1)</w:t>
            </w:r>
          </w:p>
        </w:tc>
      </w:tr>
      <w:tr w:rsidR="00BF7B4A" w:rsidRPr="005978A4" w:rsidTr="00052116">
        <w:trPr>
          <w:trHeight w:val="258"/>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No</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7</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9.8)</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0.0)</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2</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1.9)</w:t>
            </w:r>
          </w:p>
        </w:tc>
      </w:tr>
      <w:tr w:rsidR="00BF7B4A" w:rsidRPr="005978A4" w:rsidTr="00052116">
        <w:trPr>
          <w:trHeight w:val="258"/>
        </w:trPr>
        <w:tc>
          <w:tcPr>
            <w:tcW w:w="1931" w:type="dxa"/>
            <w:vMerge w:val="restart"/>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Occupational status in homeland</w:t>
            </w: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 xml:space="preserve">Working </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4</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4.6)</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2</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8.9)</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77</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2.0)</w:t>
            </w:r>
          </w:p>
        </w:tc>
      </w:tr>
      <w:tr w:rsidR="00BF7B4A" w:rsidRPr="005978A4" w:rsidTr="00052116">
        <w:trPr>
          <w:trHeight w:val="170"/>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Not working</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1</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4.4)</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7</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7.8)</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8</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5.7)</w:t>
            </w:r>
          </w:p>
        </w:tc>
      </w:tr>
      <w:tr w:rsidR="00BF7B4A" w:rsidRPr="005978A4" w:rsidTr="00052116">
        <w:trPr>
          <w:trHeight w:val="162"/>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Student</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2</w:t>
            </w:r>
          </w:p>
        </w:tc>
        <w:tc>
          <w:tcPr>
            <w:tcW w:w="900" w:type="dxa"/>
            <w:shd w:val="clear" w:color="auto" w:fill="auto"/>
            <w:noWrap/>
            <w:tcMar>
              <w:top w:w="0" w:type="dxa"/>
              <w:left w:w="108" w:type="dxa"/>
              <w:bottom w:w="0" w:type="dxa"/>
              <w:right w:w="108" w:type="dxa"/>
            </w:tcMar>
            <w:vAlign w:val="center"/>
          </w:tcPr>
          <w:p w:rsidR="00BF7B4A" w:rsidRPr="005978A4" w:rsidRDefault="00BF7B4A" w:rsidP="00D566EF">
            <w:pPr>
              <w:jc w:val="center"/>
              <w:rPr>
                <w:rFonts w:eastAsia="Times New Roman"/>
              </w:rPr>
            </w:pPr>
            <w:r w:rsidRPr="005978A4">
              <w:rPr>
                <w:rFonts w:eastAsia="Times New Roman"/>
              </w:rPr>
              <w:t>(21.</w:t>
            </w:r>
            <w:del w:id="207" w:author="Angela Lupattelli" w:date="2022-05-16T11:36:00Z">
              <w:r w:rsidRPr="005978A4" w:rsidDel="002B6631">
                <w:rPr>
                  <w:rFonts w:eastAsia="Times New Roman"/>
                </w:rPr>
                <w:delText>1</w:delText>
              </w:r>
            </w:del>
            <w:ins w:id="208" w:author="Angela Lupattelli" w:date="2022-05-16T11:36:00Z">
              <w:r w:rsidR="002B6631">
                <w:rPr>
                  <w:rFonts w:eastAsia="Times New Roman"/>
                </w:rPr>
                <w:t>0</w:t>
              </w:r>
            </w:ins>
            <w:r w:rsidRPr="005978A4">
              <w:rPr>
                <w:rFonts w:eastAsia="Times New Roman"/>
              </w:rPr>
              <w:t>)</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1</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3.3)</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3</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2.3)</w:t>
            </w:r>
          </w:p>
        </w:tc>
      </w:tr>
      <w:tr w:rsidR="00BF7B4A" w:rsidRPr="005978A4" w:rsidTr="00052116">
        <w:trPr>
          <w:trHeight w:val="258"/>
        </w:trPr>
        <w:tc>
          <w:tcPr>
            <w:tcW w:w="1931" w:type="dxa"/>
            <w:vMerge w:val="restart"/>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Occupational status in Norway</w:t>
            </w: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Working</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1</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9.3)</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3</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6.7)</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5</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0.4)</w:t>
            </w:r>
          </w:p>
        </w:tc>
      </w:tr>
      <w:tr w:rsidR="00BF7B4A" w:rsidRPr="005978A4" w:rsidTr="00052116">
        <w:trPr>
          <w:trHeight w:val="258"/>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r w:rsidRPr="005978A4">
              <w:rPr>
                <w:rFonts w:eastAsia="Times New Roman"/>
              </w:rPr>
              <w:t>Not working</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0</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7.5)</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0</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3.3)</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0</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7.0)</w:t>
            </w:r>
          </w:p>
        </w:tc>
      </w:tr>
      <w:tr w:rsidR="00BF7B4A" w:rsidRPr="005978A4" w:rsidTr="00052116">
        <w:trPr>
          <w:trHeight w:val="258"/>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Student</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6</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3.2)</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7</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0.0)</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63</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2.6)</w:t>
            </w:r>
          </w:p>
        </w:tc>
      </w:tr>
      <w:tr w:rsidR="00BF7B4A" w:rsidRPr="005978A4" w:rsidTr="00052116">
        <w:trPr>
          <w:trHeight w:val="258"/>
        </w:trPr>
        <w:tc>
          <w:tcPr>
            <w:tcW w:w="1931" w:type="dxa"/>
            <w:vMerge w:val="restart"/>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Body mass index (BMI)</w:t>
            </w: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Underweight</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lt;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lt;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lt;5</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w:t>
            </w:r>
          </w:p>
        </w:tc>
      </w:tr>
      <w:tr w:rsidR="00BF7B4A" w:rsidRPr="005978A4" w:rsidTr="00052116">
        <w:trPr>
          <w:trHeight w:val="258"/>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 xml:space="preserve">Normal </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6</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9.6)</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3</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7.1)</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49</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4.0)</w:t>
            </w:r>
          </w:p>
        </w:tc>
      </w:tr>
      <w:tr w:rsidR="00BF7B4A" w:rsidRPr="005978A4" w:rsidTr="00052116">
        <w:trPr>
          <w:trHeight w:val="258"/>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Overweight</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0</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7.0)</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2</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6.0)</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52</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6.1)</w:t>
            </w:r>
          </w:p>
        </w:tc>
      </w:tr>
      <w:tr w:rsidR="00BF7B4A" w:rsidRPr="005978A4" w:rsidTr="00052116">
        <w:trPr>
          <w:trHeight w:val="258"/>
        </w:trPr>
        <w:tc>
          <w:tcPr>
            <w:tcW w:w="1931" w:type="dxa"/>
            <w:vMerge/>
            <w:shd w:val="clear" w:color="auto" w:fill="auto"/>
            <w:tcMar>
              <w:top w:w="0" w:type="dxa"/>
              <w:left w:w="108" w:type="dxa"/>
              <w:bottom w:w="0" w:type="dxa"/>
              <w:right w:w="108" w:type="dxa"/>
            </w:tcMar>
          </w:tcPr>
          <w:p w:rsidR="00BF7B4A" w:rsidRPr="005978A4" w:rsidRDefault="00BF7B4A" w:rsidP="00BF7B4A">
            <w:pPr>
              <w:rPr>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rFonts w:eastAsia="Times New Roman"/>
              </w:rPr>
            </w:pPr>
            <w:r w:rsidRPr="005978A4">
              <w:rPr>
                <w:rFonts w:eastAsia="Times New Roman"/>
              </w:rPr>
              <w:t xml:space="preserve">Obese </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15</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7.8)</w:t>
            </w:r>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3</w:t>
            </w:r>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8.8)</w:t>
            </w:r>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39</w:t>
            </w:r>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rFonts w:eastAsia="Times New Roman"/>
              </w:rPr>
            </w:pPr>
            <w:r w:rsidRPr="005978A4">
              <w:rPr>
                <w:rFonts w:eastAsia="Times New Roman"/>
              </w:rPr>
              <w:t>(27.0)</w:t>
            </w:r>
          </w:p>
        </w:tc>
      </w:tr>
      <w:tr w:rsidR="00BF7B4A" w:rsidRPr="005978A4" w:rsidTr="00052116">
        <w:trPr>
          <w:trHeight w:val="258"/>
          <w:ins w:id="209" w:author="Angela Lupattelli" w:date="2022-05-15T20:08:00Z"/>
        </w:trPr>
        <w:tc>
          <w:tcPr>
            <w:tcW w:w="1931" w:type="dxa"/>
            <w:vMerge/>
            <w:shd w:val="clear" w:color="auto" w:fill="auto"/>
            <w:tcMar>
              <w:top w:w="0" w:type="dxa"/>
              <w:left w:w="108" w:type="dxa"/>
              <w:bottom w:w="0" w:type="dxa"/>
              <w:right w:w="108" w:type="dxa"/>
            </w:tcMar>
          </w:tcPr>
          <w:p w:rsidR="00BF7B4A" w:rsidRPr="005978A4" w:rsidRDefault="00BF7B4A" w:rsidP="00BF7B4A">
            <w:pPr>
              <w:rPr>
                <w:ins w:id="210" w:author="Angela Lupattelli" w:date="2022-05-15T20:08:00Z"/>
                <w:rFonts w:eastAsia="Times New Roman"/>
              </w:rPr>
            </w:pPr>
          </w:p>
        </w:tc>
        <w:tc>
          <w:tcPr>
            <w:tcW w:w="2569" w:type="dxa"/>
            <w:shd w:val="clear" w:color="auto" w:fill="auto"/>
            <w:tcMar>
              <w:top w:w="0" w:type="dxa"/>
              <w:left w:w="108" w:type="dxa"/>
              <w:bottom w:w="0" w:type="dxa"/>
              <w:right w:w="108" w:type="dxa"/>
            </w:tcMar>
          </w:tcPr>
          <w:p w:rsidR="00BF7B4A" w:rsidRPr="005978A4" w:rsidRDefault="00BF7B4A" w:rsidP="00BF7B4A">
            <w:pPr>
              <w:rPr>
                <w:ins w:id="211" w:author="Angela Lupattelli" w:date="2022-05-15T20:08:00Z"/>
                <w:rFonts w:eastAsia="Times New Roman"/>
              </w:rPr>
            </w:pPr>
            <w:ins w:id="212" w:author="Angela Lupattelli" w:date="2022-05-15T20:08:00Z">
              <w:r>
                <w:rPr>
                  <w:rFonts w:eastAsia="Times New Roman"/>
                </w:rPr>
                <w:t>Missing</w:t>
              </w:r>
            </w:ins>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213" w:author="Angela Lupattelli" w:date="2022-05-15T20:08:00Z"/>
                <w:rFonts w:eastAsia="Times New Roman"/>
              </w:rPr>
            </w:pPr>
            <w:ins w:id="214" w:author="Angela Lupattelli" w:date="2022-05-15T20:08:00Z">
              <w:r w:rsidRPr="005978A4">
                <w:rPr>
                  <w:rFonts w:eastAsia="Times New Roman"/>
                </w:rPr>
                <w:t>&lt;5</w:t>
              </w:r>
            </w:ins>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215" w:author="Angela Lupattelli" w:date="2022-05-15T20:08:00Z"/>
                <w:rFonts w:eastAsia="Times New Roman"/>
              </w:rPr>
            </w:pPr>
            <w:ins w:id="216" w:author="Angela Lupattelli" w:date="2022-05-15T20:08:00Z">
              <w:r w:rsidRPr="005978A4">
                <w:rPr>
                  <w:rFonts w:eastAsia="Times New Roman"/>
                </w:rPr>
                <w:t>-</w:t>
              </w:r>
            </w:ins>
          </w:p>
        </w:tc>
        <w:tc>
          <w:tcPr>
            <w:tcW w:w="63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217" w:author="Angela Lupattelli" w:date="2022-05-15T20:08:00Z"/>
                <w:rFonts w:eastAsia="Times New Roman"/>
              </w:rPr>
            </w:pPr>
            <w:ins w:id="218" w:author="Angela Lupattelli" w:date="2022-05-15T20:08:00Z">
              <w:r w:rsidRPr="005978A4">
                <w:rPr>
                  <w:rFonts w:eastAsia="Times New Roman"/>
                </w:rPr>
                <w:t>&lt;5</w:t>
              </w:r>
            </w:ins>
          </w:p>
        </w:tc>
        <w:tc>
          <w:tcPr>
            <w:tcW w:w="90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219" w:author="Angela Lupattelli" w:date="2022-05-15T20:08:00Z"/>
                <w:rFonts w:eastAsia="Times New Roman"/>
              </w:rPr>
            </w:pPr>
            <w:ins w:id="220" w:author="Angela Lupattelli" w:date="2022-05-15T20:08:00Z">
              <w:r w:rsidRPr="005978A4">
                <w:rPr>
                  <w:rFonts w:eastAsia="Times New Roman"/>
                </w:rPr>
                <w:t>-</w:t>
              </w:r>
            </w:ins>
          </w:p>
        </w:tc>
        <w:tc>
          <w:tcPr>
            <w:tcW w:w="72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221" w:author="Angela Lupattelli" w:date="2022-05-15T20:08:00Z"/>
                <w:rFonts w:eastAsia="Times New Roman"/>
              </w:rPr>
            </w:pPr>
            <w:ins w:id="222" w:author="Angela Lupattelli" w:date="2022-05-15T20:08:00Z">
              <w:r w:rsidRPr="005978A4">
                <w:rPr>
                  <w:rFonts w:eastAsia="Times New Roman"/>
                </w:rPr>
                <w:t>&lt;5</w:t>
              </w:r>
            </w:ins>
          </w:p>
        </w:tc>
        <w:tc>
          <w:tcPr>
            <w:tcW w:w="810" w:type="dxa"/>
            <w:shd w:val="clear" w:color="auto" w:fill="auto"/>
            <w:noWrap/>
            <w:tcMar>
              <w:top w:w="0" w:type="dxa"/>
              <w:left w:w="108" w:type="dxa"/>
              <w:bottom w:w="0" w:type="dxa"/>
              <w:right w:w="108" w:type="dxa"/>
            </w:tcMar>
            <w:vAlign w:val="center"/>
          </w:tcPr>
          <w:p w:rsidR="00BF7B4A" w:rsidRPr="005978A4" w:rsidRDefault="00BF7B4A" w:rsidP="00BF7B4A">
            <w:pPr>
              <w:jc w:val="center"/>
              <w:rPr>
                <w:ins w:id="223" w:author="Angela Lupattelli" w:date="2022-05-15T20:08:00Z"/>
                <w:rFonts w:eastAsia="Times New Roman"/>
              </w:rPr>
            </w:pPr>
            <w:ins w:id="224" w:author="Angela Lupattelli" w:date="2022-05-15T20:08:00Z">
              <w:r w:rsidRPr="005978A4">
                <w:rPr>
                  <w:rFonts w:eastAsia="Times New Roman"/>
                </w:rPr>
                <w:t>-</w:t>
              </w:r>
            </w:ins>
          </w:p>
        </w:tc>
      </w:tr>
      <w:tr w:rsidR="00E85E44" w:rsidRPr="005978A4" w:rsidTr="00052116">
        <w:trPr>
          <w:trHeight w:val="258"/>
        </w:trPr>
        <w:tc>
          <w:tcPr>
            <w:tcW w:w="1931" w:type="dxa"/>
            <w:vMerge w:val="restart"/>
            <w:shd w:val="clear" w:color="auto" w:fill="auto"/>
            <w:tcMar>
              <w:top w:w="0" w:type="dxa"/>
              <w:left w:w="108" w:type="dxa"/>
              <w:bottom w:w="0" w:type="dxa"/>
              <w:right w:w="108" w:type="dxa"/>
            </w:tcMar>
          </w:tcPr>
          <w:p w:rsidR="00E85E44" w:rsidRPr="005978A4" w:rsidRDefault="00E85E44" w:rsidP="00BF7B4A">
            <w:r w:rsidRPr="005978A4">
              <w:rPr>
                <w:rFonts w:eastAsia="Times New Roman"/>
              </w:rPr>
              <w:t>Frequency of physical exercise</w:t>
            </w:r>
          </w:p>
        </w:tc>
        <w:tc>
          <w:tcPr>
            <w:tcW w:w="2569" w:type="dxa"/>
            <w:shd w:val="clear" w:color="auto" w:fill="auto"/>
            <w:tcMar>
              <w:top w:w="0" w:type="dxa"/>
              <w:left w:w="108" w:type="dxa"/>
              <w:bottom w:w="0" w:type="dxa"/>
              <w:right w:w="108" w:type="dxa"/>
            </w:tcMar>
          </w:tcPr>
          <w:p w:rsidR="00E85E44" w:rsidRPr="005978A4" w:rsidRDefault="00E85E44" w:rsidP="00BF7B4A">
            <w:pPr>
              <w:rPr>
                <w:rFonts w:eastAsia="Times New Roman"/>
              </w:rPr>
            </w:pPr>
            <w:r w:rsidRPr="005978A4">
              <w:rPr>
                <w:rFonts w:eastAsia="Times New Roman"/>
              </w:rPr>
              <w:t>Never</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13</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25.0)</w:t>
            </w:r>
          </w:p>
        </w:tc>
        <w:tc>
          <w:tcPr>
            <w:tcW w:w="63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20</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23.8)</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33</w:t>
            </w:r>
          </w:p>
        </w:tc>
        <w:tc>
          <w:tcPr>
            <w:tcW w:w="81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24.1)</w:t>
            </w:r>
          </w:p>
        </w:tc>
      </w:tr>
      <w:tr w:rsidR="00E85E44" w:rsidRPr="005978A4" w:rsidTr="00052116">
        <w:trPr>
          <w:trHeight w:val="258"/>
        </w:trPr>
        <w:tc>
          <w:tcPr>
            <w:tcW w:w="1931" w:type="dxa"/>
            <w:vMerge/>
            <w:shd w:val="clear" w:color="auto" w:fill="auto"/>
            <w:tcMar>
              <w:top w:w="0" w:type="dxa"/>
              <w:left w:w="108" w:type="dxa"/>
              <w:bottom w:w="0" w:type="dxa"/>
              <w:right w:w="108" w:type="dxa"/>
            </w:tcMar>
          </w:tcPr>
          <w:p w:rsidR="00E85E44" w:rsidRPr="005978A4" w:rsidRDefault="00E85E44" w:rsidP="00BF7B4A">
            <w:pPr>
              <w:rPr>
                <w:rFonts w:eastAsia="Times New Roman"/>
              </w:rPr>
            </w:pPr>
          </w:p>
        </w:tc>
        <w:tc>
          <w:tcPr>
            <w:tcW w:w="2569" w:type="dxa"/>
            <w:shd w:val="clear" w:color="auto" w:fill="auto"/>
            <w:tcMar>
              <w:top w:w="0" w:type="dxa"/>
              <w:left w:w="108" w:type="dxa"/>
              <w:bottom w:w="0" w:type="dxa"/>
              <w:right w:w="108" w:type="dxa"/>
            </w:tcMar>
          </w:tcPr>
          <w:p w:rsidR="00E85E44" w:rsidRPr="005978A4" w:rsidRDefault="00E85E44" w:rsidP="00BF7B4A">
            <w:pPr>
              <w:rPr>
                <w:rFonts w:eastAsia="Times New Roman"/>
              </w:rPr>
            </w:pPr>
            <w:r w:rsidRPr="005978A4">
              <w:rPr>
                <w:rFonts w:eastAsia="Times New Roman"/>
              </w:rPr>
              <w:t>Once or less per week</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29</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55.8)</w:t>
            </w:r>
          </w:p>
        </w:tc>
        <w:tc>
          <w:tcPr>
            <w:tcW w:w="63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37</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44.0)</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67</w:t>
            </w:r>
          </w:p>
        </w:tc>
        <w:tc>
          <w:tcPr>
            <w:tcW w:w="81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48.9)</w:t>
            </w:r>
          </w:p>
        </w:tc>
      </w:tr>
      <w:tr w:rsidR="00E85E44" w:rsidRPr="005978A4" w:rsidTr="00052116">
        <w:trPr>
          <w:trHeight w:val="258"/>
        </w:trPr>
        <w:tc>
          <w:tcPr>
            <w:tcW w:w="1931" w:type="dxa"/>
            <w:vMerge/>
            <w:shd w:val="clear" w:color="auto" w:fill="auto"/>
            <w:tcMar>
              <w:top w:w="0" w:type="dxa"/>
              <w:left w:w="108" w:type="dxa"/>
              <w:bottom w:w="0" w:type="dxa"/>
              <w:right w:w="108" w:type="dxa"/>
            </w:tcMar>
          </w:tcPr>
          <w:p w:rsidR="00E85E44" w:rsidRPr="005978A4" w:rsidRDefault="00E85E44" w:rsidP="00BF7B4A">
            <w:pPr>
              <w:rPr>
                <w:rFonts w:eastAsia="Times New Roman"/>
              </w:rPr>
            </w:pPr>
          </w:p>
        </w:tc>
        <w:tc>
          <w:tcPr>
            <w:tcW w:w="2569" w:type="dxa"/>
            <w:shd w:val="clear" w:color="auto" w:fill="auto"/>
            <w:tcMar>
              <w:top w:w="0" w:type="dxa"/>
              <w:left w:w="108" w:type="dxa"/>
              <w:bottom w:w="0" w:type="dxa"/>
              <w:right w:w="108" w:type="dxa"/>
            </w:tcMar>
          </w:tcPr>
          <w:p w:rsidR="00E85E44" w:rsidRPr="005978A4" w:rsidRDefault="00E85E44" w:rsidP="00BF7B4A">
            <w:pPr>
              <w:rPr>
                <w:rFonts w:eastAsia="Times New Roman"/>
              </w:rPr>
            </w:pPr>
            <w:r w:rsidRPr="005978A4">
              <w:rPr>
                <w:rFonts w:eastAsia="Times New Roman"/>
              </w:rPr>
              <w:t>2-3 times a week</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8</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15.4)</w:t>
            </w:r>
          </w:p>
        </w:tc>
        <w:tc>
          <w:tcPr>
            <w:tcW w:w="63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22</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26.2)</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30</w:t>
            </w:r>
          </w:p>
        </w:tc>
        <w:tc>
          <w:tcPr>
            <w:tcW w:w="81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21.9)</w:t>
            </w:r>
          </w:p>
        </w:tc>
      </w:tr>
      <w:tr w:rsidR="00E85E44" w:rsidRPr="005978A4" w:rsidTr="00052116">
        <w:trPr>
          <w:trHeight w:val="258"/>
        </w:trPr>
        <w:tc>
          <w:tcPr>
            <w:tcW w:w="1931" w:type="dxa"/>
            <w:vMerge/>
            <w:shd w:val="clear" w:color="auto" w:fill="auto"/>
            <w:tcMar>
              <w:top w:w="0" w:type="dxa"/>
              <w:left w:w="108" w:type="dxa"/>
              <w:bottom w:w="0" w:type="dxa"/>
              <w:right w:w="108" w:type="dxa"/>
            </w:tcMar>
          </w:tcPr>
          <w:p w:rsidR="00E85E44" w:rsidRPr="005978A4" w:rsidRDefault="00E85E44" w:rsidP="00BF7B4A">
            <w:pPr>
              <w:rPr>
                <w:rFonts w:eastAsia="Times New Roman"/>
              </w:rPr>
            </w:pPr>
          </w:p>
        </w:tc>
        <w:tc>
          <w:tcPr>
            <w:tcW w:w="2569" w:type="dxa"/>
            <w:shd w:val="clear" w:color="auto" w:fill="auto"/>
            <w:tcMar>
              <w:top w:w="0" w:type="dxa"/>
              <w:left w:w="108" w:type="dxa"/>
              <w:bottom w:w="0" w:type="dxa"/>
              <w:right w:w="108" w:type="dxa"/>
            </w:tcMar>
          </w:tcPr>
          <w:p w:rsidR="00E85E44" w:rsidRPr="005978A4" w:rsidRDefault="00E85E44" w:rsidP="00BF7B4A">
            <w:pPr>
              <w:rPr>
                <w:rFonts w:eastAsia="Times New Roman"/>
              </w:rPr>
            </w:pPr>
            <w:r w:rsidRPr="005978A4">
              <w:rPr>
                <w:rFonts w:eastAsia="Times New Roman"/>
              </w:rPr>
              <w:t>Daily</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lt;5</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w:t>
            </w:r>
          </w:p>
        </w:tc>
        <w:tc>
          <w:tcPr>
            <w:tcW w:w="63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5</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6.0)</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7</w:t>
            </w:r>
          </w:p>
        </w:tc>
        <w:tc>
          <w:tcPr>
            <w:tcW w:w="81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5.1)</w:t>
            </w:r>
          </w:p>
        </w:tc>
      </w:tr>
      <w:tr w:rsidR="00E85E44" w:rsidRPr="005978A4" w:rsidTr="00052116">
        <w:trPr>
          <w:trHeight w:val="258"/>
          <w:ins w:id="225" w:author="Angela Lupattelli" w:date="2022-05-15T20:08:00Z"/>
        </w:trPr>
        <w:tc>
          <w:tcPr>
            <w:tcW w:w="1931" w:type="dxa"/>
            <w:vMerge/>
            <w:shd w:val="clear" w:color="auto" w:fill="auto"/>
            <w:tcMar>
              <w:top w:w="0" w:type="dxa"/>
              <w:left w:w="108" w:type="dxa"/>
              <w:bottom w:w="0" w:type="dxa"/>
              <w:right w:w="108" w:type="dxa"/>
            </w:tcMar>
          </w:tcPr>
          <w:p w:rsidR="00E85E44" w:rsidRPr="005978A4" w:rsidRDefault="00E85E44" w:rsidP="00BF7B4A">
            <w:pPr>
              <w:rPr>
                <w:ins w:id="226" w:author="Angela Lupattelli" w:date="2022-05-15T20:08:00Z"/>
                <w:rFonts w:eastAsia="Times New Roman"/>
              </w:rPr>
            </w:pPr>
          </w:p>
        </w:tc>
        <w:tc>
          <w:tcPr>
            <w:tcW w:w="2569" w:type="dxa"/>
            <w:shd w:val="clear" w:color="auto" w:fill="auto"/>
            <w:tcMar>
              <w:top w:w="0" w:type="dxa"/>
              <w:left w:w="108" w:type="dxa"/>
              <w:bottom w:w="0" w:type="dxa"/>
              <w:right w:w="108" w:type="dxa"/>
            </w:tcMar>
          </w:tcPr>
          <w:p w:rsidR="00E85E44" w:rsidRPr="005978A4" w:rsidRDefault="00E85E44" w:rsidP="00BF7B4A">
            <w:pPr>
              <w:rPr>
                <w:ins w:id="227" w:author="Angela Lupattelli" w:date="2022-05-15T20:08:00Z"/>
                <w:rFonts w:eastAsia="Times New Roman"/>
              </w:rPr>
            </w:pPr>
            <w:ins w:id="228" w:author="Angela Lupattelli" w:date="2022-05-15T20:08:00Z">
              <w:r>
                <w:rPr>
                  <w:rFonts w:eastAsia="Times New Roman"/>
                </w:rPr>
                <w:t>Missing</w:t>
              </w:r>
            </w:ins>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ins w:id="229" w:author="Angela Lupattelli" w:date="2022-05-15T20:08:00Z"/>
                <w:rFonts w:eastAsia="Times New Roman"/>
              </w:rPr>
            </w:pPr>
            <w:ins w:id="230" w:author="Angela Lupattelli" w:date="2022-05-15T20:09:00Z">
              <w:r>
                <w:rPr>
                  <w:rFonts w:eastAsia="Times New Roman"/>
                </w:rPr>
                <w:t xml:space="preserve">5 </w:t>
              </w:r>
            </w:ins>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ins w:id="231" w:author="Angela Lupattelli" w:date="2022-05-15T20:08:00Z"/>
                <w:rFonts w:eastAsia="Times New Roman"/>
              </w:rPr>
            </w:pPr>
            <w:ins w:id="232" w:author="Angela Lupattelli" w:date="2022-05-15T20:09:00Z">
              <w:r>
                <w:rPr>
                  <w:rFonts w:eastAsia="Times New Roman"/>
                </w:rPr>
                <w:t>(8.8)</w:t>
              </w:r>
            </w:ins>
          </w:p>
        </w:tc>
        <w:tc>
          <w:tcPr>
            <w:tcW w:w="630" w:type="dxa"/>
            <w:shd w:val="clear" w:color="auto" w:fill="auto"/>
            <w:noWrap/>
            <w:tcMar>
              <w:top w:w="0" w:type="dxa"/>
              <w:left w:w="108" w:type="dxa"/>
              <w:bottom w:w="0" w:type="dxa"/>
              <w:right w:w="108" w:type="dxa"/>
            </w:tcMar>
            <w:vAlign w:val="center"/>
          </w:tcPr>
          <w:p w:rsidR="00E85E44" w:rsidRPr="005978A4" w:rsidRDefault="00E85E44" w:rsidP="00BF7B4A">
            <w:pPr>
              <w:jc w:val="center"/>
              <w:rPr>
                <w:ins w:id="233" w:author="Angela Lupattelli" w:date="2022-05-15T20:08:00Z"/>
                <w:rFonts w:eastAsia="Times New Roman"/>
              </w:rPr>
            </w:pPr>
            <w:ins w:id="234" w:author="Angela Lupattelli" w:date="2022-05-15T20:09:00Z">
              <w:r>
                <w:rPr>
                  <w:rFonts w:eastAsia="Times New Roman"/>
                </w:rPr>
                <w:t xml:space="preserve">6 </w:t>
              </w:r>
            </w:ins>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ins w:id="235" w:author="Angela Lupattelli" w:date="2022-05-15T20:08:00Z"/>
                <w:rFonts w:eastAsia="Times New Roman"/>
              </w:rPr>
            </w:pPr>
            <w:ins w:id="236" w:author="Angela Lupattelli" w:date="2022-05-15T20:09:00Z">
              <w:r>
                <w:rPr>
                  <w:rFonts w:eastAsia="Times New Roman"/>
                </w:rPr>
                <w:t>(6.7)</w:t>
              </w:r>
            </w:ins>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ins w:id="237" w:author="Angela Lupattelli" w:date="2022-05-15T20:08:00Z"/>
                <w:rFonts w:eastAsia="Times New Roman"/>
              </w:rPr>
            </w:pPr>
            <w:ins w:id="238" w:author="Angela Lupattelli" w:date="2022-05-15T20:10:00Z">
              <w:r>
                <w:rPr>
                  <w:rFonts w:eastAsia="Times New Roman"/>
                </w:rPr>
                <w:t xml:space="preserve">11 </w:t>
              </w:r>
            </w:ins>
          </w:p>
        </w:tc>
        <w:tc>
          <w:tcPr>
            <w:tcW w:w="810" w:type="dxa"/>
            <w:shd w:val="clear" w:color="auto" w:fill="auto"/>
            <w:noWrap/>
            <w:tcMar>
              <w:top w:w="0" w:type="dxa"/>
              <w:left w:w="108" w:type="dxa"/>
              <w:bottom w:w="0" w:type="dxa"/>
              <w:right w:w="108" w:type="dxa"/>
            </w:tcMar>
            <w:vAlign w:val="center"/>
          </w:tcPr>
          <w:p w:rsidR="00E85E44" w:rsidRPr="005978A4" w:rsidRDefault="00E85E44" w:rsidP="00BF7B4A">
            <w:pPr>
              <w:jc w:val="center"/>
              <w:rPr>
                <w:ins w:id="239" w:author="Angela Lupattelli" w:date="2022-05-15T20:08:00Z"/>
                <w:rFonts w:eastAsia="Times New Roman"/>
              </w:rPr>
            </w:pPr>
            <w:ins w:id="240" w:author="Angela Lupattelli" w:date="2022-05-15T20:10:00Z">
              <w:r>
                <w:rPr>
                  <w:rFonts w:eastAsia="Times New Roman"/>
                </w:rPr>
                <w:t>(7.4)</w:t>
              </w:r>
            </w:ins>
          </w:p>
        </w:tc>
      </w:tr>
      <w:tr w:rsidR="00E85E44" w:rsidRPr="005978A4" w:rsidTr="00052116">
        <w:trPr>
          <w:trHeight w:val="258"/>
        </w:trPr>
        <w:tc>
          <w:tcPr>
            <w:tcW w:w="1931" w:type="dxa"/>
            <w:vMerge w:val="restart"/>
            <w:shd w:val="clear" w:color="auto" w:fill="auto"/>
            <w:tcMar>
              <w:top w:w="0" w:type="dxa"/>
              <w:left w:w="108" w:type="dxa"/>
              <w:bottom w:w="0" w:type="dxa"/>
              <w:right w:w="108" w:type="dxa"/>
            </w:tcMar>
          </w:tcPr>
          <w:p w:rsidR="00E85E44" w:rsidRPr="005978A4" w:rsidRDefault="00E85E44" w:rsidP="00BF7B4A">
            <w:r w:rsidRPr="005978A4">
              <w:rPr>
                <w:rFonts w:eastAsia="Times New Roman"/>
              </w:rPr>
              <w:t>Current smoking status</w:t>
            </w:r>
          </w:p>
        </w:tc>
        <w:tc>
          <w:tcPr>
            <w:tcW w:w="2569" w:type="dxa"/>
            <w:shd w:val="clear" w:color="auto" w:fill="auto"/>
            <w:tcMar>
              <w:top w:w="0" w:type="dxa"/>
              <w:left w:w="108" w:type="dxa"/>
              <w:bottom w:w="0" w:type="dxa"/>
              <w:right w:w="108" w:type="dxa"/>
            </w:tcMar>
          </w:tcPr>
          <w:p w:rsidR="00E85E44" w:rsidRPr="005978A4" w:rsidRDefault="00E85E44" w:rsidP="00BF7B4A">
            <w:pPr>
              <w:rPr>
                <w:rFonts w:eastAsia="Times New Roman"/>
              </w:rPr>
            </w:pPr>
            <w:r w:rsidRPr="005978A4">
              <w:rPr>
                <w:rFonts w:eastAsia="Times New Roman"/>
              </w:rPr>
              <w:t>No, never</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30</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56.6)</w:t>
            </w:r>
          </w:p>
        </w:tc>
        <w:tc>
          <w:tcPr>
            <w:tcW w:w="63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19</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22.1)</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49</w:t>
            </w:r>
          </w:p>
        </w:tc>
        <w:tc>
          <w:tcPr>
            <w:tcW w:w="81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35.0)</w:t>
            </w:r>
          </w:p>
        </w:tc>
      </w:tr>
      <w:tr w:rsidR="00E85E44" w:rsidRPr="005978A4" w:rsidTr="00052116">
        <w:trPr>
          <w:trHeight w:val="258"/>
        </w:trPr>
        <w:tc>
          <w:tcPr>
            <w:tcW w:w="1931" w:type="dxa"/>
            <w:vMerge/>
            <w:shd w:val="clear" w:color="auto" w:fill="auto"/>
            <w:tcMar>
              <w:top w:w="0" w:type="dxa"/>
              <w:left w:w="108" w:type="dxa"/>
              <w:bottom w:w="0" w:type="dxa"/>
              <w:right w:w="108" w:type="dxa"/>
            </w:tcMar>
          </w:tcPr>
          <w:p w:rsidR="00E85E44" w:rsidRPr="005978A4" w:rsidRDefault="00E85E44" w:rsidP="00BF7B4A">
            <w:pPr>
              <w:rPr>
                <w:rFonts w:eastAsia="Times New Roman"/>
              </w:rPr>
            </w:pPr>
          </w:p>
        </w:tc>
        <w:tc>
          <w:tcPr>
            <w:tcW w:w="2569" w:type="dxa"/>
            <w:shd w:val="clear" w:color="auto" w:fill="auto"/>
            <w:tcMar>
              <w:top w:w="0" w:type="dxa"/>
              <w:left w:w="108" w:type="dxa"/>
              <w:bottom w:w="0" w:type="dxa"/>
              <w:right w:w="108" w:type="dxa"/>
            </w:tcMar>
          </w:tcPr>
          <w:p w:rsidR="00E85E44" w:rsidRPr="005978A4" w:rsidRDefault="00E85E44" w:rsidP="00BF7B4A">
            <w:pPr>
              <w:rPr>
                <w:rFonts w:eastAsia="Times New Roman"/>
              </w:rPr>
            </w:pPr>
            <w:r w:rsidRPr="005978A4">
              <w:rPr>
                <w:rFonts w:eastAsia="Times New Roman"/>
              </w:rPr>
              <w:t>No, I quit</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7</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13.2)</w:t>
            </w:r>
          </w:p>
        </w:tc>
        <w:tc>
          <w:tcPr>
            <w:tcW w:w="63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13</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15.1)</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21</w:t>
            </w:r>
          </w:p>
        </w:tc>
        <w:tc>
          <w:tcPr>
            <w:tcW w:w="81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15.0)</w:t>
            </w:r>
          </w:p>
        </w:tc>
      </w:tr>
      <w:tr w:rsidR="00E85E44" w:rsidRPr="005978A4" w:rsidTr="00052116">
        <w:trPr>
          <w:trHeight w:val="258"/>
        </w:trPr>
        <w:tc>
          <w:tcPr>
            <w:tcW w:w="1931" w:type="dxa"/>
            <w:vMerge/>
            <w:shd w:val="clear" w:color="auto" w:fill="auto"/>
            <w:tcMar>
              <w:top w:w="0" w:type="dxa"/>
              <w:left w:w="108" w:type="dxa"/>
              <w:bottom w:w="0" w:type="dxa"/>
              <w:right w:w="108" w:type="dxa"/>
            </w:tcMar>
          </w:tcPr>
          <w:p w:rsidR="00E85E44" w:rsidRPr="005978A4" w:rsidRDefault="00E85E44" w:rsidP="00BF7B4A">
            <w:pPr>
              <w:rPr>
                <w:rFonts w:eastAsia="Times New Roman"/>
              </w:rPr>
            </w:pPr>
          </w:p>
        </w:tc>
        <w:tc>
          <w:tcPr>
            <w:tcW w:w="2569" w:type="dxa"/>
            <w:shd w:val="clear" w:color="auto" w:fill="auto"/>
            <w:tcMar>
              <w:top w:w="0" w:type="dxa"/>
              <w:left w:w="108" w:type="dxa"/>
              <w:bottom w:w="0" w:type="dxa"/>
              <w:right w:w="108" w:type="dxa"/>
            </w:tcMar>
          </w:tcPr>
          <w:p w:rsidR="00E85E44" w:rsidRPr="005978A4" w:rsidRDefault="00E85E44" w:rsidP="00BF7B4A">
            <w:pPr>
              <w:rPr>
                <w:rFonts w:eastAsia="Times New Roman"/>
              </w:rPr>
            </w:pPr>
            <w:r w:rsidRPr="005978A4">
              <w:rPr>
                <w:rFonts w:eastAsia="Times New Roman"/>
              </w:rPr>
              <w:t>Yes, occasionally</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5</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9.4)</w:t>
            </w:r>
          </w:p>
        </w:tc>
        <w:tc>
          <w:tcPr>
            <w:tcW w:w="63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11</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12.8)</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16</w:t>
            </w:r>
          </w:p>
        </w:tc>
        <w:tc>
          <w:tcPr>
            <w:tcW w:w="81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11.4)</w:t>
            </w:r>
          </w:p>
        </w:tc>
      </w:tr>
      <w:tr w:rsidR="00E85E44" w:rsidRPr="005978A4" w:rsidTr="00052116">
        <w:trPr>
          <w:trHeight w:val="258"/>
        </w:trPr>
        <w:tc>
          <w:tcPr>
            <w:tcW w:w="1931" w:type="dxa"/>
            <w:vMerge/>
            <w:shd w:val="clear" w:color="auto" w:fill="auto"/>
            <w:tcMar>
              <w:top w:w="0" w:type="dxa"/>
              <w:left w:w="108" w:type="dxa"/>
              <w:bottom w:w="0" w:type="dxa"/>
              <w:right w:w="108" w:type="dxa"/>
            </w:tcMar>
          </w:tcPr>
          <w:p w:rsidR="00E85E44" w:rsidRPr="005978A4" w:rsidRDefault="00E85E44" w:rsidP="00BF7B4A">
            <w:pPr>
              <w:rPr>
                <w:rFonts w:eastAsia="Times New Roman"/>
              </w:rPr>
            </w:pPr>
          </w:p>
        </w:tc>
        <w:tc>
          <w:tcPr>
            <w:tcW w:w="2569" w:type="dxa"/>
            <w:shd w:val="clear" w:color="auto" w:fill="auto"/>
            <w:tcMar>
              <w:top w:w="0" w:type="dxa"/>
              <w:left w:w="108" w:type="dxa"/>
              <w:bottom w:w="0" w:type="dxa"/>
              <w:right w:w="108" w:type="dxa"/>
            </w:tcMar>
          </w:tcPr>
          <w:p w:rsidR="00E85E44" w:rsidRPr="005978A4" w:rsidRDefault="00E85E44" w:rsidP="00BF7B4A">
            <w:pPr>
              <w:rPr>
                <w:rFonts w:eastAsia="Times New Roman"/>
              </w:rPr>
            </w:pPr>
            <w:r w:rsidRPr="005978A4">
              <w:rPr>
                <w:rFonts w:eastAsia="Times New Roman"/>
              </w:rPr>
              <w:t>Yes, daily</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11</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20.8)</w:t>
            </w:r>
          </w:p>
        </w:tc>
        <w:tc>
          <w:tcPr>
            <w:tcW w:w="63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43</w:t>
            </w:r>
          </w:p>
        </w:tc>
        <w:tc>
          <w:tcPr>
            <w:tcW w:w="90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50.0)</w:t>
            </w:r>
          </w:p>
        </w:tc>
        <w:tc>
          <w:tcPr>
            <w:tcW w:w="72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54</w:t>
            </w:r>
          </w:p>
        </w:tc>
        <w:tc>
          <w:tcPr>
            <w:tcW w:w="810" w:type="dxa"/>
            <w:shd w:val="clear" w:color="auto" w:fill="auto"/>
            <w:noWrap/>
            <w:tcMar>
              <w:top w:w="0" w:type="dxa"/>
              <w:left w:w="108" w:type="dxa"/>
              <w:bottom w:w="0" w:type="dxa"/>
              <w:right w:w="108" w:type="dxa"/>
            </w:tcMar>
            <w:vAlign w:val="center"/>
          </w:tcPr>
          <w:p w:rsidR="00E85E44" w:rsidRPr="005978A4" w:rsidRDefault="00E85E44" w:rsidP="00BF7B4A">
            <w:pPr>
              <w:jc w:val="center"/>
              <w:rPr>
                <w:rFonts w:eastAsia="Times New Roman"/>
              </w:rPr>
            </w:pPr>
            <w:r w:rsidRPr="005978A4">
              <w:rPr>
                <w:rFonts w:eastAsia="Times New Roman"/>
              </w:rPr>
              <w:t>(38.6)</w:t>
            </w:r>
          </w:p>
        </w:tc>
      </w:tr>
      <w:tr w:rsidR="00E85E44" w:rsidRPr="005978A4" w:rsidTr="00052116">
        <w:trPr>
          <w:trHeight w:val="258"/>
          <w:ins w:id="241" w:author="Angela Lupattelli" w:date="2022-05-15T20:10:00Z"/>
        </w:trPr>
        <w:tc>
          <w:tcPr>
            <w:tcW w:w="1931" w:type="dxa"/>
            <w:vMerge/>
            <w:shd w:val="clear" w:color="auto" w:fill="auto"/>
            <w:tcMar>
              <w:top w:w="0" w:type="dxa"/>
              <w:left w:w="108" w:type="dxa"/>
              <w:bottom w:w="0" w:type="dxa"/>
              <w:right w:w="108" w:type="dxa"/>
            </w:tcMar>
          </w:tcPr>
          <w:p w:rsidR="00E85E44" w:rsidRPr="005978A4" w:rsidRDefault="00E85E44" w:rsidP="00E85E44">
            <w:pPr>
              <w:rPr>
                <w:ins w:id="242" w:author="Angela Lupattelli" w:date="2022-05-15T20:10:00Z"/>
                <w:rFonts w:eastAsia="Times New Roman"/>
              </w:rPr>
            </w:pPr>
          </w:p>
        </w:tc>
        <w:tc>
          <w:tcPr>
            <w:tcW w:w="2569" w:type="dxa"/>
            <w:shd w:val="clear" w:color="auto" w:fill="auto"/>
            <w:tcMar>
              <w:top w:w="0" w:type="dxa"/>
              <w:left w:w="108" w:type="dxa"/>
              <w:bottom w:w="0" w:type="dxa"/>
              <w:right w:w="108" w:type="dxa"/>
            </w:tcMar>
          </w:tcPr>
          <w:p w:rsidR="00E85E44" w:rsidRPr="005978A4" w:rsidRDefault="00E85E44" w:rsidP="00E85E44">
            <w:pPr>
              <w:rPr>
                <w:ins w:id="243" w:author="Angela Lupattelli" w:date="2022-05-15T20:10:00Z"/>
                <w:rFonts w:eastAsia="Times New Roman"/>
              </w:rPr>
            </w:pPr>
            <w:ins w:id="244" w:author="Angela Lupattelli" w:date="2022-05-15T20:11:00Z">
              <w:r>
                <w:rPr>
                  <w:rFonts w:eastAsia="Times New Roman"/>
                </w:rPr>
                <w:t>Missing</w:t>
              </w:r>
            </w:ins>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ins w:id="245" w:author="Angela Lupattelli" w:date="2022-05-15T20:10:00Z"/>
                <w:rFonts w:eastAsia="Times New Roman"/>
              </w:rPr>
            </w:pPr>
            <w:ins w:id="246" w:author="Angela Lupattelli" w:date="2022-05-15T20:11:00Z">
              <w:r w:rsidRPr="005978A4">
                <w:rPr>
                  <w:rFonts w:eastAsia="Times New Roman"/>
                </w:rPr>
                <w:t>&lt;5</w:t>
              </w:r>
            </w:ins>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rPr>
                <w:ins w:id="247" w:author="Angela Lupattelli" w:date="2022-05-15T20:10:00Z"/>
                <w:rFonts w:eastAsia="Times New Roman"/>
              </w:rPr>
            </w:pPr>
            <w:ins w:id="248" w:author="Angela Lupattelli" w:date="2022-05-15T20:11:00Z">
              <w:r w:rsidRPr="005978A4">
                <w:rPr>
                  <w:rFonts w:eastAsia="Times New Roman"/>
                </w:rPr>
                <w:t>-</w:t>
              </w:r>
            </w:ins>
          </w:p>
        </w:tc>
        <w:tc>
          <w:tcPr>
            <w:tcW w:w="630" w:type="dxa"/>
            <w:shd w:val="clear" w:color="auto" w:fill="auto"/>
            <w:noWrap/>
            <w:tcMar>
              <w:top w:w="0" w:type="dxa"/>
              <w:left w:w="108" w:type="dxa"/>
              <w:bottom w:w="0" w:type="dxa"/>
              <w:right w:w="108" w:type="dxa"/>
            </w:tcMar>
            <w:vAlign w:val="center"/>
          </w:tcPr>
          <w:p w:rsidR="00E85E44" w:rsidRPr="005978A4" w:rsidRDefault="00E85E44" w:rsidP="00E85E44">
            <w:pPr>
              <w:jc w:val="center"/>
              <w:rPr>
                <w:ins w:id="249" w:author="Angela Lupattelli" w:date="2022-05-15T20:10:00Z"/>
                <w:rFonts w:eastAsia="Times New Roman"/>
              </w:rPr>
            </w:pPr>
            <w:ins w:id="250" w:author="Angela Lupattelli" w:date="2022-05-15T20:11:00Z">
              <w:r w:rsidRPr="005978A4">
                <w:rPr>
                  <w:rFonts w:eastAsia="Times New Roman"/>
                </w:rPr>
                <w:t>&lt;5</w:t>
              </w:r>
            </w:ins>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rPr>
                <w:ins w:id="251" w:author="Angela Lupattelli" w:date="2022-05-15T20:10:00Z"/>
                <w:rFonts w:eastAsia="Times New Roman"/>
              </w:rPr>
            </w:pPr>
            <w:ins w:id="252" w:author="Angela Lupattelli" w:date="2022-05-15T20:11:00Z">
              <w:r w:rsidRPr="005978A4">
                <w:rPr>
                  <w:rFonts w:eastAsia="Times New Roman"/>
                </w:rPr>
                <w:t>-</w:t>
              </w:r>
            </w:ins>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ins w:id="253" w:author="Angela Lupattelli" w:date="2022-05-15T20:10:00Z"/>
                <w:rFonts w:eastAsia="Times New Roman"/>
              </w:rPr>
            </w:pPr>
            <w:ins w:id="254" w:author="Angela Lupattelli" w:date="2022-05-15T20:11:00Z">
              <w:r w:rsidRPr="005978A4">
                <w:rPr>
                  <w:rFonts w:eastAsia="Times New Roman"/>
                </w:rPr>
                <w:t>&lt;5</w:t>
              </w:r>
            </w:ins>
          </w:p>
        </w:tc>
        <w:tc>
          <w:tcPr>
            <w:tcW w:w="810" w:type="dxa"/>
            <w:shd w:val="clear" w:color="auto" w:fill="auto"/>
            <w:noWrap/>
            <w:tcMar>
              <w:top w:w="0" w:type="dxa"/>
              <w:left w:w="108" w:type="dxa"/>
              <w:bottom w:w="0" w:type="dxa"/>
              <w:right w:w="108" w:type="dxa"/>
            </w:tcMar>
            <w:vAlign w:val="center"/>
          </w:tcPr>
          <w:p w:rsidR="00E85E44" w:rsidRPr="005978A4" w:rsidRDefault="00E85E44" w:rsidP="00E85E44">
            <w:pPr>
              <w:jc w:val="center"/>
              <w:rPr>
                <w:ins w:id="255" w:author="Angela Lupattelli" w:date="2022-05-15T20:10:00Z"/>
                <w:rFonts w:eastAsia="Times New Roman"/>
              </w:rPr>
            </w:pPr>
            <w:ins w:id="256" w:author="Angela Lupattelli" w:date="2022-05-15T20:11:00Z">
              <w:r w:rsidRPr="005978A4">
                <w:rPr>
                  <w:rFonts w:eastAsia="Times New Roman"/>
                </w:rPr>
                <w:t>-</w:t>
              </w:r>
            </w:ins>
          </w:p>
        </w:tc>
      </w:tr>
      <w:tr w:rsidR="00E85E44" w:rsidRPr="005978A4" w:rsidTr="00052116">
        <w:trPr>
          <w:trHeight w:val="258"/>
        </w:trPr>
        <w:tc>
          <w:tcPr>
            <w:tcW w:w="1931" w:type="dxa"/>
            <w:vMerge w:val="restart"/>
            <w:shd w:val="clear" w:color="auto" w:fill="auto"/>
            <w:tcMar>
              <w:top w:w="0" w:type="dxa"/>
              <w:left w:w="108" w:type="dxa"/>
              <w:bottom w:w="0" w:type="dxa"/>
              <w:right w:w="108" w:type="dxa"/>
            </w:tcMar>
          </w:tcPr>
          <w:p w:rsidR="00E85E44" w:rsidRPr="005978A4" w:rsidRDefault="00E85E44" w:rsidP="00E85E44">
            <w:r w:rsidRPr="005978A4">
              <w:rPr>
                <w:rFonts w:eastAsia="Times New Roman"/>
              </w:rPr>
              <w:t>Current alcohol drinking habit</w:t>
            </w:r>
          </w:p>
        </w:tc>
        <w:tc>
          <w:tcPr>
            <w:tcW w:w="2569" w:type="dxa"/>
            <w:shd w:val="clear" w:color="auto" w:fill="auto"/>
            <w:tcMar>
              <w:top w:w="0" w:type="dxa"/>
              <w:left w:w="108" w:type="dxa"/>
              <w:bottom w:w="0" w:type="dxa"/>
              <w:right w:w="108" w:type="dxa"/>
            </w:tcMar>
          </w:tcPr>
          <w:p w:rsidR="00E85E44" w:rsidRPr="005978A4" w:rsidRDefault="00E85E44" w:rsidP="00E85E44">
            <w:r w:rsidRPr="005978A4">
              <w:rPr>
                <w:rFonts w:eastAsia="Times New Roman"/>
              </w:rPr>
              <w:t>Never</w:t>
            </w:r>
            <w:r w:rsidRPr="005978A4">
              <w:rPr>
                <w:rFonts w:eastAsia="Times New Roman"/>
                <w:cs/>
              </w:rPr>
              <w:t>‎</w:t>
            </w:r>
            <w:r w:rsidRPr="005978A4">
              <w:rPr>
                <w:rFonts w:eastAsia="Times New Roman"/>
              </w:rPr>
              <w:t>\not last year</w:t>
            </w:r>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47</w:t>
            </w:r>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82.5)</w:t>
            </w:r>
          </w:p>
        </w:tc>
        <w:tc>
          <w:tcPr>
            <w:tcW w:w="63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53</w:t>
            </w:r>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59.6)</w:t>
            </w:r>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100</w:t>
            </w:r>
          </w:p>
        </w:tc>
        <w:tc>
          <w:tcPr>
            <w:tcW w:w="81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68.0)</w:t>
            </w:r>
          </w:p>
        </w:tc>
      </w:tr>
      <w:tr w:rsidR="00E85E44" w:rsidRPr="005978A4" w:rsidTr="00052116">
        <w:trPr>
          <w:trHeight w:val="258"/>
        </w:trPr>
        <w:tc>
          <w:tcPr>
            <w:tcW w:w="1931" w:type="dxa"/>
            <w:vMerge/>
            <w:shd w:val="clear" w:color="auto" w:fill="auto"/>
            <w:tcMar>
              <w:top w:w="0" w:type="dxa"/>
              <w:left w:w="108" w:type="dxa"/>
              <w:bottom w:w="0" w:type="dxa"/>
              <w:right w:w="108" w:type="dxa"/>
            </w:tcMar>
          </w:tcPr>
          <w:p w:rsidR="00E85E44" w:rsidRPr="005978A4" w:rsidRDefault="00E85E44" w:rsidP="00E85E44">
            <w:pPr>
              <w:rPr>
                <w:rFonts w:eastAsia="Times New Roman"/>
              </w:rPr>
            </w:pPr>
          </w:p>
        </w:tc>
        <w:tc>
          <w:tcPr>
            <w:tcW w:w="2569" w:type="dxa"/>
            <w:shd w:val="clear" w:color="auto" w:fill="auto"/>
            <w:tcMar>
              <w:top w:w="0" w:type="dxa"/>
              <w:left w:w="108" w:type="dxa"/>
              <w:bottom w:w="0" w:type="dxa"/>
              <w:right w:w="108" w:type="dxa"/>
            </w:tcMar>
          </w:tcPr>
          <w:p w:rsidR="00E85E44" w:rsidRPr="005978A4" w:rsidRDefault="00E85E44" w:rsidP="00E85E44">
            <w:r w:rsidRPr="005978A4">
              <w:rPr>
                <w:rFonts w:eastAsia="Times New Roman"/>
              </w:rPr>
              <w:t>Weekly</w:t>
            </w:r>
            <w:r w:rsidRPr="005978A4">
              <w:rPr>
                <w:rFonts w:eastAsia="Times New Roman"/>
                <w:cs/>
              </w:rPr>
              <w:t>‎</w:t>
            </w:r>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lt;5</w:t>
            </w:r>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w:t>
            </w:r>
          </w:p>
        </w:tc>
        <w:tc>
          <w:tcPr>
            <w:tcW w:w="63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15</w:t>
            </w:r>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16.9)</w:t>
            </w:r>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17</w:t>
            </w:r>
          </w:p>
        </w:tc>
        <w:tc>
          <w:tcPr>
            <w:tcW w:w="81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11.6)</w:t>
            </w:r>
          </w:p>
        </w:tc>
      </w:tr>
      <w:tr w:rsidR="00E85E44" w:rsidRPr="005978A4" w:rsidTr="00462F74">
        <w:trPr>
          <w:trHeight w:val="296"/>
        </w:trPr>
        <w:tc>
          <w:tcPr>
            <w:tcW w:w="1931" w:type="dxa"/>
            <w:vMerge/>
            <w:shd w:val="clear" w:color="auto" w:fill="auto"/>
            <w:tcMar>
              <w:top w:w="0" w:type="dxa"/>
              <w:left w:w="108" w:type="dxa"/>
              <w:bottom w:w="0" w:type="dxa"/>
              <w:right w:w="108" w:type="dxa"/>
            </w:tcMar>
          </w:tcPr>
          <w:p w:rsidR="00E85E44" w:rsidRPr="005978A4" w:rsidRDefault="00E85E44" w:rsidP="00E85E44">
            <w:pPr>
              <w:rPr>
                <w:rFonts w:eastAsia="Times New Roman"/>
              </w:rPr>
            </w:pPr>
          </w:p>
        </w:tc>
        <w:tc>
          <w:tcPr>
            <w:tcW w:w="2569" w:type="dxa"/>
            <w:tcBorders>
              <w:bottom w:val="nil"/>
            </w:tcBorders>
            <w:shd w:val="clear" w:color="auto" w:fill="auto"/>
            <w:tcMar>
              <w:top w:w="0" w:type="dxa"/>
              <w:left w:w="108" w:type="dxa"/>
              <w:bottom w:w="0" w:type="dxa"/>
              <w:right w:w="108" w:type="dxa"/>
            </w:tcMar>
          </w:tcPr>
          <w:p w:rsidR="00E85E44" w:rsidRPr="005978A4" w:rsidRDefault="00E85E44" w:rsidP="00E85E44">
            <w:r w:rsidRPr="005978A4">
              <w:rPr>
                <w:rFonts w:eastAsia="Times New Roman"/>
              </w:rPr>
              <w:t>Monthly</w:t>
            </w:r>
            <w:r w:rsidRPr="005978A4">
              <w:rPr>
                <w:rFonts w:eastAsia="Times New Roman"/>
                <w:cs/>
              </w:rPr>
              <w:t>‎</w:t>
            </w:r>
            <w:r w:rsidRPr="005978A4">
              <w:rPr>
                <w:rFonts w:eastAsia="Times New Roman"/>
              </w:rPr>
              <w:t>\Few times a year</w:t>
            </w:r>
          </w:p>
        </w:tc>
        <w:tc>
          <w:tcPr>
            <w:tcW w:w="720" w:type="dxa"/>
            <w:tcBorders>
              <w:bottom w:val="nil"/>
            </w:tcBorders>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8</w:t>
            </w:r>
          </w:p>
        </w:tc>
        <w:tc>
          <w:tcPr>
            <w:tcW w:w="900" w:type="dxa"/>
            <w:tcBorders>
              <w:bottom w:val="nil"/>
            </w:tcBorders>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14.0)</w:t>
            </w:r>
          </w:p>
        </w:tc>
        <w:tc>
          <w:tcPr>
            <w:tcW w:w="630" w:type="dxa"/>
            <w:tcBorders>
              <w:bottom w:val="nil"/>
            </w:tcBorders>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21</w:t>
            </w:r>
          </w:p>
        </w:tc>
        <w:tc>
          <w:tcPr>
            <w:tcW w:w="900" w:type="dxa"/>
            <w:tcBorders>
              <w:bottom w:val="nil"/>
            </w:tcBorders>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23.6)</w:t>
            </w:r>
          </w:p>
        </w:tc>
        <w:tc>
          <w:tcPr>
            <w:tcW w:w="720" w:type="dxa"/>
            <w:tcBorders>
              <w:bottom w:val="nil"/>
            </w:tcBorders>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30</w:t>
            </w:r>
          </w:p>
        </w:tc>
        <w:tc>
          <w:tcPr>
            <w:tcW w:w="810" w:type="dxa"/>
            <w:tcBorders>
              <w:bottom w:val="nil"/>
            </w:tcBorders>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20.4)</w:t>
            </w:r>
          </w:p>
        </w:tc>
      </w:tr>
      <w:tr w:rsidR="00E85E44" w:rsidRPr="005978A4" w:rsidTr="00316292">
        <w:trPr>
          <w:trHeight w:val="296"/>
          <w:ins w:id="257" w:author="Angela Lupattelli" w:date="2022-05-15T20:11:00Z"/>
        </w:trPr>
        <w:tc>
          <w:tcPr>
            <w:tcW w:w="1931" w:type="dxa"/>
            <w:vMerge/>
            <w:tcBorders>
              <w:bottom w:val="nil"/>
            </w:tcBorders>
            <w:shd w:val="clear" w:color="auto" w:fill="auto"/>
            <w:tcMar>
              <w:top w:w="0" w:type="dxa"/>
              <w:left w:w="108" w:type="dxa"/>
              <w:bottom w:w="0" w:type="dxa"/>
              <w:right w:w="108" w:type="dxa"/>
            </w:tcMar>
          </w:tcPr>
          <w:p w:rsidR="00E85E44" w:rsidRPr="005978A4" w:rsidRDefault="00E85E44" w:rsidP="00E85E44">
            <w:pPr>
              <w:rPr>
                <w:ins w:id="258" w:author="Angela Lupattelli" w:date="2022-05-15T20:11:00Z"/>
                <w:rFonts w:eastAsia="Times New Roman"/>
              </w:rPr>
            </w:pPr>
          </w:p>
        </w:tc>
        <w:tc>
          <w:tcPr>
            <w:tcW w:w="2569" w:type="dxa"/>
            <w:tcBorders>
              <w:bottom w:val="nil"/>
            </w:tcBorders>
            <w:shd w:val="clear" w:color="auto" w:fill="auto"/>
            <w:tcMar>
              <w:top w:w="0" w:type="dxa"/>
              <w:left w:w="108" w:type="dxa"/>
              <w:bottom w:w="0" w:type="dxa"/>
              <w:right w:w="108" w:type="dxa"/>
            </w:tcMar>
          </w:tcPr>
          <w:p w:rsidR="00E85E44" w:rsidRPr="005978A4" w:rsidRDefault="00E85E44" w:rsidP="00E85E44">
            <w:pPr>
              <w:rPr>
                <w:ins w:id="259" w:author="Angela Lupattelli" w:date="2022-05-15T20:11:00Z"/>
                <w:rFonts w:eastAsia="Times New Roman"/>
              </w:rPr>
            </w:pPr>
            <w:ins w:id="260" w:author="Angela Lupattelli" w:date="2022-05-15T20:11:00Z">
              <w:r>
                <w:rPr>
                  <w:rFonts w:eastAsia="Times New Roman"/>
                </w:rPr>
                <w:t>Missing</w:t>
              </w:r>
            </w:ins>
          </w:p>
        </w:tc>
        <w:tc>
          <w:tcPr>
            <w:tcW w:w="720" w:type="dxa"/>
            <w:tcBorders>
              <w:bottom w:val="nil"/>
            </w:tcBorders>
            <w:shd w:val="clear" w:color="auto" w:fill="auto"/>
            <w:noWrap/>
            <w:tcMar>
              <w:top w:w="0" w:type="dxa"/>
              <w:left w:w="108" w:type="dxa"/>
              <w:bottom w:w="0" w:type="dxa"/>
              <w:right w:w="108" w:type="dxa"/>
            </w:tcMar>
            <w:vAlign w:val="center"/>
          </w:tcPr>
          <w:p w:rsidR="00E85E44" w:rsidRPr="005978A4" w:rsidRDefault="00E85E44" w:rsidP="00E85E44">
            <w:pPr>
              <w:jc w:val="center"/>
              <w:rPr>
                <w:ins w:id="261" w:author="Angela Lupattelli" w:date="2022-05-15T20:11:00Z"/>
                <w:rFonts w:eastAsia="Times New Roman"/>
              </w:rPr>
            </w:pPr>
            <w:ins w:id="262" w:author="Angela Lupattelli" w:date="2022-05-15T20:11:00Z">
              <w:r>
                <w:rPr>
                  <w:rFonts w:eastAsia="Times New Roman"/>
                </w:rPr>
                <w:t>0</w:t>
              </w:r>
            </w:ins>
          </w:p>
        </w:tc>
        <w:tc>
          <w:tcPr>
            <w:tcW w:w="900" w:type="dxa"/>
            <w:tcBorders>
              <w:bottom w:val="nil"/>
            </w:tcBorders>
            <w:shd w:val="clear" w:color="auto" w:fill="auto"/>
            <w:noWrap/>
            <w:tcMar>
              <w:top w:w="0" w:type="dxa"/>
              <w:left w:w="108" w:type="dxa"/>
              <w:bottom w:w="0" w:type="dxa"/>
              <w:right w:w="108" w:type="dxa"/>
            </w:tcMar>
            <w:vAlign w:val="center"/>
          </w:tcPr>
          <w:p w:rsidR="00E85E44" w:rsidRPr="005978A4" w:rsidRDefault="00E85E44" w:rsidP="00E85E44">
            <w:pPr>
              <w:jc w:val="center"/>
              <w:rPr>
                <w:ins w:id="263" w:author="Angela Lupattelli" w:date="2022-05-15T20:11:00Z"/>
                <w:rFonts w:eastAsia="Times New Roman"/>
              </w:rPr>
            </w:pPr>
            <w:ins w:id="264" w:author="Angela Lupattelli" w:date="2022-05-15T20:11:00Z">
              <w:r>
                <w:rPr>
                  <w:rFonts w:eastAsia="Times New Roman"/>
                </w:rPr>
                <w:t>0</w:t>
              </w:r>
            </w:ins>
          </w:p>
        </w:tc>
        <w:tc>
          <w:tcPr>
            <w:tcW w:w="630" w:type="dxa"/>
            <w:tcBorders>
              <w:bottom w:val="nil"/>
            </w:tcBorders>
            <w:shd w:val="clear" w:color="auto" w:fill="auto"/>
            <w:noWrap/>
            <w:tcMar>
              <w:top w:w="0" w:type="dxa"/>
              <w:left w:w="108" w:type="dxa"/>
              <w:bottom w:w="0" w:type="dxa"/>
              <w:right w:w="108" w:type="dxa"/>
            </w:tcMar>
            <w:vAlign w:val="center"/>
          </w:tcPr>
          <w:p w:rsidR="00E85E44" w:rsidRPr="005978A4" w:rsidRDefault="00E85E44" w:rsidP="00E85E44">
            <w:pPr>
              <w:jc w:val="center"/>
              <w:rPr>
                <w:ins w:id="265" w:author="Angela Lupattelli" w:date="2022-05-15T20:11:00Z"/>
                <w:rFonts w:eastAsia="Times New Roman"/>
              </w:rPr>
            </w:pPr>
            <w:ins w:id="266" w:author="Angela Lupattelli" w:date="2022-05-15T20:11:00Z">
              <w:r w:rsidRPr="005978A4">
                <w:rPr>
                  <w:rFonts w:eastAsia="Times New Roman"/>
                </w:rPr>
                <w:t>&lt;5</w:t>
              </w:r>
            </w:ins>
          </w:p>
        </w:tc>
        <w:tc>
          <w:tcPr>
            <w:tcW w:w="900" w:type="dxa"/>
            <w:tcBorders>
              <w:bottom w:val="nil"/>
            </w:tcBorders>
            <w:shd w:val="clear" w:color="auto" w:fill="auto"/>
            <w:noWrap/>
            <w:tcMar>
              <w:top w:w="0" w:type="dxa"/>
              <w:left w:w="108" w:type="dxa"/>
              <w:bottom w:w="0" w:type="dxa"/>
              <w:right w:w="108" w:type="dxa"/>
            </w:tcMar>
            <w:vAlign w:val="center"/>
          </w:tcPr>
          <w:p w:rsidR="00E85E44" w:rsidRPr="005978A4" w:rsidRDefault="00E85E44" w:rsidP="00E85E44">
            <w:pPr>
              <w:jc w:val="center"/>
              <w:rPr>
                <w:ins w:id="267" w:author="Angela Lupattelli" w:date="2022-05-15T20:11:00Z"/>
                <w:rFonts w:eastAsia="Times New Roman"/>
              </w:rPr>
            </w:pPr>
            <w:ins w:id="268" w:author="Angela Lupattelli" w:date="2022-05-15T20:11:00Z">
              <w:r w:rsidRPr="005978A4">
                <w:rPr>
                  <w:rFonts w:eastAsia="Times New Roman"/>
                </w:rPr>
                <w:t>-</w:t>
              </w:r>
            </w:ins>
          </w:p>
        </w:tc>
        <w:tc>
          <w:tcPr>
            <w:tcW w:w="720" w:type="dxa"/>
            <w:tcBorders>
              <w:bottom w:val="nil"/>
            </w:tcBorders>
            <w:shd w:val="clear" w:color="auto" w:fill="auto"/>
            <w:noWrap/>
            <w:tcMar>
              <w:top w:w="0" w:type="dxa"/>
              <w:left w:w="108" w:type="dxa"/>
              <w:bottom w:w="0" w:type="dxa"/>
              <w:right w:w="108" w:type="dxa"/>
            </w:tcMar>
            <w:vAlign w:val="center"/>
          </w:tcPr>
          <w:p w:rsidR="00E85E44" w:rsidRPr="005978A4" w:rsidRDefault="00E85E44" w:rsidP="00E85E44">
            <w:pPr>
              <w:jc w:val="center"/>
              <w:rPr>
                <w:ins w:id="269" w:author="Angela Lupattelli" w:date="2022-05-15T20:11:00Z"/>
                <w:rFonts w:eastAsia="Times New Roman"/>
              </w:rPr>
            </w:pPr>
            <w:ins w:id="270" w:author="Angela Lupattelli" w:date="2022-05-15T20:11:00Z">
              <w:r w:rsidRPr="005978A4">
                <w:rPr>
                  <w:rFonts w:eastAsia="Times New Roman"/>
                </w:rPr>
                <w:t>&lt;5</w:t>
              </w:r>
            </w:ins>
          </w:p>
        </w:tc>
        <w:tc>
          <w:tcPr>
            <w:tcW w:w="810" w:type="dxa"/>
            <w:tcBorders>
              <w:bottom w:val="nil"/>
            </w:tcBorders>
            <w:shd w:val="clear" w:color="auto" w:fill="auto"/>
            <w:noWrap/>
            <w:tcMar>
              <w:top w:w="0" w:type="dxa"/>
              <w:left w:w="108" w:type="dxa"/>
              <w:bottom w:w="0" w:type="dxa"/>
              <w:right w:w="108" w:type="dxa"/>
            </w:tcMar>
            <w:vAlign w:val="center"/>
          </w:tcPr>
          <w:p w:rsidR="00E85E44" w:rsidRPr="005978A4" w:rsidRDefault="00E85E44" w:rsidP="00E85E44">
            <w:pPr>
              <w:jc w:val="center"/>
              <w:rPr>
                <w:ins w:id="271" w:author="Angela Lupattelli" w:date="2022-05-15T20:11:00Z"/>
                <w:rFonts w:eastAsia="Times New Roman"/>
              </w:rPr>
            </w:pPr>
            <w:ins w:id="272" w:author="Angela Lupattelli" w:date="2022-05-15T20:11:00Z">
              <w:r w:rsidRPr="005978A4">
                <w:rPr>
                  <w:rFonts w:eastAsia="Times New Roman"/>
                </w:rPr>
                <w:t>-</w:t>
              </w:r>
            </w:ins>
          </w:p>
        </w:tc>
      </w:tr>
      <w:tr w:rsidR="00E85E44" w:rsidRPr="005978A4" w:rsidTr="00316292">
        <w:tblPrEx>
          <w:tblW w:w="9180" w:type="dxa"/>
          <w:tblInd w:w="-5" w:type="dxa"/>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ExChange w:id="273" w:author="Angela Lupattelli" w:date="2022-05-15T09:15:00Z">
            <w:tblPrEx>
              <w:tblW w:w="9180" w:type="dxa"/>
              <w:tblInd w:w="-5" w:type="dxa"/>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Ex>
          </w:tblPrExChange>
        </w:tblPrEx>
        <w:trPr>
          <w:trHeight w:val="296"/>
          <w:ins w:id="274" w:author="Angela Lupattelli" w:date="2022-05-15T09:14:00Z"/>
          <w:trPrChange w:id="275" w:author="Angela Lupattelli" w:date="2022-05-15T09:15:00Z">
            <w:trPr>
              <w:gridBefore w:val="1"/>
              <w:trHeight w:val="296"/>
            </w:trPr>
          </w:trPrChange>
        </w:trPr>
        <w:tc>
          <w:tcPr>
            <w:tcW w:w="1931" w:type="dxa"/>
            <w:tcBorders>
              <w:top w:val="nil"/>
              <w:bottom w:val="nil"/>
            </w:tcBorders>
            <w:shd w:val="clear" w:color="auto" w:fill="auto"/>
            <w:tcMar>
              <w:top w:w="0" w:type="dxa"/>
              <w:left w:w="108" w:type="dxa"/>
              <w:bottom w:w="0" w:type="dxa"/>
              <w:right w:w="108" w:type="dxa"/>
            </w:tcMar>
            <w:tcPrChange w:id="276" w:author="Angela Lupattelli" w:date="2022-05-15T09:15:00Z">
              <w:tcPr>
                <w:tcW w:w="1931" w:type="dxa"/>
                <w:gridSpan w:val="2"/>
                <w:tcBorders>
                  <w:bottom w:val="single" w:sz="4" w:space="0" w:color="auto"/>
                </w:tcBorders>
                <w:shd w:val="clear" w:color="auto" w:fill="auto"/>
                <w:tcMar>
                  <w:top w:w="0" w:type="dxa"/>
                  <w:left w:w="108" w:type="dxa"/>
                  <w:bottom w:w="0" w:type="dxa"/>
                  <w:right w:w="108" w:type="dxa"/>
                </w:tcMar>
              </w:tcPr>
            </w:tcPrChange>
          </w:tcPr>
          <w:p w:rsidR="00E85E44" w:rsidRPr="005978A4" w:rsidRDefault="00E85E44" w:rsidP="00E85E44">
            <w:pPr>
              <w:rPr>
                <w:ins w:id="277" w:author="Angela Lupattelli" w:date="2022-05-15T09:14:00Z"/>
                <w:rFonts w:eastAsia="Times New Roman"/>
              </w:rPr>
            </w:pPr>
            <w:bookmarkStart w:id="278" w:name="_Hlk65432835"/>
            <w:ins w:id="279" w:author="Angela Lupattelli" w:date="2022-05-15T09:15:00Z">
              <w:r w:rsidRPr="00316292">
                <w:rPr>
                  <w:rFonts w:eastAsia="Times New Roman"/>
                </w:rPr>
                <w:t>Health literacy</w:t>
              </w:r>
            </w:ins>
          </w:p>
        </w:tc>
        <w:tc>
          <w:tcPr>
            <w:tcW w:w="2569" w:type="dxa"/>
            <w:tcBorders>
              <w:top w:val="nil"/>
              <w:bottom w:val="nil"/>
            </w:tcBorders>
            <w:shd w:val="clear" w:color="auto" w:fill="auto"/>
            <w:tcMar>
              <w:top w:w="0" w:type="dxa"/>
              <w:left w:w="108" w:type="dxa"/>
              <w:bottom w:w="0" w:type="dxa"/>
              <w:right w:w="108" w:type="dxa"/>
            </w:tcMar>
            <w:vAlign w:val="center"/>
            <w:tcPrChange w:id="280" w:author="Angela Lupattelli" w:date="2022-05-15T09:15:00Z">
              <w:tcPr>
                <w:tcW w:w="2569" w:type="dxa"/>
                <w:gridSpan w:val="2"/>
                <w:tcBorders>
                  <w:bottom w:val="single" w:sz="4" w:space="0" w:color="auto"/>
                </w:tcBorders>
                <w:shd w:val="clear" w:color="auto" w:fill="auto"/>
                <w:tcMar>
                  <w:top w:w="0" w:type="dxa"/>
                  <w:left w:w="108" w:type="dxa"/>
                  <w:bottom w:w="0" w:type="dxa"/>
                  <w:right w:w="108" w:type="dxa"/>
                </w:tcMar>
              </w:tcPr>
            </w:tcPrChange>
          </w:tcPr>
          <w:p w:rsidR="00E85E44" w:rsidRPr="005978A4" w:rsidRDefault="00E85E44" w:rsidP="00E85E44">
            <w:pPr>
              <w:rPr>
                <w:ins w:id="281" w:author="Angela Lupattelli" w:date="2022-05-15T09:14:00Z"/>
                <w:rFonts w:eastAsia="Times New Roman"/>
              </w:rPr>
            </w:pPr>
            <w:ins w:id="282" w:author="Angela Lupattelli" w:date="2022-05-15T09:15:00Z">
              <w:r>
                <w:rPr>
                  <w:rFonts w:eastAsia="Times New Roman"/>
                </w:rPr>
                <w:t>Low</w:t>
              </w:r>
            </w:ins>
          </w:p>
        </w:tc>
        <w:tc>
          <w:tcPr>
            <w:tcW w:w="720" w:type="dxa"/>
            <w:tcBorders>
              <w:top w:val="nil"/>
              <w:bottom w:val="nil"/>
            </w:tcBorders>
            <w:shd w:val="clear" w:color="auto" w:fill="auto"/>
            <w:noWrap/>
            <w:tcMar>
              <w:top w:w="0" w:type="dxa"/>
              <w:left w:w="108" w:type="dxa"/>
              <w:bottom w:w="0" w:type="dxa"/>
              <w:right w:w="108" w:type="dxa"/>
            </w:tcMar>
            <w:vAlign w:val="center"/>
            <w:tcPrChange w:id="283" w:author="Angela Lupattelli" w:date="2022-05-15T09:15:00Z">
              <w:tcPr>
                <w:tcW w:w="72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284" w:author="Angela Lupattelli" w:date="2022-05-15T09:14:00Z"/>
                <w:rFonts w:eastAsia="Times New Roman"/>
              </w:rPr>
            </w:pPr>
            <w:ins w:id="285" w:author="Angela Lupattelli" w:date="2022-05-15T09:15:00Z">
              <w:r w:rsidRPr="003903CC">
                <w:rPr>
                  <w:rFonts w:eastAsia="Times New Roman"/>
                </w:rPr>
                <w:t>30</w:t>
              </w:r>
            </w:ins>
          </w:p>
        </w:tc>
        <w:tc>
          <w:tcPr>
            <w:tcW w:w="900" w:type="dxa"/>
            <w:tcBorders>
              <w:top w:val="nil"/>
              <w:bottom w:val="nil"/>
            </w:tcBorders>
            <w:shd w:val="clear" w:color="auto" w:fill="auto"/>
            <w:noWrap/>
            <w:tcMar>
              <w:top w:w="0" w:type="dxa"/>
              <w:left w:w="108" w:type="dxa"/>
              <w:bottom w:w="0" w:type="dxa"/>
              <w:right w:w="108" w:type="dxa"/>
            </w:tcMar>
            <w:vAlign w:val="center"/>
            <w:tcPrChange w:id="286" w:author="Angela Lupattelli" w:date="2022-05-15T09:15:00Z">
              <w:tcPr>
                <w:tcW w:w="90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287" w:author="Angela Lupattelli" w:date="2022-05-15T09:14:00Z"/>
                <w:rFonts w:eastAsia="Times New Roman"/>
              </w:rPr>
            </w:pPr>
            <w:ins w:id="288" w:author="Angela Lupattelli" w:date="2022-05-15T09:15:00Z">
              <w:r w:rsidRPr="003903CC">
                <w:rPr>
                  <w:rFonts w:eastAsia="Times New Roman"/>
                </w:rPr>
                <w:t>(52.6)</w:t>
              </w:r>
            </w:ins>
          </w:p>
        </w:tc>
        <w:tc>
          <w:tcPr>
            <w:tcW w:w="630" w:type="dxa"/>
            <w:tcBorders>
              <w:top w:val="nil"/>
              <w:bottom w:val="nil"/>
            </w:tcBorders>
            <w:shd w:val="clear" w:color="auto" w:fill="auto"/>
            <w:noWrap/>
            <w:tcMar>
              <w:top w:w="0" w:type="dxa"/>
              <w:left w:w="108" w:type="dxa"/>
              <w:bottom w:w="0" w:type="dxa"/>
              <w:right w:w="108" w:type="dxa"/>
            </w:tcMar>
            <w:vAlign w:val="center"/>
            <w:tcPrChange w:id="289" w:author="Angela Lupattelli" w:date="2022-05-15T09:15:00Z">
              <w:tcPr>
                <w:tcW w:w="63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290" w:author="Angela Lupattelli" w:date="2022-05-15T09:14:00Z"/>
                <w:rFonts w:eastAsia="Times New Roman"/>
              </w:rPr>
            </w:pPr>
            <w:ins w:id="291" w:author="Angela Lupattelli" w:date="2022-05-15T09:15:00Z">
              <w:r w:rsidRPr="003903CC">
                <w:rPr>
                  <w:rFonts w:eastAsia="Times New Roman"/>
                </w:rPr>
                <w:t>38</w:t>
              </w:r>
            </w:ins>
          </w:p>
        </w:tc>
        <w:tc>
          <w:tcPr>
            <w:tcW w:w="900" w:type="dxa"/>
            <w:tcBorders>
              <w:top w:val="nil"/>
              <w:bottom w:val="nil"/>
            </w:tcBorders>
            <w:shd w:val="clear" w:color="auto" w:fill="auto"/>
            <w:noWrap/>
            <w:tcMar>
              <w:top w:w="0" w:type="dxa"/>
              <w:left w:w="108" w:type="dxa"/>
              <w:bottom w:w="0" w:type="dxa"/>
              <w:right w:w="108" w:type="dxa"/>
            </w:tcMar>
            <w:vAlign w:val="center"/>
            <w:tcPrChange w:id="292" w:author="Angela Lupattelli" w:date="2022-05-15T09:15:00Z">
              <w:tcPr>
                <w:tcW w:w="90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293" w:author="Angela Lupattelli" w:date="2022-05-15T09:14:00Z"/>
                <w:rFonts w:eastAsia="Times New Roman"/>
              </w:rPr>
            </w:pPr>
            <w:ins w:id="294" w:author="Angela Lupattelli" w:date="2022-05-15T09:15:00Z">
              <w:r w:rsidRPr="003903CC">
                <w:rPr>
                  <w:rFonts w:eastAsia="Times New Roman"/>
                </w:rPr>
                <w:t>(42.2)</w:t>
              </w:r>
            </w:ins>
          </w:p>
        </w:tc>
        <w:tc>
          <w:tcPr>
            <w:tcW w:w="720" w:type="dxa"/>
            <w:tcBorders>
              <w:top w:val="nil"/>
              <w:bottom w:val="nil"/>
            </w:tcBorders>
            <w:shd w:val="clear" w:color="auto" w:fill="auto"/>
            <w:noWrap/>
            <w:tcMar>
              <w:top w:w="0" w:type="dxa"/>
              <w:left w:w="108" w:type="dxa"/>
              <w:bottom w:w="0" w:type="dxa"/>
              <w:right w:w="108" w:type="dxa"/>
            </w:tcMar>
            <w:vAlign w:val="center"/>
            <w:tcPrChange w:id="295" w:author="Angela Lupattelli" w:date="2022-05-15T09:15:00Z">
              <w:tcPr>
                <w:tcW w:w="72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296" w:author="Angela Lupattelli" w:date="2022-05-15T09:14:00Z"/>
                <w:rFonts w:eastAsia="Times New Roman"/>
              </w:rPr>
            </w:pPr>
            <w:ins w:id="297" w:author="Angela Lupattelli" w:date="2022-05-15T09:15:00Z">
              <w:r w:rsidRPr="003903CC">
                <w:rPr>
                  <w:rFonts w:eastAsia="Times New Roman"/>
                </w:rPr>
                <w:t>68</w:t>
              </w:r>
            </w:ins>
          </w:p>
        </w:tc>
        <w:tc>
          <w:tcPr>
            <w:tcW w:w="810" w:type="dxa"/>
            <w:tcBorders>
              <w:top w:val="nil"/>
              <w:bottom w:val="nil"/>
            </w:tcBorders>
            <w:shd w:val="clear" w:color="auto" w:fill="auto"/>
            <w:noWrap/>
            <w:tcMar>
              <w:top w:w="0" w:type="dxa"/>
              <w:left w:w="108" w:type="dxa"/>
              <w:bottom w:w="0" w:type="dxa"/>
              <w:right w:w="108" w:type="dxa"/>
            </w:tcMar>
            <w:vAlign w:val="center"/>
            <w:tcPrChange w:id="298" w:author="Angela Lupattelli" w:date="2022-05-15T09:15:00Z">
              <w:tcPr>
                <w:tcW w:w="81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299" w:author="Angela Lupattelli" w:date="2022-05-15T09:14:00Z"/>
                <w:rFonts w:eastAsia="Times New Roman"/>
              </w:rPr>
            </w:pPr>
            <w:ins w:id="300" w:author="Angela Lupattelli" w:date="2022-05-15T09:15:00Z">
              <w:r w:rsidRPr="003903CC">
                <w:rPr>
                  <w:rFonts w:eastAsia="Times New Roman"/>
                </w:rPr>
                <w:t>(45.9)</w:t>
              </w:r>
            </w:ins>
          </w:p>
        </w:tc>
      </w:tr>
      <w:tr w:rsidR="00E85E44" w:rsidRPr="005978A4" w:rsidTr="00316292">
        <w:tblPrEx>
          <w:tblW w:w="9180" w:type="dxa"/>
          <w:tblInd w:w="-5" w:type="dxa"/>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ExChange w:id="301" w:author="Angela Lupattelli" w:date="2022-05-15T09:15:00Z">
            <w:tblPrEx>
              <w:tblW w:w="9180" w:type="dxa"/>
              <w:tblInd w:w="-5" w:type="dxa"/>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Ex>
          </w:tblPrExChange>
        </w:tblPrEx>
        <w:trPr>
          <w:trHeight w:val="296"/>
          <w:ins w:id="302" w:author="Angela Lupattelli" w:date="2022-05-15T09:14:00Z"/>
          <w:trPrChange w:id="303" w:author="Angela Lupattelli" w:date="2022-05-15T09:15:00Z">
            <w:trPr>
              <w:gridBefore w:val="1"/>
              <w:trHeight w:val="296"/>
            </w:trPr>
          </w:trPrChange>
        </w:trPr>
        <w:tc>
          <w:tcPr>
            <w:tcW w:w="1931" w:type="dxa"/>
            <w:tcBorders>
              <w:top w:val="nil"/>
              <w:bottom w:val="nil"/>
            </w:tcBorders>
            <w:shd w:val="clear" w:color="auto" w:fill="auto"/>
            <w:tcMar>
              <w:top w:w="0" w:type="dxa"/>
              <w:left w:w="108" w:type="dxa"/>
              <w:bottom w:w="0" w:type="dxa"/>
              <w:right w:w="108" w:type="dxa"/>
            </w:tcMar>
            <w:tcPrChange w:id="304" w:author="Angela Lupattelli" w:date="2022-05-15T09:15:00Z">
              <w:tcPr>
                <w:tcW w:w="1931" w:type="dxa"/>
                <w:gridSpan w:val="2"/>
                <w:tcBorders>
                  <w:bottom w:val="single" w:sz="4" w:space="0" w:color="auto"/>
                </w:tcBorders>
                <w:shd w:val="clear" w:color="auto" w:fill="auto"/>
                <w:tcMar>
                  <w:top w:w="0" w:type="dxa"/>
                  <w:left w:w="108" w:type="dxa"/>
                  <w:bottom w:w="0" w:type="dxa"/>
                  <w:right w:w="108" w:type="dxa"/>
                </w:tcMar>
              </w:tcPr>
            </w:tcPrChange>
          </w:tcPr>
          <w:p w:rsidR="00E85E44" w:rsidRPr="005978A4" w:rsidRDefault="00E85E44" w:rsidP="00E85E44">
            <w:pPr>
              <w:rPr>
                <w:ins w:id="305" w:author="Angela Lupattelli" w:date="2022-05-15T09:14:00Z"/>
                <w:rFonts w:eastAsia="Times New Roman"/>
              </w:rPr>
            </w:pPr>
          </w:p>
        </w:tc>
        <w:tc>
          <w:tcPr>
            <w:tcW w:w="2569" w:type="dxa"/>
            <w:tcBorders>
              <w:top w:val="nil"/>
              <w:bottom w:val="nil"/>
            </w:tcBorders>
            <w:shd w:val="clear" w:color="auto" w:fill="auto"/>
            <w:tcMar>
              <w:top w:w="0" w:type="dxa"/>
              <w:left w:w="108" w:type="dxa"/>
              <w:bottom w:w="0" w:type="dxa"/>
              <w:right w:w="108" w:type="dxa"/>
            </w:tcMar>
            <w:tcPrChange w:id="306" w:author="Angela Lupattelli" w:date="2022-05-15T09:15:00Z">
              <w:tcPr>
                <w:tcW w:w="2569" w:type="dxa"/>
                <w:gridSpan w:val="2"/>
                <w:tcBorders>
                  <w:bottom w:val="single" w:sz="4" w:space="0" w:color="auto"/>
                </w:tcBorders>
                <w:shd w:val="clear" w:color="auto" w:fill="auto"/>
                <w:tcMar>
                  <w:top w:w="0" w:type="dxa"/>
                  <w:left w:w="108" w:type="dxa"/>
                  <w:bottom w:w="0" w:type="dxa"/>
                  <w:right w:w="108" w:type="dxa"/>
                </w:tcMar>
              </w:tcPr>
            </w:tcPrChange>
          </w:tcPr>
          <w:p w:rsidR="00E85E44" w:rsidRPr="005978A4" w:rsidRDefault="00E85E44" w:rsidP="00E85E44">
            <w:pPr>
              <w:rPr>
                <w:ins w:id="307" w:author="Angela Lupattelli" w:date="2022-05-15T09:14:00Z"/>
                <w:rFonts w:eastAsia="Times New Roman"/>
              </w:rPr>
            </w:pPr>
            <w:ins w:id="308" w:author="Angela Lupattelli" w:date="2022-05-15T09:15:00Z">
              <w:r>
                <w:rPr>
                  <w:rFonts w:eastAsia="Times New Roman"/>
                </w:rPr>
                <w:t>Medium</w:t>
              </w:r>
            </w:ins>
          </w:p>
        </w:tc>
        <w:tc>
          <w:tcPr>
            <w:tcW w:w="720" w:type="dxa"/>
            <w:tcBorders>
              <w:top w:val="nil"/>
              <w:bottom w:val="nil"/>
            </w:tcBorders>
            <w:shd w:val="clear" w:color="auto" w:fill="auto"/>
            <w:noWrap/>
            <w:tcMar>
              <w:top w:w="0" w:type="dxa"/>
              <w:left w:w="108" w:type="dxa"/>
              <w:bottom w:w="0" w:type="dxa"/>
              <w:right w:w="108" w:type="dxa"/>
            </w:tcMar>
            <w:vAlign w:val="center"/>
            <w:tcPrChange w:id="309" w:author="Angela Lupattelli" w:date="2022-05-15T09:15:00Z">
              <w:tcPr>
                <w:tcW w:w="72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310" w:author="Angela Lupattelli" w:date="2022-05-15T09:14:00Z"/>
                <w:rFonts w:eastAsia="Times New Roman"/>
              </w:rPr>
            </w:pPr>
            <w:ins w:id="311" w:author="Angela Lupattelli" w:date="2022-05-15T09:15:00Z">
              <w:r w:rsidRPr="00072A4A">
                <w:rPr>
                  <w:rFonts w:eastAsia="Times New Roman"/>
                </w:rPr>
                <w:t>21</w:t>
              </w:r>
            </w:ins>
          </w:p>
        </w:tc>
        <w:tc>
          <w:tcPr>
            <w:tcW w:w="900" w:type="dxa"/>
            <w:tcBorders>
              <w:top w:val="nil"/>
              <w:bottom w:val="nil"/>
            </w:tcBorders>
            <w:shd w:val="clear" w:color="auto" w:fill="auto"/>
            <w:noWrap/>
            <w:tcMar>
              <w:top w:w="0" w:type="dxa"/>
              <w:left w:w="108" w:type="dxa"/>
              <w:bottom w:w="0" w:type="dxa"/>
              <w:right w:w="108" w:type="dxa"/>
            </w:tcMar>
            <w:vAlign w:val="center"/>
            <w:tcPrChange w:id="312" w:author="Angela Lupattelli" w:date="2022-05-15T09:15:00Z">
              <w:tcPr>
                <w:tcW w:w="90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D566EF">
            <w:pPr>
              <w:jc w:val="center"/>
              <w:rPr>
                <w:ins w:id="313" w:author="Angela Lupattelli" w:date="2022-05-15T09:14:00Z"/>
                <w:rFonts w:eastAsia="Times New Roman"/>
              </w:rPr>
            </w:pPr>
            <w:ins w:id="314" w:author="Angela Lupattelli" w:date="2022-05-15T09:15:00Z">
              <w:r w:rsidRPr="00072A4A">
                <w:rPr>
                  <w:rFonts w:eastAsia="Times New Roman"/>
                </w:rPr>
                <w:t>(36.</w:t>
              </w:r>
            </w:ins>
            <w:ins w:id="315" w:author="Angela Lupattelli" w:date="2022-05-15T20:21:00Z">
              <w:r w:rsidR="0065637A">
                <w:rPr>
                  <w:rFonts w:eastAsia="Times New Roman"/>
                </w:rPr>
                <w:t>9</w:t>
              </w:r>
            </w:ins>
            <w:ins w:id="316" w:author="Angela Lupattelli" w:date="2022-05-15T09:15:00Z">
              <w:r w:rsidRPr="00072A4A">
                <w:rPr>
                  <w:rFonts w:eastAsia="Times New Roman"/>
                </w:rPr>
                <w:t>)</w:t>
              </w:r>
            </w:ins>
          </w:p>
        </w:tc>
        <w:tc>
          <w:tcPr>
            <w:tcW w:w="630" w:type="dxa"/>
            <w:tcBorders>
              <w:top w:val="nil"/>
              <w:bottom w:val="nil"/>
            </w:tcBorders>
            <w:shd w:val="clear" w:color="auto" w:fill="auto"/>
            <w:noWrap/>
            <w:tcMar>
              <w:top w:w="0" w:type="dxa"/>
              <w:left w:w="108" w:type="dxa"/>
              <w:bottom w:w="0" w:type="dxa"/>
              <w:right w:w="108" w:type="dxa"/>
            </w:tcMar>
            <w:vAlign w:val="center"/>
            <w:tcPrChange w:id="317" w:author="Angela Lupattelli" w:date="2022-05-15T09:15:00Z">
              <w:tcPr>
                <w:tcW w:w="63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318" w:author="Angela Lupattelli" w:date="2022-05-15T09:14:00Z"/>
                <w:rFonts w:eastAsia="Times New Roman"/>
              </w:rPr>
            </w:pPr>
            <w:ins w:id="319" w:author="Angela Lupattelli" w:date="2022-05-15T09:15:00Z">
              <w:r w:rsidRPr="00072A4A">
                <w:rPr>
                  <w:rFonts w:eastAsia="Times New Roman"/>
                </w:rPr>
                <w:t>36</w:t>
              </w:r>
            </w:ins>
          </w:p>
        </w:tc>
        <w:tc>
          <w:tcPr>
            <w:tcW w:w="900" w:type="dxa"/>
            <w:tcBorders>
              <w:top w:val="nil"/>
              <w:bottom w:val="nil"/>
            </w:tcBorders>
            <w:shd w:val="clear" w:color="auto" w:fill="auto"/>
            <w:noWrap/>
            <w:tcMar>
              <w:top w:w="0" w:type="dxa"/>
              <w:left w:w="108" w:type="dxa"/>
              <w:bottom w:w="0" w:type="dxa"/>
              <w:right w:w="108" w:type="dxa"/>
            </w:tcMar>
            <w:vAlign w:val="center"/>
            <w:tcPrChange w:id="320" w:author="Angela Lupattelli" w:date="2022-05-15T09:15:00Z">
              <w:tcPr>
                <w:tcW w:w="90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321" w:author="Angela Lupattelli" w:date="2022-05-15T09:14:00Z"/>
                <w:rFonts w:eastAsia="Times New Roman"/>
              </w:rPr>
            </w:pPr>
            <w:ins w:id="322" w:author="Angela Lupattelli" w:date="2022-05-15T09:15:00Z">
              <w:r w:rsidRPr="00072A4A">
                <w:rPr>
                  <w:rFonts w:eastAsia="Times New Roman"/>
                </w:rPr>
                <w:t>(40.0)</w:t>
              </w:r>
            </w:ins>
          </w:p>
        </w:tc>
        <w:tc>
          <w:tcPr>
            <w:tcW w:w="720" w:type="dxa"/>
            <w:tcBorders>
              <w:top w:val="nil"/>
              <w:bottom w:val="nil"/>
            </w:tcBorders>
            <w:shd w:val="clear" w:color="auto" w:fill="auto"/>
            <w:noWrap/>
            <w:tcMar>
              <w:top w:w="0" w:type="dxa"/>
              <w:left w:w="108" w:type="dxa"/>
              <w:bottom w:w="0" w:type="dxa"/>
              <w:right w:w="108" w:type="dxa"/>
            </w:tcMar>
            <w:vAlign w:val="center"/>
            <w:tcPrChange w:id="323" w:author="Angela Lupattelli" w:date="2022-05-15T09:15:00Z">
              <w:tcPr>
                <w:tcW w:w="72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324" w:author="Angela Lupattelli" w:date="2022-05-15T09:14:00Z"/>
                <w:rFonts w:eastAsia="Times New Roman"/>
              </w:rPr>
            </w:pPr>
            <w:ins w:id="325" w:author="Angela Lupattelli" w:date="2022-05-15T09:15:00Z">
              <w:r w:rsidRPr="00072A4A">
                <w:rPr>
                  <w:rFonts w:eastAsia="Times New Roman"/>
                </w:rPr>
                <w:t>58</w:t>
              </w:r>
            </w:ins>
          </w:p>
        </w:tc>
        <w:tc>
          <w:tcPr>
            <w:tcW w:w="810" w:type="dxa"/>
            <w:tcBorders>
              <w:top w:val="nil"/>
              <w:bottom w:val="nil"/>
            </w:tcBorders>
            <w:shd w:val="clear" w:color="auto" w:fill="auto"/>
            <w:noWrap/>
            <w:tcMar>
              <w:top w:w="0" w:type="dxa"/>
              <w:left w:w="108" w:type="dxa"/>
              <w:bottom w:w="0" w:type="dxa"/>
              <w:right w:w="108" w:type="dxa"/>
            </w:tcMar>
            <w:vAlign w:val="center"/>
            <w:tcPrChange w:id="326" w:author="Angela Lupattelli" w:date="2022-05-15T09:15:00Z">
              <w:tcPr>
                <w:tcW w:w="81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327" w:author="Angela Lupattelli" w:date="2022-05-15T09:14:00Z"/>
                <w:rFonts w:eastAsia="Times New Roman"/>
              </w:rPr>
            </w:pPr>
            <w:ins w:id="328" w:author="Angela Lupattelli" w:date="2022-05-15T09:15:00Z">
              <w:r w:rsidRPr="00072A4A">
                <w:rPr>
                  <w:rFonts w:eastAsia="Times New Roman"/>
                </w:rPr>
                <w:t>(39.2)</w:t>
              </w:r>
            </w:ins>
          </w:p>
        </w:tc>
      </w:tr>
      <w:tr w:rsidR="00E85E44" w:rsidRPr="005978A4" w:rsidTr="00316292">
        <w:tblPrEx>
          <w:tblW w:w="9180" w:type="dxa"/>
          <w:tblInd w:w="-5" w:type="dxa"/>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ExChange w:id="329" w:author="Angela Lupattelli" w:date="2022-05-15T09:15:00Z">
            <w:tblPrEx>
              <w:tblW w:w="9180" w:type="dxa"/>
              <w:tblInd w:w="-5" w:type="dxa"/>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Ex>
          </w:tblPrExChange>
        </w:tblPrEx>
        <w:trPr>
          <w:trHeight w:val="296"/>
          <w:ins w:id="330" w:author="Angela Lupattelli" w:date="2022-05-15T09:14:00Z"/>
          <w:trPrChange w:id="331" w:author="Angela Lupattelli" w:date="2022-05-15T09:15:00Z">
            <w:trPr>
              <w:gridBefore w:val="1"/>
              <w:trHeight w:val="296"/>
            </w:trPr>
          </w:trPrChange>
        </w:trPr>
        <w:tc>
          <w:tcPr>
            <w:tcW w:w="1931" w:type="dxa"/>
            <w:tcBorders>
              <w:top w:val="nil"/>
              <w:bottom w:val="single" w:sz="4" w:space="0" w:color="auto"/>
            </w:tcBorders>
            <w:shd w:val="clear" w:color="auto" w:fill="auto"/>
            <w:tcMar>
              <w:top w:w="0" w:type="dxa"/>
              <w:left w:w="108" w:type="dxa"/>
              <w:bottom w:w="0" w:type="dxa"/>
              <w:right w:w="108" w:type="dxa"/>
            </w:tcMar>
            <w:tcPrChange w:id="332" w:author="Angela Lupattelli" w:date="2022-05-15T09:15:00Z">
              <w:tcPr>
                <w:tcW w:w="1931" w:type="dxa"/>
                <w:gridSpan w:val="2"/>
                <w:tcBorders>
                  <w:bottom w:val="single" w:sz="4" w:space="0" w:color="auto"/>
                </w:tcBorders>
                <w:shd w:val="clear" w:color="auto" w:fill="auto"/>
                <w:tcMar>
                  <w:top w:w="0" w:type="dxa"/>
                  <w:left w:w="108" w:type="dxa"/>
                  <w:bottom w:w="0" w:type="dxa"/>
                  <w:right w:w="108" w:type="dxa"/>
                </w:tcMar>
              </w:tcPr>
            </w:tcPrChange>
          </w:tcPr>
          <w:p w:rsidR="00E85E44" w:rsidRPr="005978A4" w:rsidRDefault="00E85E44" w:rsidP="00E85E44">
            <w:pPr>
              <w:rPr>
                <w:ins w:id="333" w:author="Angela Lupattelli" w:date="2022-05-15T09:14:00Z"/>
                <w:rFonts w:eastAsia="Times New Roman"/>
              </w:rPr>
            </w:pPr>
          </w:p>
        </w:tc>
        <w:tc>
          <w:tcPr>
            <w:tcW w:w="2569" w:type="dxa"/>
            <w:tcBorders>
              <w:top w:val="nil"/>
              <w:bottom w:val="single" w:sz="4" w:space="0" w:color="auto"/>
            </w:tcBorders>
            <w:shd w:val="clear" w:color="auto" w:fill="auto"/>
            <w:tcMar>
              <w:top w:w="0" w:type="dxa"/>
              <w:left w:w="108" w:type="dxa"/>
              <w:bottom w:w="0" w:type="dxa"/>
              <w:right w:w="108" w:type="dxa"/>
            </w:tcMar>
            <w:tcPrChange w:id="334" w:author="Angela Lupattelli" w:date="2022-05-15T09:15:00Z">
              <w:tcPr>
                <w:tcW w:w="2569" w:type="dxa"/>
                <w:gridSpan w:val="2"/>
                <w:tcBorders>
                  <w:bottom w:val="single" w:sz="4" w:space="0" w:color="auto"/>
                </w:tcBorders>
                <w:shd w:val="clear" w:color="auto" w:fill="auto"/>
                <w:tcMar>
                  <w:top w:w="0" w:type="dxa"/>
                  <w:left w:w="108" w:type="dxa"/>
                  <w:bottom w:w="0" w:type="dxa"/>
                  <w:right w:w="108" w:type="dxa"/>
                </w:tcMar>
              </w:tcPr>
            </w:tcPrChange>
          </w:tcPr>
          <w:p w:rsidR="00E85E44" w:rsidRPr="005978A4" w:rsidRDefault="00E85E44" w:rsidP="00E85E44">
            <w:pPr>
              <w:rPr>
                <w:ins w:id="335" w:author="Angela Lupattelli" w:date="2022-05-15T09:14:00Z"/>
                <w:rFonts w:eastAsia="Times New Roman"/>
              </w:rPr>
            </w:pPr>
            <w:ins w:id="336" w:author="Angela Lupattelli" w:date="2022-05-15T09:15:00Z">
              <w:r>
                <w:rPr>
                  <w:rFonts w:eastAsia="Times New Roman"/>
                </w:rPr>
                <w:t>High</w:t>
              </w:r>
            </w:ins>
          </w:p>
        </w:tc>
        <w:tc>
          <w:tcPr>
            <w:tcW w:w="720" w:type="dxa"/>
            <w:tcBorders>
              <w:top w:val="nil"/>
              <w:bottom w:val="single" w:sz="4" w:space="0" w:color="auto"/>
            </w:tcBorders>
            <w:shd w:val="clear" w:color="auto" w:fill="auto"/>
            <w:noWrap/>
            <w:tcMar>
              <w:top w:w="0" w:type="dxa"/>
              <w:left w:w="108" w:type="dxa"/>
              <w:bottom w:w="0" w:type="dxa"/>
              <w:right w:w="108" w:type="dxa"/>
            </w:tcMar>
            <w:vAlign w:val="center"/>
            <w:tcPrChange w:id="337" w:author="Angela Lupattelli" w:date="2022-05-15T09:15:00Z">
              <w:tcPr>
                <w:tcW w:w="72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338" w:author="Angela Lupattelli" w:date="2022-05-15T09:14:00Z"/>
                <w:rFonts w:eastAsia="Times New Roman"/>
              </w:rPr>
            </w:pPr>
            <w:ins w:id="339" w:author="Angela Lupattelli" w:date="2022-05-15T09:15:00Z">
              <w:r w:rsidRPr="00072A4A">
                <w:rPr>
                  <w:rFonts w:eastAsia="Times New Roman"/>
                </w:rPr>
                <w:t>6</w:t>
              </w:r>
            </w:ins>
          </w:p>
        </w:tc>
        <w:tc>
          <w:tcPr>
            <w:tcW w:w="900" w:type="dxa"/>
            <w:tcBorders>
              <w:top w:val="nil"/>
              <w:bottom w:val="single" w:sz="4" w:space="0" w:color="auto"/>
            </w:tcBorders>
            <w:shd w:val="clear" w:color="auto" w:fill="auto"/>
            <w:noWrap/>
            <w:tcMar>
              <w:top w:w="0" w:type="dxa"/>
              <w:left w:w="108" w:type="dxa"/>
              <w:bottom w:w="0" w:type="dxa"/>
              <w:right w:w="108" w:type="dxa"/>
            </w:tcMar>
            <w:vAlign w:val="center"/>
            <w:tcPrChange w:id="340" w:author="Angela Lupattelli" w:date="2022-05-15T09:15:00Z">
              <w:tcPr>
                <w:tcW w:w="90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341" w:author="Angela Lupattelli" w:date="2022-05-15T09:14:00Z"/>
                <w:rFonts w:eastAsia="Times New Roman"/>
              </w:rPr>
            </w:pPr>
            <w:ins w:id="342" w:author="Angela Lupattelli" w:date="2022-05-15T09:15:00Z">
              <w:r w:rsidRPr="00072A4A">
                <w:rPr>
                  <w:rFonts w:eastAsia="Times New Roman"/>
                </w:rPr>
                <w:t>(10.5)</w:t>
              </w:r>
            </w:ins>
          </w:p>
        </w:tc>
        <w:tc>
          <w:tcPr>
            <w:tcW w:w="630" w:type="dxa"/>
            <w:tcBorders>
              <w:top w:val="nil"/>
              <w:bottom w:val="single" w:sz="4" w:space="0" w:color="auto"/>
            </w:tcBorders>
            <w:shd w:val="clear" w:color="auto" w:fill="auto"/>
            <w:noWrap/>
            <w:tcMar>
              <w:top w:w="0" w:type="dxa"/>
              <w:left w:w="108" w:type="dxa"/>
              <w:bottom w:w="0" w:type="dxa"/>
              <w:right w:w="108" w:type="dxa"/>
            </w:tcMar>
            <w:vAlign w:val="center"/>
            <w:tcPrChange w:id="343" w:author="Angela Lupattelli" w:date="2022-05-15T09:15:00Z">
              <w:tcPr>
                <w:tcW w:w="63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344" w:author="Angela Lupattelli" w:date="2022-05-15T09:14:00Z"/>
                <w:rFonts w:eastAsia="Times New Roman"/>
              </w:rPr>
            </w:pPr>
            <w:ins w:id="345" w:author="Angela Lupattelli" w:date="2022-05-15T09:15:00Z">
              <w:r w:rsidRPr="00072A4A">
                <w:rPr>
                  <w:rFonts w:eastAsia="Times New Roman"/>
                </w:rPr>
                <w:t>16</w:t>
              </w:r>
            </w:ins>
          </w:p>
        </w:tc>
        <w:tc>
          <w:tcPr>
            <w:tcW w:w="900" w:type="dxa"/>
            <w:tcBorders>
              <w:top w:val="nil"/>
              <w:bottom w:val="single" w:sz="4" w:space="0" w:color="auto"/>
            </w:tcBorders>
            <w:shd w:val="clear" w:color="auto" w:fill="auto"/>
            <w:noWrap/>
            <w:tcMar>
              <w:top w:w="0" w:type="dxa"/>
              <w:left w:w="108" w:type="dxa"/>
              <w:bottom w:w="0" w:type="dxa"/>
              <w:right w:w="108" w:type="dxa"/>
            </w:tcMar>
            <w:vAlign w:val="center"/>
            <w:tcPrChange w:id="346" w:author="Angela Lupattelli" w:date="2022-05-15T09:15:00Z">
              <w:tcPr>
                <w:tcW w:w="90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347" w:author="Angela Lupattelli" w:date="2022-05-15T09:14:00Z"/>
                <w:rFonts w:eastAsia="Times New Roman"/>
              </w:rPr>
            </w:pPr>
            <w:ins w:id="348" w:author="Angela Lupattelli" w:date="2022-05-15T09:15:00Z">
              <w:r w:rsidRPr="00072A4A">
                <w:rPr>
                  <w:rFonts w:eastAsia="Times New Roman"/>
                </w:rPr>
                <w:t>(17.8)</w:t>
              </w:r>
            </w:ins>
          </w:p>
        </w:tc>
        <w:tc>
          <w:tcPr>
            <w:tcW w:w="720" w:type="dxa"/>
            <w:tcBorders>
              <w:top w:val="nil"/>
              <w:bottom w:val="single" w:sz="4" w:space="0" w:color="auto"/>
            </w:tcBorders>
            <w:shd w:val="clear" w:color="auto" w:fill="auto"/>
            <w:noWrap/>
            <w:tcMar>
              <w:top w:w="0" w:type="dxa"/>
              <w:left w:w="108" w:type="dxa"/>
              <w:bottom w:w="0" w:type="dxa"/>
              <w:right w:w="108" w:type="dxa"/>
            </w:tcMar>
            <w:vAlign w:val="center"/>
            <w:tcPrChange w:id="349" w:author="Angela Lupattelli" w:date="2022-05-15T09:15:00Z">
              <w:tcPr>
                <w:tcW w:w="72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350" w:author="Angela Lupattelli" w:date="2022-05-15T09:14:00Z"/>
                <w:rFonts w:eastAsia="Times New Roman"/>
              </w:rPr>
            </w:pPr>
            <w:ins w:id="351" w:author="Angela Lupattelli" w:date="2022-05-15T09:15:00Z">
              <w:r w:rsidRPr="00072A4A">
                <w:rPr>
                  <w:rFonts w:eastAsia="Times New Roman"/>
                </w:rPr>
                <w:t>22</w:t>
              </w:r>
            </w:ins>
          </w:p>
        </w:tc>
        <w:tc>
          <w:tcPr>
            <w:tcW w:w="810" w:type="dxa"/>
            <w:tcBorders>
              <w:top w:val="nil"/>
              <w:bottom w:val="single" w:sz="4" w:space="0" w:color="auto"/>
            </w:tcBorders>
            <w:shd w:val="clear" w:color="auto" w:fill="auto"/>
            <w:noWrap/>
            <w:tcMar>
              <w:top w:w="0" w:type="dxa"/>
              <w:left w:w="108" w:type="dxa"/>
              <w:bottom w:w="0" w:type="dxa"/>
              <w:right w:w="108" w:type="dxa"/>
            </w:tcMar>
            <w:vAlign w:val="center"/>
            <w:tcPrChange w:id="352" w:author="Angela Lupattelli" w:date="2022-05-15T09:15:00Z">
              <w:tcPr>
                <w:tcW w:w="810" w:type="dxa"/>
                <w:gridSpan w:val="2"/>
                <w:tcBorders>
                  <w:bottom w:val="single" w:sz="4" w:space="0" w:color="auto"/>
                </w:tcBorders>
                <w:shd w:val="clear" w:color="auto" w:fill="auto"/>
                <w:noWrap/>
                <w:tcMar>
                  <w:top w:w="0" w:type="dxa"/>
                  <w:left w:w="108" w:type="dxa"/>
                  <w:bottom w:w="0" w:type="dxa"/>
                  <w:right w:w="108" w:type="dxa"/>
                </w:tcMar>
                <w:vAlign w:val="center"/>
              </w:tcPr>
            </w:tcPrChange>
          </w:tcPr>
          <w:p w:rsidR="00E85E44" w:rsidRPr="005978A4" w:rsidRDefault="00E85E44" w:rsidP="00E85E44">
            <w:pPr>
              <w:jc w:val="center"/>
              <w:rPr>
                <w:ins w:id="353" w:author="Angela Lupattelli" w:date="2022-05-15T09:14:00Z"/>
                <w:rFonts w:eastAsia="Times New Roman"/>
              </w:rPr>
            </w:pPr>
            <w:ins w:id="354" w:author="Angela Lupattelli" w:date="2022-05-15T09:15:00Z">
              <w:r w:rsidRPr="00072A4A">
                <w:rPr>
                  <w:rFonts w:eastAsia="Times New Roman"/>
                </w:rPr>
                <w:t>(14.9)</w:t>
              </w:r>
            </w:ins>
          </w:p>
        </w:tc>
      </w:tr>
      <w:tr w:rsidR="00E85E44" w:rsidRPr="005978A4" w:rsidTr="00316292">
        <w:tblPrEx>
          <w:tblW w:w="9180" w:type="dxa"/>
          <w:tblInd w:w="-5" w:type="dxa"/>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ExChange w:id="355" w:author="Angela Lupattelli" w:date="2022-05-15T09:15:00Z">
            <w:tblPrEx>
              <w:tblW w:w="9180" w:type="dxa"/>
              <w:tblInd w:w="-5" w:type="dxa"/>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Ex>
          </w:tblPrExChange>
        </w:tblPrEx>
        <w:trPr>
          <w:trHeight w:val="207"/>
          <w:trPrChange w:id="356" w:author="Angela Lupattelli" w:date="2022-05-15T09:15:00Z">
            <w:trPr>
              <w:gridBefore w:val="1"/>
              <w:trHeight w:val="207"/>
            </w:trPr>
          </w:trPrChange>
        </w:trPr>
        <w:tc>
          <w:tcPr>
            <w:tcW w:w="9180" w:type="dxa"/>
            <w:gridSpan w:val="8"/>
            <w:tcBorders>
              <w:top w:val="single" w:sz="4" w:space="0" w:color="auto"/>
              <w:bottom w:val="single" w:sz="4" w:space="0" w:color="auto"/>
            </w:tcBorders>
            <w:shd w:val="clear" w:color="auto" w:fill="auto"/>
            <w:tcMar>
              <w:top w:w="0" w:type="dxa"/>
              <w:left w:w="108" w:type="dxa"/>
              <w:bottom w:w="0" w:type="dxa"/>
              <w:right w:w="108" w:type="dxa"/>
            </w:tcMar>
            <w:tcPrChange w:id="357" w:author="Angela Lupattelli" w:date="2022-05-15T09:15:00Z">
              <w:tcPr>
                <w:tcW w:w="9180" w:type="dxa"/>
                <w:gridSpan w:val="16"/>
                <w:tcBorders>
                  <w:top w:val="single" w:sz="4" w:space="0" w:color="auto"/>
                  <w:bottom w:val="single" w:sz="4" w:space="0" w:color="auto"/>
                </w:tcBorders>
                <w:shd w:val="clear" w:color="auto" w:fill="auto"/>
                <w:tcMar>
                  <w:top w:w="0" w:type="dxa"/>
                  <w:left w:w="108" w:type="dxa"/>
                  <w:bottom w:w="0" w:type="dxa"/>
                  <w:right w:w="108" w:type="dxa"/>
                </w:tcMar>
              </w:tcPr>
            </w:tcPrChange>
          </w:tcPr>
          <w:p w:rsidR="00E85E44" w:rsidRPr="005978A4" w:rsidRDefault="00E85E44" w:rsidP="00E85E44">
            <w:r w:rsidRPr="005978A4">
              <w:rPr>
                <w:rFonts w:eastAsia="Times New Roman"/>
                <w:b/>
                <w:i/>
              </w:rPr>
              <w:t>Self-rated health status</w:t>
            </w:r>
          </w:p>
        </w:tc>
      </w:tr>
      <w:tr w:rsidR="00E85E44" w:rsidRPr="005978A4" w:rsidTr="00052116">
        <w:trPr>
          <w:trHeight w:val="207"/>
        </w:trPr>
        <w:tc>
          <w:tcPr>
            <w:tcW w:w="1931" w:type="dxa"/>
            <w:vMerge w:val="restart"/>
            <w:tcBorders>
              <w:top w:val="single" w:sz="4" w:space="0" w:color="auto"/>
            </w:tcBorders>
            <w:shd w:val="clear" w:color="auto" w:fill="auto"/>
            <w:tcMar>
              <w:top w:w="0" w:type="dxa"/>
              <w:left w:w="108" w:type="dxa"/>
              <w:bottom w:w="0" w:type="dxa"/>
              <w:right w:w="108" w:type="dxa"/>
            </w:tcMar>
            <w:vAlign w:val="center"/>
          </w:tcPr>
          <w:p w:rsidR="00E85E44" w:rsidRPr="005978A4" w:rsidRDefault="00E85E44" w:rsidP="00E85E44">
            <w:pPr>
              <w:rPr>
                <w:rFonts w:eastAsia="Times New Roman"/>
              </w:rPr>
            </w:pPr>
            <w:r w:rsidRPr="005978A4">
              <w:rPr>
                <w:rFonts w:eastAsia="Times New Roman"/>
              </w:rPr>
              <w:t>In Syria</w:t>
            </w:r>
          </w:p>
        </w:tc>
        <w:tc>
          <w:tcPr>
            <w:tcW w:w="2569" w:type="dxa"/>
            <w:tcBorders>
              <w:top w:val="single" w:sz="4" w:space="0" w:color="auto"/>
            </w:tcBorders>
            <w:shd w:val="clear" w:color="auto" w:fill="auto"/>
            <w:tcMar>
              <w:top w:w="0" w:type="dxa"/>
              <w:left w:w="108" w:type="dxa"/>
              <w:bottom w:w="0" w:type="dxa"/>
              <w:right w:w="108" w:type="dxa"/>
            </w:tcMar>
            <w:vAlign w:val="center"/>
          </w:tcPr>
          <w:p w:rsidR="00E85E44" w:rsidRPr="005978A4" w:rsidRDefault="00E85E44" w:rsidP="00E85E44">
            <w:pPr>
              <w:rPr>
                <w:rFonts w:eastAsia="Times New Roman"/>
              </w:rPr>
            </w:pPr>
            <w:r w:rsidRPr="005978A4">
              <w:rPr>
                <w:rFonts w:eastAsia="Times New Roman"/>
              </w:rPr>
              <w:t xml:space="preserve">Poor/very poor </w:t>
            </w:r>
          </w:p>
        </w:tc>
        <w:tc>
          <w:tcPr>
            <w:tcW w:w="720" w:type="dxa"/>
            <w:tcBorders>
              <w:top w:val="single" w:sz="4" w:space="0" w:color="auto"/>
            </w:tcBorders>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5</w:t>
            </w:r>
          </w:p>
        </w:tc>
        <w:tc>
          <w:tcPr>
            <w:tcW w:w="900" w:type="dxa"/>
            <w:tcBorders>
              <w:top w:val="single" w:sz="4" w:space="0" w:color="auto"/>
            </w:tcBorders>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8.8)</w:t>
            </w:r>
          </w:p>
        </w:tc>
        <w:tc>
          <w:tcPr>
            <w:tcW w:w="630" w:type="dxa"/>
            <w:tcBorders>
              <w:top w:val="single" w:sz="4" w:space="0" w:color="auto"/>
            </w:tcBorders>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5</w:t>
            </w:r>
          </w:p>
        </w:tc>
        <w:tc>
          <w:tcPr>
            <w:tcW w:w="900" w:type="dxa"/>
            <w:tcBorders>
              <w:top w:val="single" w:sz="4" w:space="0" w:color="auto"/>
            </w:tcBorders>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5.6)</w:t>
            </w:r>
          </w:p>
        </w:tc>
        <w:tc>
          <w:tcPr>
            <w:tcW w:w="720" w:type="dxa"/>
            <w:tcBorders>
              <w:top w:val="single" w:sz="4" w:space="0" w:color="auto"/>
            </w:tcBorders>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10</w:t>
            </w:r>
          </w:p>
        </w:tc>
        <w:tc>
          <w:tcPr>
            <w:tcW w:w="810" w:type="dxa"/>
            <w:tcBorders>
              <w:top w:val="single" w:sz="4" w:space="0" w:color="auto"/>
            </w:tcBorders>
            <w:shd w:val="clear" w:color="auto" w:fill="auto"/>
            <w:noWrap/>
            <w:tcMar>
              <w:top w:w="0" w:type="dxa"/>
              <w:left w:w="108" w:type="dxa"/>
              <w:bottom w:w="0" w:type="dxa"/>
              <w:right w:w="108" w:type="dxa"/>
            </w:tcMar>
            <w:vAlign w:val="center"/>
          </w:tcPr>
          <w:p w:rsidR="00E85E44" w:rsidRPr="005978A4" w:rsidRDefault="00E85E44" w:rsidP="00D566EF">
            <w:pPr>
              <w:jc w:val="center"/>
              <w:rPr>
                <w:rFonts w:eastAsia="Times New Roman"/>
              </w:rPr>
            </w:pPr>
            <w:r w:rsidRPr="005978A4">
              <w:rPr>
                <w:rFonts w:eastAsia="Times New Roman"/>
              </w:rPr>
              <w:t>(6.</w:t>
            </w:r>
            <w:del w:id="358" w:author="Angela Lupattelli" w:date="2022-05-16T12:01:00Z">
              <w:r w:rsidRPr="005978A4" w:rsidDel="00D53B46">
                <w:rPr>
                  <w:rFonts w:eastAsia="Times New Roman"/>
                </w:rPr>
                <w:delText>7</w:delText>
              </w:r>
            </w:del>
            <w:ins w:id="359" w:author="Angela Lupattelli" w:date="2022-05-16T12:02:00Z">
              <w:r w:rsidR="00D53B46">
                <w:rPr>
                  <w:rFonts w:eastAsia="Times New Roman"/>
                </w:rPr>
                <w:t>8</w:t>
              </w:r>
            </w:ins>
            <w:r w:rsidRPr="005978A4">
              <w:rPr>
                <w:rFonts w:eastAsia="Times New Roman"/>
              </w:rPr>
              <w:t>)</w:t>
            </w:r>
          </w:p>
        </w:tc>
      </w:tr>
      <w:tr w:rsidR="00E85E44" w:rsidRPr="005978A4" w:rsidTr="00052116">
        <w:trPr>
          <w:trHeight w:val="207"/>
        </w:trPr>
        <w:tc>
          <w:tcPr>
            <w:tcW w:w="1931" w:type="dxa"/>
            <w:vMerge/>
            <w:shd w:val="clear" w:color="auto" w:fill="auto"/>
            <w:tcMar>
              <w:top w:w="0" w:type="dxa"/>
              <w:left w:w="108" w:type="dxa"/>
              <w:bottom w:w="0" w:type="dxa"/>
              <w:right w:w="108" w:type="dxa"/>
            </w:tcMar>
            <w:vAlign w:val="center"/>
          </w:tcPr>
          <w:p w:rsidR="00E85E44" w:rsidRPr="005978A4" w:rsidRDefault="00E85E44" w:rsidP="00E85E44">
            <w:pPr>
              <w:rPr>
                <w:rFonts w:eastAsia="Times New Roman"/>
              </w:rPr>
            </w:pPr>
          </w:p>
        </w:tc>
        <w:tc>
          <w:tcPr>
            <w:tcW w:w="2569" w:type="dxa"/>
            <w:shd w:val="clear" w:color="auto" w:fill="auto"/>
            <w:tcMar>
              <w:top w:w="0" w:type="dxa"/>
              <w:left w:w="108" w:type="dxa"/>
              <w:bottom w:w="0" w:type="dxa"/>
              <w:right w:w="108" w:type="dxa"/>
            </w:tcMar>
            <w:vAlign w:val="center"/>
          </w:tcPr>
          <w:p w:rsidR="00E85E44" w:rsidRPr="005978A4" w:rsidRDefault="00E85E44" w:rsidP="00E85E44">
            <w:pPr>
              <w:rPr>
                <w:rFonts w:eastAsia="Times New Roman"/>
              </w:rPr>
            </w:pPr>
            <w:r w:rsidRPr="005978A4">
              <w:rPr>
                <w:rFonts w:eastAsia="Times New Roman"/>
              </w:rPr>
              <w:t xml:space="preserve">Neither </w:t>
            </w:r>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lt;5</w:t>
            </w:r>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w:t>
            </w:r>
          </w:p>
        </w:tc>
        <w:tc>
          <w:tcPr>
            <w:tcW w:w="63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5</w:t>
            </w:r>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5.6)</w:t>
            </w:r>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6</w:t>
            </w:r>
          </w:p>
        </w:tc>
        <w:tc>
          <w:tcPr>
            <w:tcW w:w="81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4.1)</w:t>
            </w:r>
          </w:p>
        </w:tc>
      </w:tr>
      <w:tr w:rsidR="00E85E44" w:rsidRPr="005978A4" w:rsidTr="00052116">
        <w:trPr>
          <w:trHeight w:val="207"/>
        </w:trPr>
        <w:tc>
          <w:tcPr>
            <w:tcW w:w="1931" w:type="dxa"/>
            <w:vMerge/>
            <w:shd w:val="clear" w:color="auto" w:fill="auto"/>
            <w:tcMar>
              <w:top w:w="0" w:type="dxa"/>
              <w:left w:w="108" w:type="dxa"/>
              <w:bottom w:w="0" w:type="dxa"/>
              <w:right w:w="108" w:type="dxa"/>
            </w:tcMar>
            <w:vAlign w:val="center"/>
          </w:tcPr>
          <w:p w:rsidR="00E85E44" w:rsidRPr="005978A4" w:rsidRDefault="00E85E44" w:rsidP="00E85E44">
            <w:pPr>
              <w:rPr>
                <w:rFonts w:eastAsia="Times New Roman"/>
              </w:rPr>
            </w:pPr>
          </w:p>
        </w:tc>
        <w:tc>
          <w:tcPr>
            <w:tcW w:w="2569" w:type="dxa"/>
            <w:shd w:val="clear" w:color="auto" w:fill="auto"/>
            <w:tcMar>
              <w:top w:w="0" w:type="dxa"/>
              <w:left w:w="108" w:type="dxa"/>
              <w:bottom w:w="0" w:type="dxa"/>
              <w:right w:w="108" w:type="dxa"/>
            </w:tcMar>
            <w:vAlign w:val="center"/>
          </w:tcPr>
          <w:p w:rsidR="00E85E44" w:rsidRPr="005978A4" w:rsidRDefault="00E85E44" w:rsidP="00E85E44">
            <w:pPr>
              <w:rPr>
                <w:rFonts w:eastAsia="Times New Roman"/>
              </w:rPr>
            </w:pPr>
            <w:r w:rsidRPr="005978A4">
              <w:rPr>
                <w:rFonts w:eastAsia="Times New Roman"/>
              </w:rPr>
              <w:t>Good/very good</w:t>
            </w:r>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51</w:t>
            </w:r>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89.5)</w:t>
            </w:r>
          </w:p>
        </w:tc>
        <w:tc>
          <w:tcPr>
            <w:tcW w:w="63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79</w:t>
            </w:r>
          </w:p>
        </w:tc>
        <w:tc>
          <w:tcPr>
            <w:tcW w:w="900" w:type="dxa"/>
            <w:shd w:val="clear" w:color="auto" w:fill="auto"/>
            <w:noWrap/>
            <w:tcMar>
              <w:top w:w="0" w:type="dxa"/>
              <w:left w:w="108" w:type="dxa"/>
              <w:bottom w:w="0" w:type="dxa"/>
              <w:right w:w="108" w:type="dxa"/>
            </w:tcMar>
            <w:vAlign w:val="center"/>
          </w:tcPr>
          <w:p w:rsidR="00E85E44" w:rsidRPr="005978A4" w:rsidRDefault="00E85E44" w:rsidP="00D566EF">
            <w:pPr>
              <w:jc w:val="center"/>
              <w:rPr>
                <w:rFonts w:eastAsia="Times New Roman"/>
              </w:rPr>
            </w:pPr>
            <w:r w:rsidRPr="005978A4">
              <w:rPr>
                <w:rFonts w:eastAsia="Times New Roman"/>
              </w:rPr>
              <w:t>(87.</w:t>
            </w:r>
            <w:del w:id="360" w:author="Angela Lupattelli" w:date="2022-05-16T11:59:00Z">
              <w:r w:rsidRPr="005978A4" w:rsidDel="00D53B46">
                <w:rPr>
                  <w:rFonts w:eastAsia="Times New Roman"/>
                </w:rPr>
                <w:delText>7</w:delText>
              </w:r>
            </w:del>
            <w:ins w:id="361" w:author="Angela Lupattelli" w:date="2022-05-16T11:59:00Z">
              <w:r w:rsidR="00D53B46">
                <w:rPr>
                  <w:rFonts w:eastAsia="Times New Roman"/>
                </w:rPr>
                <w:t>8</w:t>
              </w:r>
            </w:ins>
            <w:r w:rsidRPr="005978A4">
              <w:rPr>
                <w:rFonts w:eastAsia="Times New Roman"/>
              </w:rPr>
              <w:t>)</w:t>
            </w:r>
          </w:p>
        </w:tc>
        <w:tc>
          <w:tcPr>
            <w:tcW w:w="720" w:type="dxa"/>
            <w:shd w:val="clear" w:color="auto" w:fill="auto"/>
            <w:noWrap/>
            <w:tcMar>
              <w:top w:w="0" w:type="dxa"/>
              <w:left w:w="108" w:type="dxa"/>
              <w:bottom w:w="0" w:type="dxa"/>
              <w:right w:w="108" w:type="dxa"/>
            </w:tcMar>
            <w:vAlign w:val="center"/>
          </w:tcPr>
          <w:p w:rsidR="00E85E44" w:rsidRPr="005978A4" w:rsidRDefault="00E85E44" w:rsidP="00D566EF">
            <w:pPr>
              <w:jc w:val="center"/>
              <w:rPr>
                <w:rFonts w:eastAsia="Times New Roman"/>
              </w:rPr>
            </w:pPr>
            <w:del w:id="362" w:author="Angela Lupattelli" w:date="2022-05-16T12:01:00Z">
              <w:r w:rsidRPr="005978A4" w:rsidDel="00D53B46">
                <w:rPr>
                  <w:rFonts w:eastAsia="Times New Roman"/>
                </w:rPr>
                <w:delText>130</w:delText>
              </w:r>
            </w:del>
            <w:ins w:id="363" w:author="Angela Lupattelli" w:date="2022-05-16T12:01:00Z">
              <w:r w:rsidR="00D53B46" w:rsidRPr="005978A4">
                <w:rPr>
                  <w:rFonts w:eastAsia="Times New Roman"/>
                </w:rPr>
                <w:t>13</w:t>
              </w:r>
              <w:r w:rsidR="00D53B46">
                <w:rPr>
                  <w:rFonts w:eastAsia="Times New Roman"/>
                </w:rPr>
                <w:t>1</w:t>
              </w:r>
            </w:ins>
          </w:p>
        </w:tc>
        <w:tc>
          <w:tcPr>
            <w:tcW w:w="810" w:type="dxa"/>
            <w:shd w:val="clear" w:color="auto" w:fill="auto"/>
            <w:noWrap/>
            <w:tcMar>
              <w:top w:w="0" w:type="dxa"/>
              <w:left w:w="108" w:type="dxa"/>
              <w:bottom w:w="0" w:type="dxa"/>
              <w:right w:w="108" w:type="dxa"/>
            </w:tcMar>
            <w:vAlign w:val="center"/>
          </w:tcPr>
          <w:p w:rsidR="00E85E44" w:rsidRPr="005978A4" w:rsidRDefault="00E85E44" w:rsidP="00C505ED">
            <w:pPr>
              <w:jc w:val="center"/>
              <w:rPr>
                <w:rFonts w:eastAsia="Times New Roman"/>
              </w:rPr>
            </w:pPr>
            <w:r w:rsidRPr="005978A4">
              <w:rPr>
                <w:rFonts w:eastAsia="Times New Roman"/>
              </w:rPr>
              <w:t>(</w:t>
            </w:r>
            <w:del w:id="364" w:author="Angela Lupattelli" w:date="2022-05-16T12:01:00Z">
              <w:r w:rsidRPr="005978A4" w:rsidDel="00D53B46">
                <w:rPr>
                  <w:rFonts w:eastAsia="Times New Roman"/>
                </w:rPr>
                <w:delText>87</w:delText>
              </w:r>
            </w:del>
            <w:ins w:id="365" w:author="Angela Lupattelli" w:date="2022-05-16T12:01:00Z">
              <w:r w:rsidR="00D53B46" w:rsidRPr="005978A4">
                <w:rPr>
                  <w:rFonts w:eastAsia="Times New Roman"/>
                </w:rPr>
                <w:t>8</w:t>
              </w:r>
              <w:r w:rsidR="00D53B46">
                <w:rPr>
                  <w:rFonts w:eastAsia="Times New Roman"/>
                </w:rPr>
                <w:t>9</w:t>
              </w:r>
            </w:ins>
            <w:r w:rsidRPr="005978A4">
              <w:rPr>
                <w:rFonts w:eastAsia="Times New Roman"/>
              </w:rPr>
              <w:t>.</w:t>
            </w:r>
            <w:del w:id="366" w:author="Angela Lupattelli" w:date="2022-05-16T12:01:00Z">
              <w:r w:rsidRPr="005978A4" w:rsidDel="00D53B46">
                <w:rPr>
                  <w:rFonts w:eastAsia="Times New Roman"/>
                </w:rPr>
                <w:delText>8</w:delText>
              </w:r>
            </w:del>
            <w:ins w:id="367" w:author="Angela Lupattelli" w:date="2022-05-16T12:01:00Z">
              <w:r w:rsidR="00D53B46">
                <w:rPr>
                  <w:rFonts w:eastAsia="Times New Roman"/>
                </w:rPr>
                <w:t>1</w:t>
              </w:r>
            </w:ins>
            <w:r w:rsidRPr="005978A4">
              <w:rPr>
                <w:rFonts w:eastAsia="Times New Roman"/>
              </w:rPr>
              <w:t>)</w:t>
            </w:r>
          </w:p>
        </w:tc>
      </w:tr>
      <w:tr w:rsidR="00E85E44" w:rsidRPr="005978A4" w:rsidTr="00052116">
        <w:trPr>
          <w:trHeight w:val="207"/>
          <w:ins w:id="368" w:author="Angela Lupattelli" w:date="2022-05-15T20:12:00Z"/>
        </w:trPr>
        <w:tc>
          <w:tcPr>
            <w:tcW w:w="1931" w:type="dxa"/>
            <w:vMerge/>
            <w:shd w:val="clear" w:color="auto" w:fill="auto"/>
            <w:tcMar>
              <w:top w:w="0" w:type="dxa"/>
              <w:left w:w="108" w:type="dxa"/>
              <w:bottom w:w="0" w:type="dxa"/>
              <w:right w:w="108" w:type="dxa"/>
            </w:tcMar>
            <w:vAlign w:val="center"/>
          </w:tcPr>
          <w:p w:rsidR="00E85E44" w:rsidRPr="005978A4" w:rsidRDefault="00E85E44" w:rsidP="00E85E44">
            <w:pPr>
              <w:rPr>
                <w:ins w:id="369" w:author="Angela Lupattelli" w:date="2022-05-15T20:12:00Z"/>
                <w:rFonts w:eastAsia="Times New Roman"/>
              </w:rPr>
            </w:pPr>
          </w:p>
        </w:tc>
        <w:tc>
          <w:tcPr>
            <w:tcW w:w="2569" w:type="dxa"/>
            <w:shd w:val="clear" w:color="auto" w:fill="auto"/>
            <w:tcMar>
              <w:top w:w="0" w:type="dxa"/>
              <w:left w:w="108" w:type="dxa"/>
              <w:bottom w:w="0" w:type="dxa"/>
              <w:right w:w="108" w:type="dxa"/>
            </w:tcMar>
            <w:vAlign w:val="center"/>
          </w:tcPr>
          <w:p w:rsidR="00E85E44" w:rsidRPr="005978A4" w:rsidRDefault="00E85E44" w:rsidP="00E85E44">
            <w:pPr>
              <w:rPr>
                <w:ins w:id="370" w:author="Angela Lupattelli" w:date="2022-05-15T20:12:00Z"/>
                <w:rFonts w:eastAsia="Times New Roman"/>
              </w:rPr>
            </w:pPr>
            <w:ins w:id="371" w:author="Angela Lupattelli" w:date="2022-05-15T20:12:00Z">
              <w:r>
                <w:rPr>
                  <w:rFonts w:eastAsia="Times New Roman"/>
                </w:rPr>
                <w:t>Missing</w:t>
              </w:r>
            </w:ins>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ins w:id="372" w:author="Angela Lupattelli" w:date="2022-05-15T20:12:00Z"/>
                <w:rFonts w:eastAsia="Times New Roman"/>
              </w:rPr>
            </w:pPr>
            <w:ins w:id="373" w:author="Angela Lupattelli" w:date="2022-05-15T20:14:00Z">
              <w:r>
                <w:rPr>
                  <w:rFonts w:eastAsia="Times New Roman"/>
                </w:rPr>
                <w:t>0</w:t>
              </w:r>
            </w:ins>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rPr>
                <w:ins w:id="374" w:author="Angela Lupattelli" w:date="2022-05-15T20:12:00Z"/>
                <w:rFonts w:eastAsia="Times New Roman"/>
              </w:rPr>
            </w:pPr>
            <w:ins w:id="375" w:author="Angela Lupattelli" w:date="2022-05-15T20:14:00Z">
              <w:r>
                <w:rPr>
                  <w:rFonts w:eastAsia="Times New Roman"/>
                </w:rPr>
                <w:t>0</w:t>
              </w:r>
            </w:ins>
          </w:p>
        </w:tc>
        <w:tc>
          <w:tcPr>
            <w:tcW w:w="630" w:type="dxa"/>
            <w:shd w:val="clear" w:color="auto" w:fill="auto"/>
            <w:noWrap/>
            <w:tcMar>
              <w:top w:w="0" w:type="dxa"/>
              <w:left w:w="108" w:type="dxa"/>
              <w:bottom w:w="0" w:type="dxa"/>
              <w:right w:w="108" w:type="dxa"/>
            </w:tcMar>
            <w:vAlign w:val="center"/>
          </w:tcPr>
          <w:p w:rsidR="00E85E44" w:rsidRPr="005978A4" w:rsidRDefault="00E85E44" w:rsidP="00E85E44">
            <w:pPr>
              <w:jc w:val="center"/>
              <w:rPr>
                <w:ins w:id="376" w:author="Angela Lupattelli" w:date="2022-05-15T20:12:00Z"/>
                <w:rFonts w:eastAsia="Times New Roman"/>
              </w:rPr>
            </w:pPr>
            <w:ins w:id="377" w:author="Angela Lupattelli" w:date="2022-05-15T20:14:00Z">
              <w:r w:rsidRPr="005978A4">
                <w:rPr>
                  <w:rFonts w:eastAsia="Times New Roman"/>
                </w:rPr>
                <w:t>&lt;5</w:t>
              </w:r>
            </w:ins>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rPr>
                <w:ins w:id="378" w:author="Angela Lupattelli" w:date="2022-05-15T20:12:00Z"/>
                <w:rFonts w:eastAsia="Times New Roman"/>
              </w:rPr>
            </w:pPr>
            <w:ins w:id="379" w:author="Angela Lupattelli" w:date="2022-05-15T20:14:00Z">
              <w:r w:rsidRPr="005978A4">
                <w:rPr>
                  <w:rFonts w:eastAsia="Times New Roman"/>
                </w:rPr>
                <w:t>-</w:t>
              </w:r>
            </w:ins>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ins w:id="380" w:author="Angela Lupattelli" w:date="2022-05-15T20:12:00Z"/>
                <w:rFonts w:eastAsia="Times New Roman"/>
              </w:rPr>
            </w:pPr>
            <w:ins w:id="381" w:author="Angela Lupattelli" w:date="2022-05-15T20:14:00Z">
              <w:r w:rsidRPr="005978A4">
                <w:rPr>
                  <w:rFonts w:eastAsia="Times New Roman"/>
                </w:rPr>
                <w:t>&lt;5</w:t>
              </w:r>
            </w:ins>
          </w:p>
        </w:tc>
        <w:tc>
          <w:tcPr>
            <w:tcW w:w="810" w:type="dxa"/>
            <w:shd w:val="clear" w:color="auto" w:fill="auto"/>
            <w:noWrap/>
            <w:tcMar>
              <w:top w:w="0" w:type="dxa"/>
              <w:left w:w="108" w:type="dxa"/>
              <w:bottom w:w="0" w:type="dxa"/>
              <w:right w:w="108" w:type="dxa"/>
            </w:tcMar>
            <w:vAlign w:val="center"/>
          </w:tcPr>
          <w:p w:rsidR="00E85E44" w:rsidRPr="005978A4" w:rsidRDefault="00E85E44" w:rsidP="00E85E44">
            <w:pPr>
              <w:jc w:val="center"/>
              <w:rPr>
                <w:ins w:id="382" w:author="Angela Lupattelli" w:date="2022-05-15T20:12:00Z"/>
                <w:rFonts w:eastAsia="Times New Roman"/>
              </w:rPr>
            </w:pPr>
            <w:ins w:id="383" w:author="Angela Lupattelli" w:date="2022-05-15T20:14:00Z">
              <w:r w:rsidRPr="005978A4">
                <w:rPr>
                  <w:rFonts w:eastAsia="Times New Roman"/>
                </w:rPr>
                <w:t>-</w:t>
              </w:r>
            </w:ins>
          </w:p>
        </w:tc>
      </w:tr>
      <w:tr w:rsidR="00E85E44" w:rsidRPr="005978A4" w:rsidTr="00052116">
        <w:trPr>
          <w:trHeight w:val="207"/>
        </w:trPr>
        <w:tc>
          <w:tcPr>
            <w:tcW w:w="1931" w:type="dxa"/>
            <w:vMerge w:val="restart"/>
            <w:shd w:val="clear" w:color="auto" w:fill="auto"/>
            <w:tcMar>
              <w:top w:w="0" w:type="dxa"/>
              <w:left w:w="108" w:type="dxa"/>
              <w:bottom w:w="0" w:type="dxa"/>
              <w:right w:w="108" w:type="dxa"/>
            </w:tcMar>
            <w:vAlign w:val="center"/>
          </w:tcPr>
          <w:p w:rsidR="00E85E44" w:rsidRPr="005978A4" w:rsidRDefault="00E85E44" w:rsidP="00E85E44">
            <w:pPr>
              <w:rPr>
                <w:rFonts w:eastAsia="Times New Roman"/>
              </w:rPr>
            </w:pPr>
            <w:r w:rsidRPr="005978A4">
              <w:rPr>
                <w:rFonts w:eastAsia="Times New Roman"/>
              </w:rPr>
              <w:t>In Norway</w:t>
            </w:r>
          </w:p>
        </w:tc>
        <w:tc>
          <w:tcPr>
            <w:tcW w:w="2569" w:type="dxa"/>
            <w:shd w:val="clear" w:color="auto" w:fill="auto"/>
            <w:tcMar>
              <w:top w:w="0" w:type="dxa"/>
              <w:left w:w="108" w:type="dxa"/>
              <w:bottom w:w="0" w:type="dxa"/>
              <w:right w:w="108" w:type="dxa"/>
            </w:tcMar>
            <w:vAlign w:val="center"/>
          </w:tcPr>
          <w:p w:rsidR="00E85E44" w:rsidRPr="005978A4" w:rsidRDefault="00E85E44" w:rsidP="00E85E44">
            <w:pPr>
              <w:rPr>
                <w:rFonts w:eastAsia="Times New Roman"/>
              </w:rPr>
            </w:pPr>
            <w:r w:rsidRPr="005978A4">
              <w:rPr>
                <w:rFonts w:eastAsia="Times New Roman"/>
              </w:rPr>
              <w:t xml:space="preserve">Poor/very poor </w:t>
            </w:r>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25</w:t>
            </w:r>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pPr>
            <w:r w:rsidRPr="005978A4">
              <w:rPr>
                <w:rFonts w:eastAsia="Times New Roman"/>
              </w:rPr>
              <w:t>(43.9)</w:t>
            </w:r>
          </w:p>
        </w:tc>
        <w:tc>
          <w:tcPr>
            <w:tcW w:w="63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25</w:t>
            </w:r>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pPr>
            <w:r w:rsidRPr="005978A4">
              <w:rPr>
                <w:rFonts w:eastAsia="Times New Roman"/>
              </w:rPr>
              <w:t>(27.8)</w:t>
            </w:r>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50</w:t>
            </w:r>
          </w:p>
        </w:tc>
        <w:tc>
          <w:tcPr>
            <w:tcW w:w="810" w:type="dxa"/>
            <w:shd w:val="clear" w:color="auto" w:fill="auto"/>
            <w:noWrap/>
            <w:tcMar>
              <w:top w:w="0" w:type="dxa"/>
              <w:left w:w="108" w:type="dxa"/>
              <w:bottom w:w="0" w:type="dxa"/>
              <w:right w:w="108" w:type="dxa"/>
            </w:tcMar>
            <w:vAlign w:val="center"/>
          </w:tcPr>
          <w:p w:rsidR="00E85E44" w:rsidRPr="005978A4" w:rsidRDefault="00E85E44" w:rsidP="00E85E44">
            <w:pPr>
              <w:jc w:val="center"/>
            </w:pPr>
            <w:r w:rsidRPr="005978A4">
              <w:rPr>
                <w:rFonts w:eastAsia="Times New Roman"/>
              </w:rPr>
              <w:t>(33.8)</w:t>
            </w:r>
          </w:p>
        </w:tc>
      </w:tr>
      <w:tr w:rsidR="00E85E44" w:rsidRPr="005978A4" w:rsidTr="00052116">
        <w:trPr>
          <w:trHeight w:val="207"/>
        </w:trPr>
        <w:tc>
          <w:tcPr>
            <w:tcW w:w="1931" w:type="dxa"/>
            <w:vMerge/>
            <w:shd w:val="clear" w:color="auto" w:fill="auto"/>
            <w:tcMar>
              <w:top w:w="0" w:type="dxa"/>
              <w:left w:w="108" w:type="dxa"/>
              <w:bottom w:w="0" w:type="dxa"/>
              <w:right w:w="108" w:type="dxa"/>
            </w:tcMar>
            <w:vAlign w:val="center"/>
          </w:tcPr>
          <w:p w:rsidR="00E85E44" w:rsidRPr="005978A4" w:rsidRDefault="00E85E44" w:rsidP="00E85E44">
            <w:pPr>
              <w:rPr>
                <w:rFonts w:eastAsia="Times New Roman"/>
              </w:rPr>
            </w:pPr>
          </w:p>
        </w:tc>
        <w:tc>
          <w:tcPr>
            <w:tcW w:w="2569" w:type="dxa"/>
            <w:shd w:val="clear" w:color="auto" w:fill="auto"/>
            <w:tcMar>
              <w:top w:w="0" w:type="dxa"/>
              <w:left w:w="108" w:type="dxa"/>
              <w:bottom w:w="0" w:type="dxa"/>
              <w:right w:w="108" w:type="dxa"/>
            </w:tcMar>
            <w:vAlign w:val="center"/>
          </w:tcPr>
          <w:p w:rsidR="00E85E44" w:rsidRPr="005978A4" w:rsidRDefault="00E85E44" w:rsidP="00E85E44">
            <w:pPr>
              <w:rPr>
                <w:rFonts w:eastAsia="Times New Roman"/>
              </w:rPr>
            </w:pPr>
            <w:r w:rsidRPr="005978A4">
              <w:rPr>
                <w:rFonts w:eastAsia="Times New Roman"/>
              </w:rPr>
              <w:t xml:space="preserve">Neither </w:t>
            </w:r>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7</w:t>
            </w:r>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pPr>
            <w:r w:rsidRPr="005978A4">
              <w:rPr>
                <w:rFonts w:eastAsia="Times New Roman"/>
              </w:rPr>
              <w:t>(12.3)</w:t>
            </w:r>
          </w:p>
        </w:tc>
        <w:tc>
          <w:tcPr>
            <w:tcW w:w="63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11</w:t>
            </w:r>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12.2)</w:t>
            </w:r>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18</w:t>
            </w:r>
          </w:p>
        </w:tc>
        <w:tc>
          <w:tcPr>
            <w:tcW w:w="810" w:type="dxa"/>
            <w:shd w:val="clear" w:color="auto" w:fill="auto"/>
            <w:noWrap/>
            <w:tcMar>
              <w:top w:w="0" w:type="dxa"/>
              <w:left w:w="108" w:type="dxa"/>
              <w:bottom w:w="0" w:type="dxa"/>
              <w:right w:w="108" w:type="dxa"/>
            </w:tcMar>
            <w:vAlign w:val="center"/>
          </w:tcPr>
          <w:p w:rsidR="00E85E44" w:rsidRPr="005978A4" w:rsidRDefault="00E85E44" w:rsidP="00D566EF">
            <w:pPr>
              <w:jc w:val="center"/>
              <w:rPr>
                <w:rFonts w:eastAsia="Times New Roman"/>
              </w:rPr>
            </w:pPr>
            <w:r w:rsidRPr="005978A4">
              <w:rPr>
                <w:rFonts w:eastAsia="Times New Roman"/>
              </w:rPr>
              <w:t>(12.</w:t>
            </w:r>
            <w:del w:id="384" w:author="Angela Lupattelli" w:date="2022-05-16T12:03:00Z">
              <w:r w:rsidRPr="005978A4" w:rsidDel="00D53B46">
                <w:rPr>
                  <w:rFonts w:eastAsia="Times New Roman"/>
                </w:rPr>
                <w:delText>2</w:delText>
              </w:r>
            </w:del>
            <w:ins w:id="385" w:author="Angela Lupattelli" w:date="2022-05-16T12:04:00Z">
              <w:r w:rsidR="00D53B46">
                <w:rPr>
                  <w:rFonts w:eastAsia="Times New Roman"/>
                </w:rPr>
                <w:t>2</w:t>
              </w:r>
            </w:ins>
            <w:r w:rsidRPr="005978A4">
              <w:rPr>
                <w:rFonts w:eastAsia="Times New Roman"/>
              </w:rPr>
              <w:t>)</w:t>
            </w:r>
          </w:p>
        </w:tc>
      </w:tr>
      <w:tr w:rsidR="00E85E44" w:rsidRPr="005978A4" w:rsidTr="00462F74">
        <w:trPr>
          <w:trHeight w:val="207"/>
        </w:trPr>
        <w:tc>
          <w:tcPr>
            <w:tcW w:w="1931" w:type="dxa"/>
            <w:vMerge/>
            <w:shd w:val="clear" w:color="auto" w:fill="auto"/>
            <w:tcMar>
              <w:top w:w="0" w:type="dxa"/>
              <w:left w:w="108" w:type="dxa"/>
              <w:bottom w:w="0" w:type="dxa"/>
              <w:right w:w="108" w:type="dxa"/>
            </w:tcMar>
            <w:vAlign w:val="center"/>
          </w:tcPr>
          <w:p w:rsidR="00E85E44" w:rsidRPr="005978A4" w:rsidRDefault="00E85E44" w:rsidP="00E85E44">
            <w:pPr>
              <w:rPr>
                <w:rFonts w:eastAsia="Times New Roman"/>
              </w:rPr>
            </w:pPr>
          </w:p>
        </w:tc>
        <w:tc>
          <w:tcPr>
            <w:tcW w:w="2569" w:type="dxa"/>
            <w:shd w:val="clear" w:color="auto" w:fill="auto"/>
            <w:tcMar>
              <w:top w:w="0" w:type="dxa"/>
              <w:left w:w="108" w:type="dxa"/>
              <w:bottom w:w="0" w:type="dxa"/>
              <w:right w:w="108" w:type="dxa"/>
            </w:tcMar>
            <w:vAlign w:val="center"/>
          </w:tcPr>
          <w:p w:rsidR="00E85E44" w:rsidRPr="005978A4" w:rsidRDefault="00E85E44" w:rsidP="00E85E44">
            <w:pPr>
              <w:rPr>
                <w:rFonts w:eastAsia="Times New Roman"/>
              </w:rPr>
            </w:pPr>
            <w:r w:rsidRPr="005978A4">
              <w:rPr>
                <w:rFonts w:eastAsia="Times New Roman"/>
              </w:rPr>
              <w:t>Good/very good</w:t>
            </w:r>
          </w:p>
        </w:tc>
        <w:tc>
          <w:tcPr>
            <w:tcW w:w="72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22</w:t>
            </w:r>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pPr>
            <w:r w:rsidRPr="005978A4">
              <w:rPr>
                <w:rFonts w:eastAsia="Times New Roman"/>
              </w:rPr>
              <w:t>(38.6)</w:t>
            </w:r>
          </w:p>
        </w:tc>
        <w:tc>
          <w:tcPr>
            <w:tcW w:w="630" w:type="dxa"/>
            <w:shd w:val="clear" w:color="auto" w:fill="auto"/>
            <w:noWrap/>
            <w:tcMar>
              <w:top w:w="0" w:type="dxa"/>
              <w:left w:w="108" w:type="dxa"/>
              <w:bottom w:w="0" w:type="dxa"/>
              <w:right w:w="108" w:type="dxa"/>
            </w:tcMar>
            <w:vAlign w:val="center"/>
          </w:tcPr>
          <w:p w:rsidR="00E85E44" w:rsidRPr="005978A4" w:rsidRDefault="00E85E44" w:rsidP="00E85E44">
            <w:pPr>
              <w:jc w:val="center"/>
              <w:rPr>
                <w:rFonts w:eastAsia="Times New Roman"/>
              </w:rPr>
            </w:pPr>
            <w:r w:rsidRPr="005978A4">
              <w:rPr>
                <w:rFonts w:eastAsia="Times New Roman"/>
              </w:rPr>
              <w:t>49</w:t>
            </w:r>
          </w:p>
        </w:tc>
        <w:tc>
          <w:tcPr>
            <w:tcW w:w="900" w:type="dxa"/>
            <w:shd w:val="clear" w:color="auto" w:fill="auto"/>
            <w:noWrap/>
            <w:tcMar>
              <w:top w:w="0" w:type="dxa"/>
              <w:left w:w="108" w:type="dxa"/>
              <w:bottom w:w="0" w:type="dxa"/>
              <w:right w:w="108" w:type="dxa"/>
            </w:tcMar>
            <w:vAlign w:val="center"/>
          </w:tcPr>
          <w:p w:rsidR="00E85E44" w:rsidRPr="005978A4" w:rsidRDefault="00E85E44" w:rsidP="00E85E44">
            <w:pPr>
              <w:jc w:val="center"/>
            </w:pPr>
            <w:r w:rsidRPr="005978A4">
              <w:rPr>
                <w:rFonts w:eastAsia="Times New Roman"/>
              </w:rPr>
              <w:t>(54.4)</w:t>
            </w:r>
          </w:p>
        </w:tc>
        <w:tc>
          <w:tcPr>
            <w:tcW w:w="720" w:type="dxa"/>
            <w:shd w:val="clear" w:color="auto" w:fill="auto"/>
            <w:noWrap/>
            <w:tcMar>
              <w:top w:w="0" w:type="dxa"/>
              <w:left w:w="108" w:type="dxa"/>
              <w:bottom w:w="0" w:type="dxa"/>
              <w:right w:w="108" w:type="dxa"/>
            </w:tcMar>
            <w:vAlign w:val="center"/>
          </w:tcPr>
          <w:p w:rsidR="00E85E44" w:rsidRPr="005978A4" w:rsidRDefault="00E85E44" w:rsidP="00D566EF">
            <w:pPr>
              <w:jc w:val="center"/>
              <w:rPr>
                <w:rFonts w:eastAsia="Times New Roman"/>
              </w:rPr>
            </w:pPr>
            <w:del w:id="386" w:author="Angela Lupattelli" w:date="2022-05-16T12:03:00Z">
              <w:r w:rsidRPr="005978A4" w:rsidDel="00D53B46">
                <w:rPr>
                  <w:rFonts w:eastAsia="Times New Roman"/>
                </w:rPr>
                <w:delText>71</w:delText>
              </w:r>
            </w:del>
            <w:ins w:id="387" w:author="Angela Lupattelli" w:date="2022-05-16T12:03:00Z">
              <w:r w:rsidR="00D53B46" w:rsidRPr="005978A4">
                <w:rPr>
                  <w:rFonts w:eastAsia="Times New Roman"/>
                </w:rPr>
                <w:t>7</w:t>
              </w:r>
              <w:r w:rsidR="00D53B46">
                <w:rPr>
                  <w:rFonts w:eastAsia="Times New Roman"/>
                </w:rPr>
                <w:t>2</w:t>
              </w:r>
            </w:ins>
          </w:p>
        </w:tc>
        <w:tc>
          <w:tcPr>
            <w:tcW w:w="810" w:type="dxa"/>
            <w:shd w:val="clear" w:color="auto" w:fill="auto"/>
            <w:noWrap/>
            <w:tcMar>
              <w:top w:w="0" w:type="dxa"/>
              <w:left w:w="108" w:type="dxa"/>
              <w:bottom w:w="0" w:type="dxa"/>
              <w:right w:w="108" w:type="dxa"/>
            </w:tcMar>
            <w:vAlign w:val="center"/>
          </w:tcPr>
          <w:p w:rsidR="00E85E44" w:rsidRPr="005978A4" w:rsidRDefault="00E85E44" w:rsidP="00D566EF">
            <w:pPr>
              <w:jc w:val="center"/>
            </w:pPr>
            <w:r w:rsidRPr="005978A4">
              <w:rPr>
                <w:rFonts w:eastAsia="Times New Roman"/>
              </w:rPr>
              <w:t>(</w:t>
            </w:r>
            <w:del w:id="388" w:author="Angela Lupattelli" w:date="2022-05-16T12:03:00Z">
              <w:r w:rsidRPr="005978A4" w:rsidDel="00D53B46">
                <w:rPr>
                  <w:rFonts w:eastAsia="Times New Roman"/>
                </w:rPr>
                <w:delText>48.0</w:delText>
              </w:r>
            </w:del>
            <w:ins w:id="389" w:author="Angela Lupattelli" w:date="2022-05-16T12:04:00Z">
              <w:r w:rsidR="00D53B46">
                <w:rPr>
                  <w:rFonts w:eastAsia="Times New Roman"/>
                </w:rPr>
                <w:t>48.6</w:t>
              </w:r>
            </w:ins>
            <w:del w:id="390" w:author="Angela Lupattelli" w:date="2022-05-16T12:03:00Z">
              <w:r w:rsidRPr="005978A4" w:rsidDel="00D53B46">
                <w:rPr>
                  <w:rFonts w:eastAsia="Times New Roman"/>
                </w:rPr>
                <w:delText>)</w:delText>
              </w:r>
            </w:del>
            <w:ins w:id="391" w:author="Angela Lupattelli" w:date="2022-05-16T12:03:00Z">
              <w:r w:rsidR="00D53B46">
                <w:rPr>
                  <w:rFonts w:eastAsia="Times New Roman"/>
                </w:rPr>
                <w:t>)</w:t>
              </w:r>
            </w:ins>
          </w:p>
        </w:tc>
      </w:tr>
      <w:tr w:rsidR="00E85E44" w:rsidRPr="005978A4" w:rsidTr="00A5316F">
        <w:trPr>
          <w:trHeight w:val="207"/>
          <w:ins w:id="392" w:author="Angela Lupattelli" w:date="2022-05-15T20:15:00Z"/>
        </w:trPr>
        <w:tc>
          <w:tcPr>
            <w:tcW w:w="1931" w:type="dxa"/>
            <w:vMerge/>
            <w:tcBorders>
              <w:bottom w:val="single" w:sz="4" w:space="0" w:color="auto"/>
            </w:tcBorders>
            <w:shd w:val="clear" w:color="auto" w:fill="auto"/>
            <w:tcMar>
              <w:top w:w="0" w:type="dxa"/>
              <w:left w:w="108" w:type="dxa"/>
              <w:bottom w:w="0" w:type="dxa"/>
              <w:right w:w="108" w:type="dxa"/>
            </w:tcMar>
            <w:vAlign w:val="center"/>
          </w:tcPr>
          <w:p w:rsidR="00E85E44" w:rsidRPr="005978A4" w:rsidRDefault="00E85E44" w:rsidP="00E85E44">
            <w:pPr>
              <w:rPr>
                <w:ins w:id="393" w:author="Angela Lupattelli" w:date="2022-05-15T20:15:00Z"/>
                <w:rFonts w:eastAsia="Times New Roman"/>
              </w:rPr>
            </w:pPr>
          </w:p>
        </w:tc>
        <w:tc>
          <w:tcPr>
            <w:tcW w:w="2569" w:type="dxa"/>
            <w:tcBorders>
              <w:bottom w:val="single" w:sz="4" w:space="0" w:color="auto"/>
            </w:tcBorders>
            <w:shd w:val="clear" w:color="auto" w:fill="auto"/>
            <w:tcMar>
              <w:top w:w="0" w:type="dxa"/>
              <w:left w:w="108" w:type="dxa"/>
              <w:bottom w:w="0" w:type="dxa"/>
              <w:right w:w="108" w:type="dxa"/>
            </w:tcMar>
            <w:vAlign w:val="center"/>
          </w:tcPr>
          <w:p w:rsidR="00E85E44" w:rsidRPr="005978A4" w:rsidRDefault="00E85E44" w:rsidP="00E85E44">
            <w:pPr>
              <w:rPr>
                <w:ins w:id="394" w:author="Angela Lupattelli" w:date="2022-05-15T20:15:00Z"/>
                <w:rFonts w:eastAsia="Times New Roman"/>
              </w:rPr>
            </w:pPr>
            <w:ins w:id="395" w:author="Angela Lupattelli" w:date="2022-05-15T20:15:00Z">
              <w:r>
                <w:rPr>
                  <w:rFonts w:eastAsia="Times New Roman"/>
                </w:rPr>
                <w:t>Missing</w:t>
              </w:r>
            </w:ins>
          </w:p>
        </w:tc>
        <w:tc>
          <w:tcPr>
            <w:tcW w:w="720" w:type="dxa"/>
            <w:tcBorders>
              <w:bottom w:val="single" w:sz="4" w:space="0" w:color="auto"/>
            </w:tcBorders>
            <w:shd w:val="clear" w:color="auto" w:fill="auto"/>
            <w:noWrap/>
            <w:tcMar>
              <w:top w:w="0" w:type="dxa"/>
              <w:left w:w="108" w:type="dxa"/>
              <w:bottom w:w="0" w:type="dxa"/>
              <w:right w:w="108" w:type="dxa"/>
            </w:tcMar>
            <w:vAlign w:val="center"/>
          </w:tcPr>
          <w:p w:rsidR="00E85E44" w:rsidRPr="005978A4" w:rsidRDefault="00E85E44" w:rsidP="00E85E44">
            <w:pPr>
              <w:jc w:val="center"/>
              <w:rPr>
                <w:ins w:id="396" w:author="Angela Lupattelli" w:date="2022-05-15T20:15:00Z"/>
                <w:rFonts w:eastAsia="Times New Roman"/>
              </w:rPr>
            </w:pPr>
            <w:ins w:id="397" w:author="Angela Lupattelli" w:date="2022-05-15T20:15:00Z">
              <w:r w:rsidRPr="005978A4">
                <w:rPr>
                  <w:rFonts w:eastAsia="Times New Roman"/>
                </w:rPr>
                <w:t>&lt;5</w:t>
              </w:r>
            </w:ins>
          </w:p>
        </w:tc>
        <w:tc>
          <w:tcPr>
            <w:tcW w:w="900" w:type="dxa"/>
            <w:tcBorders>
              <w:bottom w:val="single" w:sz="4" w:space="0" w:color="auto"/>
            </w:tcBorders>
            <w:shd w:val="clear" w:color="auto" w:fill="auto"/>
            <w:noWrap/>
            <w:tcMar>
              <w:top w:w="0" w:type="dxa"/>
              <w:left w:w="108" w:type="dxa"/>
              <w:bottom w:w="0" w:type="dxa"/>
              <w:right w:w="108" w:type="dxa"/>
            </w:tcMar>
            <w:vAlign w:val="center"/>
          </w:tcPr>
          <w:p w:rsidR="00E85E44" w:rsidRPr="005978A4" w:rsidRDefault="00E85E44" w:rsidP="00E85E44">
            <w:pPr>
              <w:jc w:val="center"/>
              <w:rPr>
                <w:ins w:id="398" w:author="Angela Lupattelli" w:date="2022-05-15T20:15:00Z"/>
                <w:rFonts w:eastAsia="Times New Roman"/>
              </w:rPr>
            </w:pPr>
            <w:ins w:id="399" w:author="Angela Lupattelli" w:date="2022-05-15T20:15:00Z">
              <w:r w:rsidRPr="005978A4">
                <w:rPr>
                  <w:rFonts w:eastAsia="Times New Roman"/>
                </w:rPr>
                <w:t>-</w:t>
              </w:r>
            </w:ins>
          </w:p>
        </w:tc>
        <w:tc>
          <w:tcPr>
            <w:tcW w:w="630" w:type="dxa"/>
            <w:tcBorders>
              <w:bottom w:val="single" w:sz="4" w:space="0" w:color="auto"/>
            </w:tcBorders>
            <w:shd w:val="clear" w:color="auto" w:fill="auto"/>
            <w:noWrap/>
            <w:tcMar>
              <w:top w:w="0" w:type="dxa"/>
              <w:left w:w="108" w:type="dxa"/>
              <w:bottom w:w="0" w:type="dxa"/>
              <w:right w:w="108" w:type="dxa"/>
            </w:tcMar>
            <w:vAlign w:val="center"/>
          </w:tcPr>
          <w:p w:rsidR="00E85E44" w:rsidRPr="005978A4" w:rsidRDefault="00E85E44" w:rsidP="00E85E44">
            <w:pPr>
              <w:jc w:val="center"/>
              <w:rPr>
                <w:ins w:id="400" w:author="Angela Lupattelli" w:date="2022-05-15T20:15:00Z"/>
                <w:rFonts w:eastAsia="Times New Roman"/>
              </w:rPr>
            </w:pPr>
            <w:ins w:id="401" w:author="Angela Lupattelli" w:date="2022-05-15T20:15:00Z">
              <w:r>
                <w:rPr>
                  <w:rFonts w:eastAsia="Times New Roman"/>
                </w:rPr>
                <w:t>5</w:t>
              </w:r>
            </w:ins>
          </w:p>
        </w:tc>
        <w:tc>
          <w:tcPr>
            <w:tcW w:w="900" w:type="dxa"/>
            <w:tcBorders>
              <w:bottom w:val="single" w:sz="4" w:space="0" w:color="auto"/>
            </w:tcBorders>
            <w:shd w:val="clear" w:color="auto" w:fill="auto"/>
            <w:noWrap/>
            <w:tcMar>
              <w:top w:w="0" w:type="dxa"/>
              <w:left w:w="108" w:type="dxa"/>
              <w:bottom w:w="0" w:type="dxa"/>
              <w:right w:w="108" w:type="dxa"/>
            </w:tcMar>
            <w:vAlign w:val="center"/>
          </w:tcPr>
          <w:p w:rsidR="00E85E44" w:rsidRPr="005978A4" w:rsidRDefault="00E85E44" w:rsidP="00E85E44">
            <w:pPr>
              <w:jc w:val="center"/>
              <w:rPr>
                <w:ins w:id="402" w:author="Angela Lupattelli" w:date="2022-05-15T20:15:00Z"/>
                <w:rFonts w:eastAsia="Times New Roman"/>
              </w:rPr>
            </w:pPr>
            <w:ins w:id="403" w:author="Angela Lupattelli" w:date="2022-05-15T20:16:00Z">
              <w:r>
                <w:rPr>
                  <w:rFonts w:eastAsia="Times New Roman"/>
                </w:rPr>
                <w:t>(5.6)</w:t>
              </w:r>
            </w:ins>
          </w:p>
        </w:tc>
        <w:tc>
          <w:tcPr>
            <w:tcW w:w="720" w:type="dxa"/>
            <w:tcBorders>
              <w:bottom w:val="single" w:sz="4" w:space="0" w:color="auto"/>
            </w:tcBorders>
            <w:shd w:val="clear" w:color="auto" w:fill="auto"/>
            <w:noWrap/>
            <w:tcMar>
              <w:top w:w="0" w:type="dxa"/>
              <w:left w:w="108" w:type="dxa"/>
              <w:bottom w:w="0" w:type="dxa"/>
              <w:right w:w="108" w:type="dxa"/>
            </w:tcMar>
            <w:vAlign w:val="center"/>
          </w:tcPr>
          <w:p w:rsidR="00E85E44" w:rsidRPr="005978A4" w:rsidRDefault="00D53B46" w:rsidP="00E85E44">
            <w:pPr>
              <w:jc w:val="center"/>
              <w:rPr>
                <w:ins w:id="404" w:author="Angela Lupattelli" w:date="2022-05-15T20:15:00Z"/>
                <w:rFonts w:eastAsia="Times New Roman"/>
              </w:rPr>
            </w:pPr>
            <w:ins w:id="405" w:author="Angela Lupattelli" w:date="2022-05-16T12:04:00Z">
              <w:r>
                <w:rPr>
                  <w:rFonts w:eastAsia="Times New Roman"/>
                </w:rPr>
                <w:t>8</w:t>
              </w:r>
            </w:ins>
          </w:p>
        </w:tc>
        <w:tc>
          <w:tcPr>
            <w:tcW w:w="810" w:type="dxa"/>
            <w:tcBorders>
              <w:bottom w:val="single" w:sz="4" w:space="0" w:color="auto"/>
            </w:tcBorders>
            <w:shd w:val="clear" w:color="auto" w:fill="auto"/>
            <w:noWrap/>
            <w:tcMar>
              <w:top w:w="0" w:type="dxa"/>
              <w:left w:w="108" w:type="dxa"/>
              <w:bottom w:w="0" w:type="dxa"/>
              <w:right w:w="108" w:type="dxa"/>
            </w:tcMar>
            <w:vAlign w:val="center"/>
          </w:tcPr>
          <w:p w:rsidR="00E85E44" w:rsidRPr="005978A4" w:rsidRDefault="00E85E44" w:rsidP="00D566EF">
            <w:pPr>
              <w:jc w:val="center"/>
              <w:rPr>
                <w:ins w:id="406" w:author="Angela Lupattelli" w:date="2022-05-15T20:15:00Z"/>
                <w:rFonts w:eastAsia="Times New Roman"/>
              </w:rPr>
            </w:pPr>
            <w:ins w:id="407" w:author="Angela Lupattelli" w:date="2022-05-15T20:16:00Z">
              <w:r>
                <w:rPr>
                  <w:rFonts w:eastAsia="Times New Roman"/>
                </w:rPr>
                <w:t>(</w:t>
              </w:r>
            </w:ins>
            <w:ins w:id="408" w:author="Angela Lupattelli" w:date="2022-05-16T12:04:00Z">
              <w:r w:rsidR="00D53B46">
                <w:rPr>
                  <w:rFonts w:eastAsia="Times New Roman"/>
                </w:rPr>
                <w:t>5.4</w:t>
              </w:r>
            </w:ins>
            <w:ins w:id="409" w:author="Angela Lupattelli" w:date="2022-05-15T20:16:00Z">
              <w:r>
                <w:rPr>
                  <w:rFonts w:eastAsia="Times New Roman"/>
                </w:rPr>
                <w:t>)</w:t>
              </w:r>
            </w:ins>
          </w:p>
        </w:tc>
      </w:tr>
    </w:tbl>
    <w:bookmarkEnd w:id="136"/>
    <w:bookmarkEnd w:id="278"/>
    <w:p w:rsidR="00052116" w:rsidDel="00316292" w:rsidRDefault="005978A4" w:rsidP="00052116">
      <w:pPr>
        <w:pStyle w:val="Brodtekst"/>
        <w:spacing w:after="0" w:line="240" w:lineRule="auto"/>
        <w:jc w:val="both"/>
        <w:rPr>
          <w:del w:id="410" w:author="Angela Lupattelli" w:date="2022-05-15T09:17:00Z"/>
          <w:rFonts w:ascii="Palatino Linotype" w:eastAsia="Times New Roman" w:hAnsi="Palatino Linotype" w:cs="Times New Roman"/>
          <w:snapToGrid w:val="0"/>
          <w:color w:val="000000"/>
          <w:sz w:val="18"/>
          <w:lang w:eastAsia="de-DE" w:bidi="en-US"/>
        </w:rPr>
      </w:pPr>
      <w:del w:id="411" w:author="Angela Lupattelli" w:date="2022-05-15T09:15:00Z">
        <w:r w:rsidRPr="00052116" w:rsidDel="00316292">
          <w:rPr>
            <w:rFonts w:ascii="Palatino Linotype" w:eastAsia="Times New Roman" w:hAnsi="Palatino Linotype" w:cs="Times New Roman"/>
            <w:snapToGrid w:val="0"/>
            <w:color w:val="000000"/>
            <w:sz w:val="18"/>
            <w:lang w:eastAsia="de-DE" w:bidi="en-US"/>
          </w:rPr>
          <w:delText>Numbers may not add up to total due to missing values; m</w:delText>
        </w:r>
      </w:del>
      <w:del w:id="412" w:author="Angela Lupattelli" w:date="2022-05-15T20:16:00Z">
        <w:r w:rsidRPr="00052116" w:rsidDel="00E85E44">
          <w:rPr>
            <w:rFonts w:ascii="Palatino Linotype" w:eastAsia="Times New Roman" w:hAnsi="Palatino Linotype" w:cs="Times New Roman"/>
            <w:snapToGrid w:val="0"/>
            <w:color w:val="000000"/>
            <w:sz w:val="18"/>
            <w:lang w:eastAsia="de-DE" w:bidi="en-US"/>
          </w:rPr>
          <w:delText xml:space="preserve">issing values were &lt; 1%. </w:delText>
        </w:r>
      </w:del>
      <w:r w:rsidRPr="00052116">
        <w:rPr>
          <w:rFonts w:ascii="Palatino Linotype" w:eastAsia="Times New Roman" w:hAnsi="Palatino Linotype" w:cs="Times New Roman"/>
          <w:snapToGrid w:val="0"/>
          <w:color w:val="000000"/>
          <w:sz w:val="18"/>
          <w:lang w:eastAsia="de-DE" w:bidi="en-US"/>
        </w:rPr>
        <w:t>Data with &lt;5 respondents are not shown</w:t>
      </w:r>
      <w:ins w:id="413" w:author="Angela Lupattelli" w:date="2022-05-15T09:16:00Z">
        <w:r w:rsidR="00316292">
          <w:rPr>
            <w:rFonts w:ascii="Palatino Linotype" w:eastAsia="Times New Roman" w:hAnsi="Palatino Linotype" w:cs="Times New Roman"/>
            <w:snapToGrid w:val="0"/>
            <w:color w:val="000000"/>
            <w:sz w:val="18"/>
            <w:lang w:eastAsia="de-DE" w:bidi="en-US"/>
          </w:rPr>
          <w:t xml:space="preserve"> due to Norwegian data protection regulations</w:t>
        </w:r>
      </w:ins>
      <w:r w:rsidRPr="00052116">
        <w:rPr>
          <w:rFonts w:ascii="Palatino Linotype" w:eastAsia="Times New Roman" w:hAnsi="Palatino Linotype" w:cs="Times New Roman"/>
          <w:snapToGrid w:val="0"/>
          <w:color w:val="000000"/>
          <w:sz w:val="18"/>
          <w:lang w:eastAsia="de-DE" w:bidi="en-US"/>
        </w:rPr>
        <w:t>.</w:t>
      </w:r>
      <w:r w:rsidR="00052116">
        <w:rPr>
          <w:rFonts w:ascii="Palatino Linotype" w:eastAsia="Times New Roman" w:hAnsi="Palatino Linotype" w:cs="Times New Roman"/>
          <w:snapToGrid w:val="0"/>
          <w:color w:val="000000"/>
          <w:sz w:val="18"/>
          <w:lang w:eastAsia="de-DE" w:bidi="en-US"/>
        </w:rPr>
        <w:t xml:space="preserve"> </w:t>
      </w:r>
      <w:ins w:id="414" w:author="Angela Lupattelli" w:date="2022-05-19T14:17:00Z">
        <w:r w:rsidR="00F64B8D">
          <w:rPr>
            <w:rFonts w:ascii="Palatino Linotype" w:eastAsia="Times New Roman" w:hAnsi="Palatino Linotype" w:cs="Times New Roman"/>
            <w:snapToGrid w:val="0"/>
            <w:color w:val="000000"/>
            <w:sz w:val="18"/>
            <w:lang w:eastAsia="de-DE" w:bidi="en-US"/>
          </w:rPr>
          <w:t xml:space="preserve">If “missing” not presented, it means that the variable did not have missing </w:t>
        </w:r>
        <w:proofErr w:type="spellStart"/>
        <w:r w:rsidR="00F64B8D">
          <w:rPr>
            <w:rFonts w:ascii="Palatino Linotype" w:eastAsia="Times New Roman" w:hAnsi="Palatino Linotype" w:cs="Times New Roman"/>
            <w:snapToGrid w:val="0"/>
            <w:color w:val="000000"/>
            <w:sz w:val="18"/>
            <w:lang w:eastAsia="de-DE" w:bidi="en-US"/>
          </w:rPr>
          <w:t>values.</w:t>
        </w:r>
      </w:ins>
    </w:p>
    <w:p w:rsidR="005978A4" w:rsidRDefault="005978A4" w:rsidP="00052116">
      <w:pPr>
        <w:pStyle w:val="Brodtekst"/>
        <w:spacing w:after="0" w:line="240" w:lineRule="auto"/>
        <w:jc w:val="both"/>
        <w:rPr>
          <w:rFonts w:ascii="Palatino Linotype" w:eastAsia="Times New Roman" w:hAnsi="Palatino Linotype" w:cs="Times New Roman"/>
          <w:snapToGrid w:val="0"/>
          <w:color w:val="000000"/>
          <w:sz w:val="18"/>
          <w:lang w:eastAsia="de-DE" w:bidi="en-US"/>
        </w:rPr>
      </w:pPr>
      <w:proofErr w:type="gramStart"/>
      <w:r w:rsidRPr="00052116">
        <w:rPr>
          <w:rFonts w:ascii="Palatino Linotype" w:eastAsia="Times New Roman" w:hAnsi="Palatino Linotype" w:cs="Times New Roman"/>
          <w:snapToGrid w:val="0"/>
          <w:color w:val="000000"/>
          <w:sz w:val="18"/>
          <w:vertAlign w:val="superscript"/>
          <w:lang w:eastAsia="de-DE" w:bidi="en-US"/>
        </w:rPr>
        <w:t>a</w:t>
      </w:r>
      <w:r w:rsidRPr="00052116">
        <w:rPr>
          <w:rFonts w:ascii="Palatino Linotype" w:eastAsia="Times New Roman" w:hAnsi="Palatino Linotype" w:cs="Times New Roman"/>
          <w:snapToGrid w:val="0"/>
          <w:color w:val="000000"/>
          <w:sz w:val="18"/>
          <w:lang w:eastAsia="de-DE" w:bidi="en-US"/>
        </w:rPr>
        <w:t>One</w:t>
      </w:r>
      <w:proofErr w:type="spellEnd"/>
      <w:proofErr w:type="gramEnd"/>
      <w:r w:rsidRPr="00052116">
        <w:rPr>
          <w:rFonts w:ascii="Palatino Linotype" w:eastAsia="Times New Roman" w:hAnsi="Palatino Linotype" w:cs="Times New Roman"/>
          <w:snapToGrid w:val="0"/>
          <w:color w:val="000000"/>
          <w:sz w:val="18"/>
          <w:lang w:eastAsia="de-DE" w:bidi="en-US"/>
        </w:rPr>
        <w:t xml:space="preserve"> participant did not disclose information on sex. </w:t>
      </w:r>
    </w:p>
    <w:p w:rsidR="005978A4" w:rsidDel="00E85E44" w:rsidRDefault="005978A4" w:rsidP="005978A4">
      <w:pPr>
        <w:pStyle w:val="MDPI31text"/>
        <w:rPr>
          <w:del w:id="415" w:author="Angela Lupattelli" w:date="2022-05-15T09:17:00Z"/>
        </w:rPr>
      </w:pPr>
    </w:p>
    <w:p w:rsidR="00E85E44" w:rsidRPr="005978A4" w:rsidRDefault="00E85E44" w:rsidP="005978A4">
      <w:pPr>
        <w:pStyle w:val="MDPI31text"/>
        <w:rPr>
          <w:ins w:id="416" w:author="Angela Lupattelli" w:date="2022-05-15T20:16:00Z"/>
        </w:rPr>
      </w:pPr>
    </w:p>
    <w:p w:rsidR="005978A4" w:rsidRDefault="00D83030" w:rsidP="005978A4">
      <w:pPr>
        <w:pStyle w:val="MDPI31text"/>
      </w:pPr>
      <w:bookmarkStart w:id="417" w:name="_Hlk68519766"/>
      <w:bookmarkEnd w:id="120"/>
      <w:r>
        <w:t>Most</w:t>
      </w:r>
      <w:r w:rsidR="005978A4" w:rsidRPr="005978A4">
        <w:t xml:space="preserve"> participants </w:t>
      </w:r>
      <w:r w:rsidRPr="005978A4">
        <w:t xml:space="preserve">(84.5%) </w:t>
      </w:r>
      <w:r w:rsidR="005978A4" w:rsidRPr="005978A4">
        <w:t>had used at least once a medication without medical prescription in Syria, while over two-thirds (77.0%) had used at least once a prescribed medicine in Norway during the last year</w:t>
      </w:r>
      <w:r w:rsidR="000D28B1">
        <w:t xml:space="preserve"> (Table 2)</w:t>
      </w:r>
      <w:r w:rsidR="005978A4" w:rsidRPr="005978A4">
        <w:t xml:space="preserve">. Table 2 shows the difference in the proportions of </w:t>
      </w:r>
      <w:del w:id="418" w:author="Angela Lupattelli" w:date="2022-05-16T09:25:00Z">
        <w:r w:rsidR="005978A4" w:rsidRPr="005978A4" w:rsidDel="00462F74">
          <w:delText>POM</w:delText>
        </w:r>
      </w:del>
      <w:del w:id="419" w:author="Angela Lupattelli" w:date="2022-05-16T09:27:00Z">
        <w:r w:rsidR="005978A4" w:rsidRPr="005978A4" w:rsidDel="00462F74">
          <w:delText xml:space="preserve"> </w:delText>
        </w:r>
      </w:del>
      <w:ins w:id="420" w:author="Angela Lupattelli" w:date="2022-05-16T09:27:00Z">
        <w:r w:rsidR="00462F74">
          <w:t>prescription-only medication</w:t>
        </w:r>
      </w:ins>
      <w:ins w:id="421" w:author="Angela Lupattelli" w:date="2022-05-16T09:28:00Z">
        <w:r w:rsidR="00462F74">
          <w:t xml:space="preserve"> </w:t>
        </w:r>
      </w:ins>
      <w:r w:rsidR="005978A4" w:rsidRPr="005978A4">
        <w:t xml:space="preserve">use among the same individuals in the past in Syria compared to the more recent time in Norway. The proportions of the most commonly used medications, such as painkillers (78.4% vs 69.6%, </w:t>
      </w:r>
      <w:r>
        <w:t xml:space="preserve">- </w:t>
      </w:r>
      <w:r w:rsidR="005978A4" w:rsidRPr="005978A4">
        <w:t xml:space="preserve">8.8% difference), antibiotics (65.5% vs 31.1%, </w:t>
      </w:r>
      <w:r>
        <w:t xml:space="preserve">- </w:t>
      </w:r>
      <w:r w:rsidR="005978A4" w:rsidRPr="005978A4">
        <w:t xml:space="preserve">34.4% difference), and </w:t>
      </w:r>
      <w:ins w:id="422" w:author="Angela Lupattelli" w:date="2022-05-16T12:15:00Z">
        <w:r w:rsidR="00D53B46">
          <w:t>gastrointestinal/</w:t>
        </w:r>
      </w:ins>
      <w:r w:rsidR="005978A4" w:rsidRPr="005978A4">
        <w:t xml:space="preserve">digestives drugs (37.2% vs 21.6%, </w:t>
      </w:r>
      <w:r>
        <w:t xml:space="preserve">- </w:t>
      </w:r>
      <w:r w:rsidR="005978A4" w:rsidRPr="005978A4">
        <w:t xml:space="preserve">15.6% difference), declined significantly from Syria to Norway. The extent of medication use for sleeping problems increased significantly from Syria to Norway (5.4% versus 13.5%, </w:t>
      </w:r>
      <w:r>
        <w:t xml:space="preserve">+ </w:t>
      </w:r>
      <w:r w:rsidR="005978A4" w:rsidRPr="005978A4">
        <w:t xml:space="preserve">8.1% difference), mainly in males. Medications for diabetes, high blood pressure, asthma, and </w:t>
      </w:r>
      <w:proofErr w:type="spellStart"/>
      <w:r w:rsidR="005978A4" w:rsidRPr="005978A4">
        <w:t>psychotropics</w:t>
      </w:r>
      <w:proofErr w:type="spellEnd"/>
      <w:r w:rsidR="005978A4" w:rsidRPr="005978A4">
        <w:t xml:space="preserve"> were used without prescription in Syria, but the proportions were low (5.4% or less, see Figure </w:t>
      </w:r>
      <w:r w:rsidR="00592772">
        <w:t>S</w:t>
      </w:r>
      <w:r w:rsidR="005978A4" w:rsidRPr="005978A4">
        <w:t xml:space="preserve">1). </w:t>
      </w:r>
    </w:p>
    <w:p w:rsidR="00994FD4" w:rsidRDefault="00711394" w:rsidP="0063259D">
      <w:pPr>
        <w:pStyle w:val="MDPI31text"/>
      </w:pPr>
      <w:r w:rsidRPr="005978A4">
        <w:t xml:space="preserve">As shown in Table 3, most participants had used </w:t>
      </w:r>
      <w:del w:id="423" w:author="Angela Lupattelli" w:date="2022-05-16T09:25:00Z">
        <w:r w:rsidRPr="005978A4" w:rsidDel="00462F74">
          <w:delText>POM</w:delText>
        </w:r>
      </w:del>
      <w:del w:id="424" w:author="Angela Lupattelli" w:date="2022-05-16T09:27:00Z">
        <w:r w:rsidRPr="005978A4" w:rsidDel="00462F74">
          <w:delText xml:space="preserve"> </w:delText>
        </w:r>
      </w:del>
      <w:ins w:id="425" w:author="Angela Lupattelli" w:date="2022-05-16T09:27:00Z">
        <w:r w:rsidR="00462F74">
          <w:t>prescription-only medication</w:t>
        </w:r>
      </w:ins>
      <w:ins w:id="426" w:author="Angela Lupattelli" w:date="2022-05-16T09:28:00Z">
        <w:r w:rsidR="00462F74">
          <w:t xml:space="preserve"> </w:t>
        </w:r>
      </w:ins>
      <w:r w:rsidRPr="005978A4">
        <w:t xml:space="preserve">in both Syria and Norway (70.9%). Antibiotic use only in Syria was reported by 40.5% of the participants, while 25.0% used antibiotics in both countries. Few participants (6.1%) reported </w:t>
      </w:r>
      <w:del w:id="427" w:author="Angela Lupattelli" w:date="2022-05-16T09:25:00Z">
        <w:r w:rsidRPr="005978A4" w:rsidDel="00462F74">
          <w:delText>POM</w:delText>
        </w:r>
      </w:del>
      <w:del w:id="428" w:author="Angela Lupattelli" w:date="2022-05-16T09:27:00Z">
        <w:r w:rsidRPr="005978A4" w:rsidDel="00462F74">
          <w:delText xml:space="preserve"> </w:delText>
        </w:r>
      </w:del>
      <w:ins w:id="429" w:author="Angela Lupattelli" w:date="2022-05-16T09:27:00Z">
        <w:r w:rsidR="00462F74">
          <w:t>prescription-only medication</w:t>
        </w:r>
      </w:ins>
      <w:ins w:id="430" w:author="Angela Lupattelli" w:date="2022-05-16T09:29:00Z">
        <w:r w:rsidR="00462F74">
          <w:t xml:space="preserve"> </w:t>
        </w:r>
      </w:ins>
      <w:r w:rsidRPr="005978A4">
        <w:t xml:space="preserve">use only in Norway.  </w:t>
      </w:r>
    </w:p>
    <w:p w:rsidR="0087542F" w:rsidRDefault="00AB7FC7" w:rsidP="00AB7FC7">
      <w:pPr>
        <w:pStyle w:val="MDPI31text"/>
        <w:rPr>
          <w:ins w:id="431" w:author="Angela Lupattelli" w:date="2022-05-15T20:46:00Z"/>
        </w:rPr>
      </w:pPr>
      <w:r w:rsidRPr="005978A4">
        <w:t xml:space="preserve">Figures </w:t>
      </w:r>
      <w:r>
        <w:t>S</w:t>
      </w:r>
      <w:r w:rsidRPr="005978A4">
        <w:t xml:space="preserve">1 and </w:t>
      </w:r>
      <w:r>
        <w:t>S</w:t>
      </w:r>
      <w:r w:rsidRPr="005978A4">
        <w:t xml:space="preserve">2 show the proportion of use of various medication groups in Syria and in Norway, according to sex. </w:t>
      </w:r>
      <w:ins w:id="432" w:author="Angela Lupattelli" w:date="2022-05-15T20:29:00Z">
        <w:r w:rsidR="00A6726E">
          <w:t xml:space="preserve">Females were more likely to report use of allergy medication in </w:t>
        </w:r>
      </w:ins>
      <w:ins w:id="433" w:author="Angela Lupattelli" w:date="2022-05-15T21:05:00Z">
        <w:r w:rsidR="00A801C1">
          <w:t xml:space="preserve">the past in </w:t>
        </w:r>
      </w:ins>
      <w:ins w:id="434" w:author="Angela Lupattelli" w:date="2022-05-15T20:29:00Z">
        <w:r w:rsidR="00A6726E">
          <w:t xml:space="preserve">Syria </w:t>
        </w:r>
      </w:ins>
      <w:ins w:id="435" w:author="Angela Lupattelli" w:date="2022-05-15T20:31:00Z">
        <w:r w:rsidR="00A6726E">
          <w:t xml:space="preserve">than males </w:t>
        </w:r>
      </w:ins>
      <w:ins w:id="436" w:author="Angela Lupattelli" w:date="2022-05-15T20:29:00Z">
        <w:r w:rsidR="00A6726E">
          <w:t>(</w:t>
        </w:r>
      </w:ins>
      <w:ins w:id="437" w:author="Angela Lupattelli" w:date="2022-05-15T20:32:00Z">
        <w:r w:rsidR="00A6726E">
          <w:t>29.8% vs 16.7%</w:t>
        </w:r>
      </w:ins>
      <w:ins w:id="438" w:author="Angela Lupattelli" w:date="2022-05-15T21:04:00Z">
        <w:r w:rsidR="00A801C1">
          <w:t xml:space="preserve"> respectively</w:t>
        </w:r>
      </w:ins>
      <w:ins w:id="439" w:author="Angela Lupattelli" w:date="2022-05-15T20:32:00Z">
        <w:r w:rsidR="00A6726E">
          <w:t>, p-value</w:t>
        </w:r>
      </w:ins>
      <w:ins w:id="440" w:author="Angela Lupattelli" w:date="2022-05-15T20:45:00Z">
        <w:r w:rsidR="00A6726E">
          <w:t>=0.048</w:t>
        </w:r>
      </w:ins>
      <w:ins w:id="441" w:author="Angela Lupattelli" w:date="2022-05-15T20:29:00Z">
        <w:r w:rsidR="00A801C1">
          <w:t>)</w:t>
        </w:r>
      </w:ins>
      <w:ins w:id="442" w:author="Angela Lupattelli" w:date="2022-05-15T21:05:00Z">
        <w:r w:rsidR="00A801C1">
          <w:t>; similar trend was observed for frequent use of prescription allergy medication</w:t>
        </w:r>
      </w:ins>
      <w:ins w:id="443" w:author="Angela Lupattelli" w:date="2022-05-15T21:06:00Z">
        <w:r w:rsidR="00A801C1">
          <w:t xml:space="preserve"> more recently</w:t>
        </w:r>
      </w:ins>
      <w:ins w:id="444" w:author="Angela Lupattelli" w:date="2022-05-15T20:29:00Z">
        <w:r w:rsidR="00A6726E">
          <w:t xml:space="preserve"> in Norway </w:t>
        </w:r>
      </w:ins>
      <w:ins w:id="445" w:author="Angela Lupattelli" w:date="2022-05-15T20:46:00Z">
        <w:r w:rsidR="0087542F">
          <w:t>(</w:t>
        </w:r>
      </w:ins>
      <w:ins w:id="446" w:author="Angela Lupattelli" w:date="2022-05-15T21:04:00Z">
        <w:r w:rsidR="00A801C1">
          <w:t xml:space="preserve">15.8% </w:t>
        </w:r>
      </w:ins>
      <w:ins w:id="447" w:author="Angela Lupattelli" w:date="2022-05-15T21:06:00Z">
        <w:r w:rsidR="00A801C1">
          <w:t xml:space="preserve">among females </w:t>
        </w:r>
      </w:ins>
      <w:ins w:id="448" w:author="Angela Lupattelli" w:date="2022-05-15T21:04:00Z">
        <w:r w:rsidR="00A801C1">
          <w:t>vs. 5.6%</w:t>
        </w:r>
      </w:ins>
      <w:ins w:id="449" w:author="Angela Lupattelli" w:date="2022-05-15T21:06:00Z">
        <w:r w:rsidR="00A801C1">
          <w:t xml:space="preserve"> among males</w:t>
        </w:r>
      </w:ins>
      <w:ins w:id="450" w:author="Angela Lupattelli" w:date="2022-05-15T21:04:00Z">
        <w:r w:rsidR="00A801C1">
          <w:t>, p-value=0.048</w:t>
        </w:r>
      </w:ins>
      <w:ins w:id="451" w:author="Angela Lupattelli" w:date="2022-05-15T20:46:00Z">
        <w:r w:rsidR="00A801C1">
          <w:t xml:space="preserve">). </w:t>
        </w:r>
      </w:ins>
      <w:ins w:id="452" w:author="Angela Lupattelli" w:date="2022-05-15T21:06:00Z">
        <w:r w:rsidR="00A801C1">
          <w:t xml:space="preserve">There were no other statistically significant </w:t>
        </w:r>
        <w:r w:rsidR="00212963">
          <w:t xml:space="preserve">differences in the proportion of </w:t>
        </w:r>
      </w:ins>
      <w:ins w:id="453" w:author="Angela Lupattelli" w:date="2022-05-16T09:26:00Z">
        <w:r w:rsidR="00462F74">
          <w:t>prescription-only medication</w:t>
        </w:r>
      </w:ins>
      <w:ins w:id="454" w:author="Angela Lupattelli" w:date="2022-05-15T21:07:00Z">
        <w:r w:rsidR="00212963">
          <w:t>s</w:t>
        </w:r>
      </w:ins>
      <w:ins w:id="455" w:author="Angela Lupattelli" w:date="2022-05-15T21:06:00Z">
        <w:r w:rsidR="00212963">
          <w:t xml:space="preserve"> by sex. </w:t>
        </w:r>
      </w:ins>
    </w:p>
    <w:p w:rsidR="00914D81" w:rsidRDefault="00AB7FC7" w:rsidP="00AB7FC7">
      <w:pPr>
        <w:pStyle w:val="MDPI31text"/>
        <w:rPr>
          <w:ins w:id="456" w:author="Angela Lupattelli" w:date="2022-05-16T12:16:00Z"/>
        </w:rPr>
      </w:pPr>
      <w:r w:rsidRPr="005978A4">
        <w:t xml:space="preserve">As shown in </w:t>
      </w:r>
      <w:del w:id="457" w:author="Angela Lupattelli" w:date="2022-07-02T11:56:00Z">
        <w:r w:rsidRPr="005978A4" w:rsidDel="002757D4">
          <w:delText xml:space="preserve">Figure </w:delText>
        </w:r>
      </w:del>
      <w:ins w:id="458" w:author="Angela Lupattelli" w:date="2022-07-02T11:56:00Z">
        <w:r w:rsidR="002757D4">
          <w:t>Table</w:t>
        </w:r>
        <w:r w:rsidR="002757D4" w:rsidRPr="005978A4">
          <w:t xml:space="preserve"> </w:t>
        </w:r>
      </w:ins>
      <w:r>
        <w:t>S</w:t>
      </w:r>
      <w:ins w:id="459" w:author="Angela Lupattelli" w:date="2022-07-02T11:56:00Z">
        <w:r w:rsidR="002757D4">
          <w:t>1</w:t>
        </w:r>
      </w:ins>
      <w:del w:id="460" w:author="Angela Lupattelli" w:date="2022-07-02T11:56:00Z">
        <w:r w:rsidRPr="005978A4" w:rsidDel="002757D4">
          <w:delText>3</w:delText>
        </w:r>
      </w:del>
      <w:r w:rsidRPr="005978A4">
        <w:t>, use of OTC medications in Norway</w:t>
      </w:r>
      <w:del w:id="461" w:author="Angela Lupattelli" w:date="2022-07-02T11:58:00Z">
        <w:r w:rsidRPr="005978A4" w:rsidDel="002757D4">
          <w:delText xml:space="preserve"> </w:delText>
        </w:r>
      </w:del>
      <w:ins w:id="462" w:author="Angela Lupattelli" w:date="2022-07-02T11:56:00Z">
        <w:r w:rsidR="002757D4">
          <w:t xml:space="preserve"> </w:t>
        </w:r>
      </w:ins>
      <w:r w:rsidRPr="005978A4">
        <w:t xml:space="preserve">was reported by </w:t>
      </w:r>
      <w:ins w:id="463" w:author="Angela Lupattelli" w:date="2022-05-16T09:29:00Z">
        <w:r w:rsidR="00D2000D" w:rsidRPr="005978A4">
          <w:t xml:space="preserve">81.8% </w:t>
        </w:r>
      </w:ins>
      <w:del w:id="464" w:author="Angela Lupattelli" w:date="2022-05-16T09:30:00Z">
        <w:r w:rsidRPr="005978A4" w:rsidDel="00D2000D">
          <w:delText xml:space="preserve">87.7% </w:delText>
        </w:r>
      </w:del>
      <w:r w:rsidRPr="005978A4">
        <w:t xml:space="preserve">males and </w:t>
      </w:r>
      <w:ins w:id="465" w:author="Angela Lupattelli" w:date="2022-05-16T09:30:00Z">
        <w:r w:rsidR="00D2000D" w:rsidRPr="005978A4">
          <w:t xml:space="preserve">87.7% </w:t>
        </w:r>
      </w:ins>
      <w:del w:id="466" w:author="Angela Lupattelli" w:date="2022-05-16T09:29:00Z">
        <w:r w:rsidRPr="005978A4" w:rsidDel="00D2000D">
          <w:delText xml:space="preserve">81.8% </w:delText>
        </w:r>
      </w:del>
      <w:r w:rsidRPr="005978A4">
        <w:t>females, independently of frequency. OTC painkillers were used frequently by almost 60% of the population, and 13</w:t>
      </w:r>
      <w:r>
        <w:t xml:space="preserve">-17% used them on daily basis. </w:t>
      </w:r>
      <w:ins w:id="467" w:author="Angela Lupattelli" w:date="2022-05-15T20:23:00Z">
        <w:r w:rsidR="0065637A">
          <w:t>There were no statistical</w:t>
        </w:r>
      </w:ins>
      <w:ins w:id="468" w:author="Angela Lupattelli" w:date="2022-05-15T21:07:00Z">
        <w:r w:rsidR="00212963">
          <w:t>ly significant</w:t>
        </w:r>
      </w:ins>
      <w:ins w:id="469" w:author="Angela Lupattelli" w:date="2022-05-15T20:23:00Z">
        <w:r w:rsidR="0065637A">
          <w:t xml:space="preserve"> differences in the propo</w:t>
        </w:r>
      </w:ins>
      <w:ins w:id="470" w:author="Angela Lupattelli" w:date="2022-05-15T20:24:00Z">
        <w:r w:rsidR="0065637A">
          <w:t>rtion of</w:t>
        </w:r>
      </w:ins>
      <w:ins w:id="471" w:author="Angela Lupattelli" w:date="2022-05-15T21:07:00Z">
        <w:r w:rsidR="00212963">
          <w:t xml:space="preserve"> OTC medications by sex. </w:t>
        </w:r>
      </w:ins>
      <w:ins w:id="472" w:author="Angela Lupattelli" w:date="2022-05-15T20:24:00Z">
        <w:r w:rsidR="0065637A">
          <w:t xml:space="preserve"> </w:t>
        </w:r>
      </w:ins>
      <w:ins w:id="473" w:author="Angela Lupattelli" w:date="2022-05-15T20:29:00Z">
        <w:r w:rsidR="0065637A">
          <w:t xml:space="preserve"> </w:t>
        </w:r>
      </w:ins>
    </w:p>
    <w:p w:rsidR="00B30148" w:rsidRDefault="005F2933" w:rsidP="00AB7FC7">
      <w:pPr>
        <w:pStyle w:val="MDPI31text"/>
        <w:rPr>
          <w:ins w:id="474" w:author="Angela Lupattelli" w:date="2022-05-16T13:03:00Z"/>
        </w:rPr>
      </w:pPr>
      <w:ins w:id="475" w:author="Angela Lupattelli" w:date="2022-05-16T12:16:00Z">
        <w:r w:rsidRPr="005978A4">
          <w:t xml:space="preserve">Figures </w:t>
        </w:r>
        <w:r>
          <w:t>S</w:t>
        </w:r>
      </w:ins>
      <w:ins w:id="476" w:author="Angela Lupattelli" w:date="2022-07-02T11:59:00Z">
        <w:r w:rsidR="002757D4">
          <w:t>3</w:t>
        </w:r>
      </w:ins>
      <w:ins w:id="477" w:author="Angela Lupattelli" w:date="2022-05-16T12:16:00Z">
        <w:r w:rsidRPr="005978A4">
          <w:t xml:space="preserve"> and </w:t>
        </w:r>
        <w:r>
          <w:t>S</w:t>
        </w:r>
      </w:ins>
      <w:ins w:id="478" w:author="Angela Lupattelli" w:date="2022-07-02T11:59:00Z">
        <w:r w:rsidR="002757D4">
          <w:t>4</w:t>
        </w:r>
      </w:ins>
      <w:ins w:id="479" w:author="Angela Lupattelli" w:date="2022-05-16T12:16:00Z">
        <w:r w:rsidRPr="005978A4">
          <w:t xml:space="preserve"> show the proportion of </w:t>
        </w:r>
      </w:ins>
      <w:ins w:id="480" w:author="Angela Lupattelli" w:date="2022-05-16T12:20:00Z">
        <w:r>
          <w:t xml:space="preserve">the most commonly </w:t>
        </w:r>
      </w:ins>
      <w:ins w:id="481" w:author="Angela Lupattelli" w:date="2022-05-16T12:16:00Z">
        <w:r w:rsidRPr="005978A4">
          <w:t>use</w:t>
        </w:r>
      </w:ins>
      <w:ins w:id="482" w:author="Angela Lupattelli" w:date="2022-05-16T12:20:00Z">
        <w:r>
          <w:t>d</w:t>
        </w:r>
      </w:ins>
      <w:ins w:id="483" w:author="Angela Lupattelli" w:date="2022-05-16T12:16:00Z">
        <w:r w:rsidRPr="005978A4">
          <w:t xml:space="preserve"> </w:t>
        </w:r>
      </w:ins>
      <w:ins w:id="484" w:author="Angela Lupattelli" w:date="2022-05-16T12:17:00Z">
        <w:r>
          <w:t>prescription-only</w:t>
        </w:r>
      </w:ins>
      <w:ins w:id="485" w:author="Angela Lupattelli" w:date="2022-05-16T12:16:00Z">
        <w:r w:rsidRPr="005978A4">
          <w:t xml:space="preserve"> medication groups</w:t>
        </w:r>
      </w:ins>
      <w:ins w:id="486" w:author="Angela Lupattelli" w:date="2022-05-16T12:21:00Z">
        <w:r>
          <w:t xml:space="preserve"> respectively</w:t>
        </w:r>
      </w:ins>
      <w:ins w:id="487" w:author="Angela Lupattelli" w:date="2022-05-16T12:16:00Z">
        <w:r w:rsidRPr="005978A4">
          <w:t xml:space="preserve"> in Syria and in Norway, according to </w:t>
        </w:r>
      </w:ins>
      <w:ins w:id="488" w:author="Angela Lupattelli" w:date="2022-05-16T12:17:00Z">
        <w:r>
          <w:t>level of health literacy</w:t>
        </w:r>
      </w:ins>
      <w:ins w:id="489" w:author="Angela Lupattelli" w:date="2022-05-16T12:16:00Z">
        <w:r w:rsidRPr="005978A4">
          <w:t xml:space="preserve">. </w:t>
        </w:r>
      </w:ins>
      <w:ins w:id="490" w:author="Angela Lupattelli" w:date="2022-05-16T12:23:00Z">
        <w:r>
          <w:t>There was a statistically significant difference between u</w:t>
        </w:r>
      </w:ins>
      <w:ins w:id="491" w:author="Angela Lupattelli" w:date="2022-05-16T12:21:00Z">
        <w:r>
          <w:t xml:space="preserve">se of any prescription-only medication without </w:t>
        </w:r>
      </w:ins>
      <w:ins w:id="492" w:author="Angela Lupattelli" w:date="2022-05-16T12:22:00Z">
        <w:r w:rsidRPr="005978A4">
          <w:t>medical prescription in Syria</w:t>
        </w:r>
        <w:r>
          <w:t xml:space="preserve"> </w:t>
        </w:r>
      </w:ins>
      <w:ins w:id="493" w:author="Angela Lupattelli" w:date="2022-05-16T12:23:00Z">
        <w:r>
          <w:t xml:space="preserve">in individuals with low </w:t>
        </w:r>
      </w:ins>
      <w:ins w:id="494" w:author="Angela Lupattelli" w:date="2022-05-16T12:28:00Z">
        <w:r w:rsidR="008E60DF">
          <w:t xml:space="preserve">health literacy compared with those with </w:t>
        </w:r>
      </w:ins>
      <w:ins w:id="495" w:author="Angela Lupattelli" w:date="2022-05-16T12:23:00Z">
        <w:r>
          <w:t xml:space="preserve">high </w:t>
        </w:r>
      </w:ins>
      <w:ins w:id="496" w:author="Angela Lupattelli" w:date="2022-05-16T12:28:00Z">
        <w:r w:rsidR="008E60DF">
          <w:t xml:space="preserve">health literacy </w:t>
        </w:r>
      </w:ins>
      <w:ins w:id="497" w:author="Angela Lupattelli" w:date="2022-05-16T12:23:00Z">
        <w:r>
          <w:t>(</w:t>
        </w:r>
      </w:ins>
      <w:ins w:id="498" w:author="Angela Lupattelli" w:date="2022-05-16T12:22:00Z">
        <w:r>
          <w:t>95</w:t>
        </w:r>
      </w:ins>
      <w:ins w:id="499" w:author="Angela Lupattelli" w:date="2022-05-16T12:23:00Z">
        <w:r>
          <w:t xml:space="preserve">.6% </w:t>
        </w:r>
      </w:ins>
      <w:ins w:id="500" w:author="Angela Lupattelli" w:date="2022-05-16T12:24:00Z">
        <w:r>
          <w:t>versus 77.3%, p-value</w:t>
        </w:r>
      </w:ins>
      <w:ins w:id="501" w:author="Angela Lupattelli" w:date="2022-05-16T12:25:00Z">
        <w:r>
          <w:t xml:space="preserve">: 0.002). </w:t>
        </w:r>
        <w:r w:rsidR="008E60DF">
          <w:t xml:space="preserve">This difference was also observed in relation of use of antibiotics without medical prescription in Syria, being 80.9% in individuals with low health literacy </w:t>
        </w:r>
      </w:ins>
      <w:ins w:id="502" w:author="Angela Lupattelli" w:date="2022-05-16T12:27:00Z">
        <w:r w:rsidR="008E60DF">
          <w:t>versus</w:t>
        </w:r>
      </w:ins>
      <w:ins w:id="503" w:author="Angela Lupattelli" w:date="2022-05-16T12:25:00Z">
        <w:r w:rsidR="008E60DF">
          <w:t xml:space="preserve"> 50.0% in those with </w:t>
        </w:r>
      </w:ins>
      <w:ins w:id="504" w:author="Angela Lupattelli" w:date="2022-05-16T12:26:00Z">
        <w:r w:rsidR="008E60DF">
          <w:t>high</w:t>
        </w:r>
      </w:ins>
      <w:ins w:id="505" w:author="Angela Lupattelli" w:date="2022-05-16T12:25:00Z">
        <w:r w:rsidR="008E60DF">
          <w:t xml:space="preserve"> level (p-value: </w:t>
        </w:r>
      </w:ins>
      <w:ins w:id="506" w:author="Angela Lupattelli" w:date="2022-05-16T12:27:00Z">
        <w:r w:rsidR="008E60DF">
          <w:t>0.001).</w:t>
        </w:r>
      </w:ins>
      <w:ins w:id="507" w:author="Angela Lupattelli" w:date="2022-05-16T12:29:00Z">
        <w:r w:rsidR="008E60DF">
          <w:t xml:space="preserve"> In Norway, use of any prescription medication did not significantly differ according to level of health literacy, and likewise </w:t>
        </w:r>
      </w:ins>
      <w:ins w:id="508" w:author="Angela Lupattelli" w:date="2022-05-16T14:45:00Z">
        <w:r w:rsidR="00964235">
          <w:t xml:space="preserve">use of </w:t>
        </w:r>
      </w:ins>
      <w:ins w:id="509" w:author="Angela Lupattelli" w:date="2022-05-16T12:29:00Z">
        <w:r w:rsidR="008E60DF">
          <w:t>antibiotics (22.</w:t>
        </w:r>
      </w:ins>
      <w:ins w:id="510" w:author="Angela Lupattelli" w:date="2022-05-16T12:30:00Z">
        <w:r w:rsidR="008E60DF">
          <w:t>7% among individuals with high health literacy versus 30.9% in those with low, p-value:</w:t>
        </w:r>
      </w:ins>
      <w:ins w:id="511" w:author="Angela Lupattelli" w:date="2022-05-16T12:29:00Z">
        <w:r w:rsidR="008E60DF">
          <w:t xml:space="preserve"> </w:t>
        </w:r>
      </w:ins>
      <w:ins w:id="512" w:author="Angela Lupattelli" w:date="2022-05-16T12:31:00Z">
        <w:r w:rsidR="008E60DF">
          <w:t>0.597).</w:t>
        </w:r>
      </w:ins>
      <w:ins w:id="513" w:author="Angela Lupattelli" w:date="2022-05-16T12:34:00Z">
        <w:r w:rsidR="008E60DF">
          <w:t xml:space="preserve"> As shown in Figure S</w:t>
        </w:r>
      </w:ins>
      <w:ins w:id="514" w:author="Angela Lupattelli" w:date="2022-07-02T11:59:00Z">
        <w:r w:rsidR="00615B9C">
          <w:t>5</w:t>
        </w:r>
      </w:ins>
      <w:bookmarkStart w:id="515" w:name="_GoBack"/>
      <w:bookmarkEnd w:id="515"/>
      <w:ins w:id="516" w:author="Angela Lupattelli" w:date="2022-05-16T12:34:00Z">
        <w:r w:rsidR="008E60DF">
          <w:t xml:space="preserve">, </w:t>
        </w:r>
      </w:ins>
      <w:ins w:id="517" w:author="Angela Lupattelli" w:date="2022-05-16T13:03:00Z">
        <w:r w:rsidR="00B30148">
          <w:t xml:space="preserve">the use of OTC drugs in Norway did not significantly differ across groups with varying level of health literacy. </w:t>
        </w:r>
      </w:ins>
    </w:p>
    <w:p w:rsidR="005F2933" w:rsidRDefault="008E60DF" w:rsidP="00AB7FC7">
      <w:pPr>
        <w:pStyle w:val="MDPI31text"/>
        <w:rPr>
          <w:b/>
        </w:rPr>
        <w:sectPr w:rsidR="005F2933" w:rsidSect="0088409A">
          <w:headerReference w:type="even" r:id="rId9"/>
          <w:headerReference w:type="default" r:id="rId10"/>
          <w:headerReference w:type="first" r:id="rId11"/>
          <w:footerReference w:type="first" r:id="rId12"/>
          <w:type w:val="continuous"/>
          <w:pgSz w:w="11906" w:h="16838" w:code="9"/>
          <w:pgMar w:top="1417" w:right="720" w:bottom="1077" w:left="720" w:header="1020" w:footer="340" w:gutter="0"/>
          <w:lnNumType w:countBy="1" w:distance="255" w:restart="continuous"/>
          <w:pgNumType w:start="1"/>
          <w:cols w:space="425"/>
          <w:titlePg/>
          <w:bidi/>
          <w:docGrid w:type="lines" w:linePitch="326"/>
        </w:sectPr>
      </w:pPr>
      <w:ins w:id="518" w:author="Angela Lupattelli" w:date="2022-05-16T12:31:00Z">
        <w:r>
          <w:t xml:space="preserve"> </w:t>
        </w:r>
      </w:ins>
      <w:ins w:id="519" w:author="Angela Lupattelli" w:date="2022-05-16T12:33:00Z">
        <w:r>
          <w:t xml:space="preserve">  </w:t>
        </w:r>
      </w:ins>
      <w:ins w:id="520" w:author="Angela Lupattelli" w:date="2022-05-16T12:34:00Z">
        <w:r>
          <w:t xml:space="preserve">  </w:t>
        </w:r>
      </w:ins>
    </w:p>
    <w:p w:rsidR="00994FD4" w:rsidRDefault="00994FD4" w:rsidP="00994FD4">
      <w:pPr>
        <w:pStyle w:val="MDPI31text"/>
        <w:spacing w:before="240" w:after="60"/>
        <w:ind w:firstLine="0"/>
        <w:jc w:val="left"/>
        <w:outlineLvl w:val="0"/>
      </w:pPr>
      <w:r w:rsidRPr="005978A4">
        <w:rPr>
          <w:b/>
        </w:rPr>
        <w:t xml:space="preserve">Table </w:t>
      </w:r>
      <w:r>
        <w:rPr>
          <w:b/>
        </w:rPr>
        <w:t>2</w:t>
      </w:r>
      <w:r w:rsidRPr="005978A4">
        <w:rPr>
          <w:b/>
        </w:rPr>
        <w:t>.</w:t>
      </w:r>
      <w:r w:rsidRPr="005978A4">
        <w:t xml:space="preserve"> </w:t>
      </w:r>
      <w:r w:rsidRPr="00994FD4">
        <w:t xml:space="preserve">Past and current use of the most common prescription-only-medications, overall and by </w:t>
      </w:r>
      <w:proofErr w:type="spellStart"/>
      <w:r w:rsidRPr="00994FD4">
        <w:t>sex</w:t>
      </w:r>
      <w:r w:rsidRPr="00994FD4">
        <w:rPr>
          <w:vertAlign w:val="superscript"/>
        </w:rPr>
        <w:t>a</w:t>
      </w:r>
      <w:proofErr w:type="gramStart"/>
      <w:r w:rsidRPr="00994FD4">
        <w:rPr>
          <w:vertAlign w:val="superscript"/>
        </w:rPr>
        <w:t>,b</w:t>
      </w:r>
      <w:proofErr w:type="spellEnd"/>
      <w:proofErr w:type="gramEnd"/>
      <w:r w:rsidRPr="005978A4">
        <w:t>.</w:t>
      </w:r>
    </w:p>
    <w:tbl>
      <w:tblPr>
        <w:tblW w:w="14305" w:type="dxa"/>
        <w:tblBorders>
          <w:top w:val="single" w:sz="4" w:space="0" w:color="auto"/>
          <w:bottom w:val="single" w:sz="4" w:space="0" w:color="auto"/>
        </w:tblBorders>
        <w:tblCellMar>
          <w:left w:w="10" w:type="dxa"/>
          <w:right w:w="10" w:type="dxa"/>
        </w:tblCellMar>
        <w:tblLook w:val="0000" w:firstRow="0" w:lastRow="0" w:firstColumn="0" w:lastColumn="0" w:noHBand="0" w:noVBand="0"/>
      </w:tblPr>
      <w:tblGrid>
        <w:gridCol w:w="2250"/>
        <w:gridCol w:w="516"/>
        <w:gridCol w:w="620"/>
        <w:gridCol w:w="574"/>
        <w:gridCol w:w="625"/>
        <w:gridCol w:w="1620"/>
        <w:gridCol w:w="597"/>
        <w:gridCol w:w="566"/>
        <w:gridCol w:w="547"/>
        <w:gridCol w:w="720"/>
        <w:gridCol w:w="1530"/>
        <w:gridCol w:w="630"/>
        <w:gridCol w:w="720"/>
        <w:gridCol w:w="630"/>
        <w:gridCol w:w="720"/>
        <w:gridCol w:w="1440"/>
      </w:tblGrid>
      <w:tr w:rsidR="00994FD4" w:rsidRPr="00711394" w:rsidTr="00994FD4">
        <w:trPr>
          <w:trHeight w:val="181"/>
        </w:trPr>
        <w:tc>
          <w:tcPr>
            <w:tcW w:w="2250" w:type="dxa"/>
            <w:vMerge w:val="restart"/>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left"/>
              <w:rPr>
                <w:rFonts w:eastAsia="Times New Roman"/>
                <w:b/>
                <w:bCs/>
                <w:noProof w:val="0"/>
                <w:lang w:eastAsia="en-US"/>
              </w:rPr>
            </w:pPr>
          </w:p>
          <w:p w:rsidR="00994FD4" w:rsidRPr="00994FD4" w:rsidRDefault="00994FD4" w:rsidP="00711394">
            <w:pPr>
              <w:autoSpaceDN w:val="0"/>
              <w:spacing w:line="240" w:lineRule="auto"/>
              <w:jc w:val="left"/>
              <w:rPr>
                <w:rFonts w:eastAsia="Times New Roman"/>
                <w:b/>
                <w:bCs/>
                <w:noProof w:val="0"/>
                <w:lang w:eastAsia="en-US"/>
              </w:rPr>
            </w:pPr>
          </w:p>
          <w:p w:rsidR="00994FD4" w:rsidRPr="00994FD4" w:rsidRDefault="00994FD4" w:rsidP="00711394">
            <w:pPr>
              <w:autoSpaceDN w:val="0"/>
              <w:spacing w:line="240" w:lineRule="auto"/>
              <w:jc w:val="left"/>
              <w:rPr>
                <w:rFonts w:eastAsia="Times New Roman"/>
                <w:b/>
                <w:bCs/>
                <w:noProof w:val="0"/>
                <w:lang w:eastAsia="en-US"/>
              </w:rPr>
            </w:pPr>
          </w:p>
          <w:p w:rsidR="00994FD4" w:rsidRPr="00994FD4" w:rsidRDefault="00994FD4" w:rsidP="00711394">
            <w:pPr>
              <w:autoSpaceDN w:val="0"/>
              <w:spacing w:line="240" w:lineRule="auto"/>
              <w:jc w:val="left"/>
              <w:rPr>
                <w:rFonts w:eastAsia="Times New Roman"/>
                <w:b/>
                <w:bCs/>
                <w:noProof w:val="0"/>
                <w:lang w:eastAsia="en-US"/>
              </w:rPr>
            </w:pPr>
          </w:p>
          <w:p w:rsidR="00994FD4" w:rsidRPr="00994FD4" w:rsidRDefault="00994FD4" w:rsidP="00711394">
            <w:pPr>
              <w:autoSpaceDN w:val="0"/>
              <w:spacing w:line="240" w:lineRule="auto"/>
              <w:jc w:val="left"/>
              <w:rPr>
                <w:rFonts w:eastAsia="Times New Roman"/>
                <w:b/>
                <w:bCs/>
                <w:noProof w:val="0"/>
                <w:lang w:eastAsia="en-US"/>
              </w:rPr>
            </w:pPr>
            <w:r w:rsidRPr="00994FD4">
              <w:rPr>
                <w:rFonts w:eastAsia="Times New Roman"/>
                <w:b/>
                <w:bCs/>
                <w:noProof w:val="0"/>
                <w:lang w:eastAsia="en-US"/>
              </w:rPr>
              <w:t>Medications</w:t>
            </w:r>
          </w:p>
        </w:tc>
        <w:tc>
          <w:tcPr>
            <w:tcW w:w="3955" w:type="dxa"/>
            <w:gridSpan w:val="5"/>
            <w:tcBorders>
              <w:bottom w:val="nil"/>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Total (n=148)</w:t>
            </w:r>
          </w:p>
        </w:tc>
        <w:tc>
          <w:tcPr>
            <w:tcW w:w="3960" w:type="dxa"/>
            <w:gridSpan w:val="5"/>
            <w:tcBorders>
              <w:bottom w:val="nil"/>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Females (n=57)</w:t>
            </w:r>
          </w:p>
        </w:tc>
        <w:tc>
          <w:tcPr>
            <w:tcW w:w="4140" w:type="dxa"/>
            <w:gridSpan w:val="5"/>
            <w:tcBorders>
              <w:bottom w:val="nil"/>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Males (n=90)</w:t>
            </w:r>
          </w:p>
        </w:tc>
      </w:tr>
      <w:tr w:rsidR="00711394" w:rsidRPr="00711394" w:rsidTr="00994FD4">
        <w:trPr>
          <w:trHeight w:val="303"/>
        </w:trPr>
        <w:tc>
          <w:tcPr>
            <w:tcW w:w="2250" w:type="dxa"/>
            <w:vMerge/>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left"/>
              <w:rPr>
                <w:rFonts w:eastAsia="Times New Roman"/>
                <w:b/>
                <w:bCs/>
                <w:noProof w:val="0"/>
                <w:lang w:eastAsia="en-US"/>
              </w:rPr>
            </w:pPr>
          </w:p>
        </w:tc>
        <w:tc>
          <w:tcPr>
            <w:tcW w:w="1136" w:type="dxa"/>
            <w:gridSpan w:val="2"/>
            <w:tcBorders>
              <w:top w:val="nil"/>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Past</w:t>
            </w:r>
          </w:p>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in Syria</w:t>
            </w:r>
          </w:p>
        </w:tc>
        <w:tc>
          <w:tcPr>
            <w:tcW w:w="1199" w:type="dxa"/>
            <w:gridSpan w:val="2"/>
            <w:tcBorders>
              <w:top w:val="nil"/>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Current</w:t>
            </w:r>
          </w:p>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in Norway</w:t>
            </w:r>
          </w:p>
        </w:tc>
        <w:tc>
          <w:tcPr>
            <w:tcW w:w="1620" w:type="dxa"/>
            <w:tcBorders>
              <w:top w:val="nil"/>
              <w:bottom w:val="single" w:sz="4" w:space="0" w:color="auto"/>
            </w:tcBorders>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b/>
                <w:bCs/>
                <w:noProof w:val="0"/>
                <w:lang w:eastAsia="en-US"/>
              </w:rPr>
            </w:pPr>
          </w:p>
        </w:tc>
        <w:tc>
          <w:tcPr>
            <w:tcW w:w="1163" w:type="dxa"/>
            <w:gridSpan w:val="2"/>
            <w:tcBorders>
              <w:top w:val="nil"/>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Past</w:t>
            </w:r>
          </w:p>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in Syria</w:t>
            </w:r>
          </w:p>
        </w:tc>
        <w:tc>
          <w:tcPr>
            <w:tcW w:w="1267" w:type="dxa"/>
            <w:gridSpan w:val="2"/>
            <w:tcBorders>
              <w:top w:val="nil"/>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Current</w:t>
            </w:r>
          </w:p>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in Norway</w:t>
            </w:r>
          </w:p>
        </w:tc>
        <w:tc>
          <w:tcPr>
            <w:tcW w:w="1530" w:type="dxa"/>
            <w:tcBorders>
              <w:top w:val="nil"/>
              <w:bottom w:val="single" w:sz="4" w:space="0" w:color="auto"/>
            </w:tcBorders>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b/>
                <w:bCs/>
                <w:noProof w:val="0"/>
                <w:lang w:eastAsia="en-US"/>
              </w:rPr>
            </w:pPr>
          </w:p>
        </w:tc>
        <w:tc>
          <w:tcPr>
            <w:tcW w:w="1350" w:type="dxa"/>
            <w:gridSpan w:val="2"/>
            <w:tcBorders>
              <w:top w:val="nil"/>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Past</w:t>
            </w:r>
          </w:p>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in Syria</w:t>
            </w:r>
          </w:p>
        </w:tc>
        <w:tc>
          <w:tcPr>
            <w:tcW w:w="1350" w:type="dxa"/>
            <w:gridSpan w:val="2"/>
            <w:tcBorders>
              <w:top w:val="nil"/>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Current</w:t>
            </w:r>
          </w:p>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in Norway</w:t>
            </w:r>
          </w:p>
        </w:tc>
        <w:tc>
          <w:tcPr>
            <w:tcW w:w="1440" w:type="dxa"/>
            <w:tcBorders>
              <w:top w:val="nil"/>
              <w:bottom w:val="single" w:sz="4" w:space="0" w:color="auto"/>
            </w:tcBorders>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b/>
                <w:bCs/>
                <w:noProof w:val="0"/>
                <w:lang w:eastAsia="en-US"/>
              </w:rPr>
            </w:pPr>
          </w:p>
        </w:tc>
      </w:tr>
      <w:tr w:rsidR="00711394" w:rsidRPr="00711394" w:rsidTr="00994FD4">
        <w:trPr>
          <w:trHeight w:val="386"/>
        </w:trPr>
        <w:tc>
          <w:tcPr>
            <w:tcW w:w="2250" w:type="dxa"/>
            <w:vMerge/>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left"/>
              <w:rPr>
                <w:rFonts w:eastAsia="Times New Roman"/>
                <w:b/>
                <w:bCs/>
                <w:noProof w:val="0"/>
                <w:lang w:eastAsia="en-US"/>
              </w:rPr>
            </w:pPr>
          </w:p>
        </w:tc>
        <w:tc>
          <w:tcPr>
            <w:tcW w:w="516" w:type="dxa"/>
            <w:tcBorders>
              <w:top w:val="single" w:sz="4" w:space="0" w:color="auto"/>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n</w:t>
            </w:r>
          </w:p>
        </w:tc>
        <w:tc>
          <w:tcPr>
            <w:tcW w:w="620" w:type="dxa"/>
            <w:tcBorders>
              <w:top w:val="single" w:sz="4" w:space="0" w:color="auto"/>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w:t>
            </w:r>
          </w:p>
          <w:p w:rsidR="00994FD4" w:rsidRPr="00994FD4" w:rsidRDefault="00994FD4" w:rsidP="00711394">
            <w:pPr>
              <w:autoSpaceDN w:val="0"/>
              <w:spacing w:line="240" w:lineRule="auto"/>
              <w:jc w:val="left"/>
              <w:rPr>
                <w:rFonts w:eastAsia="Times New Roman"/>
                <w:b/>
                <w:bCs/>
                <w:noProof w:val="0"/>
                <w:lang w:eastAsia="en-US"/>
              </w:rPr>
            </w:pPr>
          </w:p>
        </w:tc>
        <w:tc>
          <w:tcPr>
            <w:tcW w:w="574" w:type="dxa"/>
            <w:tcBorders>
              <w:top w:val="single" w:sz="4" w:space="0" w:color="auto"/>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n</w:t>
            </w:r>
          </w:p>
        </w:tc>
        <w:tc>
          <w:tcPr>
            <w:tcW w:w="625" w:type="dxa"/>
            <w:tcBorders>
              <w:top w:val="single" w:sz="4" w:space="0" w:color="auto"/>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w:t>
            </w:r>
          </w:p>
        </w:tc>
        <w:tc>
          <w:tcPr>
            <w:tcW w:w="1620" w:type="dxa"/>
            <w:tcBorders>
              <w:top w:val="single" w:sz="4" w:space="0" w:color="auto"/>
              <w:bottom w:val="single" w:sz="4" w:space="0" w:color="auto"/>
            </w:tcBorders>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 difference</w:t>
            </w:r>
          </w:p>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b/>
                <w:bCs/>
                <w:noProof w:val="0"/>
                <w:lang w:eastAsia="en-US"/>
              </w:rPr>
              <w:t>(95% CI)</w:t>
            </w:r>
            <w:r w:rsidRPr="00994FD4">
              <w:rPr>
                <w:rFonts w:eastAsia="Times New Roman"/>
                <w:b/>
                <w:bCs/>
                <w:noProof w:val="0"/>
                <w:vertAlign w:val="superscript"/>
                <w:lang w:eastAsia="en-US"/>
              </w:rPr>
              <w:t>c</w:t>
            </w:r>
          </w:p>
        </w:tc>
        <w:tc>
          <w:tcPr>
            <w:tcW w:w="597" w:type="dxa"/>
            <w:tcBorders>
              <w:top w:val="single" w:sz="4" w:space="0" w:color="auto"/>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n</w:t>
            </w:r>
          </w:p>
        </w:tc>
        <w:tc>
          <w:tcPr>
            <w:tcW w:w="566" w:type="dxa"/>
            <w:tcBorders>
              <w:top w:val="single" w:sz="4" w:space="0" w:color="auto"/>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w:t>
            </w:r>
          </w:p>
        </w:tc>
        <w:tc>
          <w:tcPr>
            <w:tcW w:w="547" w:type="dxa"/>
            <w:tcBorders>
              <w:top w:val="single" w:sz="4" w:space="0" w:color="auto"/>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n</w:t>
            </w:r>
          </w:p>
        </w:tc>
        <w:tc>
          <w:tcPr>
            <w:tcW w:w="720" w:type="dxa"/>
            <w:tcBorders>
              <w:top w:val="single" w:sz="4" w:space="0" w:color="auto"/>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w:t>
            </w:r>
          </w:p>
        </w:tc>
        <w:tc>
          <w:tcPr>
            <w:tcW w:w="1530" w:type="dxa"/>
            <w:tcBorders>
              <w:top w:val="single" w:sz="4" w:space="0" w:color="auto"/>
              <w:bottom w:val="single" w:sz="4" w:space="0" w:color="auto"/>
            </w:tcBorders>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 difference</w:t>
            </w:r>
          </w:p>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b/>
                <w:bCs/>
                <w:noProof w:val="0"/>
                <w:lang w:eastAsia="en-US"/>
              </w:rPr>
              <w:t>(95% CI)</w:t>
            </w:r>
            <w:r w:rsidRPr="00994FD4">
              <w:rPr>
                <w:rFonts w:eastAsia="Times New Roman"/>
                <w:b/>
                <w:bCs/>
                <w:noProof w:val="0"/>
                <w:vertAlign w:val="superscript"/>
                <w:lang w:eastAsia="en-US"/>
              </w:rPr>
              <w:t>c</w:t>
            </w:r>
          </w:p>
        </w:tc>
        <w:tc>
          <w:tcPr>
            <w:tcW w:w="630" w:type="dxa"/>
            <w:tcBorders>
              <w:top w:val="single" w:sz="4" w:space="0" w:color="auto"/>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n</w:t>
            </w:r>
          </w:p>
        </w:tc>
        <w:tc>
          <w:tcPr>
            <w:tcW w:w="720" w:type="dxa"/>
            <w:tcBorders>
              <w:top w:val="single" w:sz="4" w:space="0" w:color="auto"/>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 xml:space="preserve">% </w:t>
            </w:r>
          </w:p>
        </w:tc>
        <w:tc>
          <w:tcPr>
            <w:tcW w:w="630" w:type="dxa"/>
            <w:tcBorders>
              <w:top w:val="single" w:sz="4" w:space="0" w:color="auto"/>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n</w:t>
            </w:r>
          </w:p>
        </w:tc>
        <w:tc>
          <w:tcPr>
            <w:tcW w:w="720" w:type="dxa"/>
            <w:tcBorders>
              <w:top w:val="single" w:sz="4" w:space="0" w:color="auto"/>
              <w:bottom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w:t>
            </w:r>
          </w:p>
        </w:tc>
        <w:tc>
          <w:tcPr>
            <w:tcW w:w="1440" w:type="dxa"/>
            <w:tcBorders>
              <w:top w:val="single" w:sz="4" w:space="0" w:color="auto"/>
              <w:bottom w:val="single" w:sz="4" w:space="0" w:color="auto"/>
            </w:tcBorders>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b/>
                <w:bCs/>
                <w:noProof w:val="0"/>
                <w:lang w:eastAsia="en-US"/>
              </w:rPr>
            </w:pPr>
            <w:r w:rsidRPr="00994FD4">
              <w:rPr>
                <w:rFonts w:eastAsia="Times New Roman"/>
                <w:b/>
                <w:bCs/>
                <w:noProof w:val="0"/>
                <w:lang w:eastAsia="en-US"/>
              </w:rPr>
              <w:t>% difference</w:t>
            </w:r>
          </w:p>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b/>
                <w:bCs/>
                <w:noProof w:val="0"/>
                <w:lang w:eastAsia="en-US"/>
              </w:rPr>
              <w:t>(95% CI)</w:t>
            </w:r>
            <w:r w:rsidRPr="00994FD4">
              <w:rPr>
                <w:rFonts w:eastAsia="Times New Roman"/>
                <w:b/>
                <w:bCs/>
                <w:noProof w:val="0"/>
                <w:vertAlign w:val="superscript"/>
                <w:lang w:eastAsia="en-US"/>
              </w:rPr>
              <w:t>c</w:t>
            </w:r>
          </w:p>
        </w:tc>
      </w:tr>
      <w:tr w:rsidR="00711394" w:rsidRPr="00711394" w:rsidTr="00994FD4">
        <w:trPr>
          <w:trHeight w:val="378"/>
        </w:trPr>
        <w:tc>
          <w:tcPr>
            <w:tcW w:w="225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left"/>
              <w:rPr>
                <w:rFonts w:eastAsia="Times New Roman"/>
                <w:noProof w:val="0"/>
                <w:lang w:eastAsia="en-US"/>
              </w:rPr>
            </w:pPr>
            <w:r w:rsidRPr="00994FD4">
              <w:rPr>
                <w:rFonts w:eastAsia="Times New Roman"/>
                <w:noProof w:val="0"/>
                <w:lang w:eastAsia="en-US"/>
              </w:rPr>
              <w:t>Painkillers/</w:t>
            </w:r>
          </w:p>
          <w:p w:rsidR="00994FD4" w:rsidRPr="00994FD4" w:rsidRDefault="00994FD4" w:rsidP="00711394">
            <w:pPr>
              <w:autoSpaceDN w:val="0"/>
              <w:spacing w:line="240" w:lineRule="auto"/>
              <w:jc w:val="left"/>
              <w:rPr>
                <w:rFonts w:eastAsia="Times New Roman"/>
                <w:noProof w:val="0"/>
                <w:lang w:eastAsia="en-US"/>
              </w:rPr>
            </w:pPr>
            <w:r w:rsidRPr="00994FD4">
              <w:rPr>
                <w:rFonts w:eastAsia="Times New Roman"/>
                <w:noProof w:val="0"/>
                <w:lang w:eastAsia="en-US"/>
              </w:rPr>
              <w:t>Analgesics</w:t>
            </w:r>
          </w:p>
        </w:tc>
        <w:tc>
          <w:tcPr>
            <w:tcW w:w="516" w:type="dxa"/>
            <w:tcBorders>
              <w:top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16</w:t>
            </w:r>
          </w:p>
        </w:tc>
        <w:tc>
          <w:tcPr>
            <w:tcW w:w="620" w:type="dxa"/>
            <w:tcBorders>
              <w:top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78.4</w:t>
            </w:r>
          </w:p>
        </w:tc>
        <w:tc>
          <w:tcPr>
            <w:tcW w:w="574" w:type="dxa"/>
            <w:tcBorders>
              <w:top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03</w:t>
            </w:r>
          </w:p>
        </w:tc>
        <w:tc>
          <w:tcPr>
            <w:tcW w:w="625" w:type="dxa"/>
            <w:tcBorders>
              <w:top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69.6</w:t>
            </w:r>
          </w:p>
          <w:p w:rsidR="00994FD4" w:rsidRPr="00994FD4" w:rsidRDefault="00994FD4" w:rsidP="00711394">
            <w:pPr>
              <w:autoSpaceDN w:val="0"/>
              <w:spacing w:line="240" w:lineRule="auto"/>
              <w:jc w:val="center"/>
              <w:rPr>
                <w:rFonts w:eastAsia="Calibri" w:cs="Arial"/>
                <w:noProof w:val="0"/>
                <w:color w:val="auto"/>
                <w:lang w:eastAsia="en-US"/>
              </w:rPr>
            </w:pPr>
          </w:p>
        </w:tc>
        <w:tc>
          <w:tcPr>
            <w:tcW w:w="1620" w:type="dxa"/>
            <w:tcBorders>
              <w:top w:val="single" w:sz="4" w:space="0" w:color="auto"/>
            </w:tcBorders>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8.8</w:t>
            </w:r>
            <w:r w:rsidRPr="00994FD4">
              <w:rPr>
                <w:rFonts w:eastAsia="Times New Roman"/>
                <w:noProof w:val="0"/>
                <w:vertAlign w:val="superscript"/>
                <w:lang w:eastAsia="en-US"/>
              </w:rPr>
              <w:t>§</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6.7, -0.9)</w:t>
            </w:r>
          </w:p>
        </w:tc>
        <w:tc>
          <w:tcPr>
            <w:tcW w:w="597" w:type="dxa"/>
            <w:tcBorders>
              <w:top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47</w:t>
            </w:r>
          </w:p>
        </w:tc>
        <w:tc>
          <w:tcPr>
            <w:tcW w:w="566" w:type="dxa"/>
            <w:tcBorders>
              <w:top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82.5</w:t>
            </w:r>
          </w:p>
          <w:p w:rsidR="00994FD4" w:rsidRPr="00994FD4" w:rsidRDefault="00994FD4" w:rsidP="00711394">
            <w:pPr>
              <w:autoSpaceDN w:val="0"/>
              <w:spacing w:line="240" w:lineRule="auto"/>
              <w:jc w:val="center"/>
              <w:rPr>
                <w:rFonts w:eastAsia="Times New Roman"/>
                <w:noProof w:val="0"/>
                <w:lang w:eastAsia="en-US"/>
              </w:rPr>
            </w:pPr>
          </w:p>
        </w:tc>
        <w:tc>
          <w:tcPr>
            <w:tcW w:w="547" w:type="dxa"/>
            <w:tcBorders>
              <w:top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42</w:t>
            </w:r>
          </w:p>
        </w:tc>
        <w:tc>
          <w:tcPr>
            <w:tcW w:w="720" w:type="dxa"/>
            <w:tcBorders>
              <w:top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73.7</w:t>
            </w:r>
          </w:p>
        </w:tc>
        <w:tc>
          <w:tcPr>
            <w:tcW w:w="1530" w:type="dxa"/>
            <w:tcBorders>
              <w:top w:val="single" w:sz="4" w:space="0" w:color="auto"/>
            </w:tcBorders>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8.8</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9.3, 1.8)</w:t>
            </w:r>
          </w:p>
        </w:tc>
        <w:tc>
          <w:tcPr>
            <w:tcW w:w="630" w:type="dxa"/>
            <w:tcBorders>
              <w:top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68</w:t>
            </w:r>
          </w:p>
        </w:tc>
        <w:tc>
          <w:tcPr>
            <w:tcW w:w="720" w:type="dxa"/>
            <w:tcBorders>
              <w:top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75.6</w:t>
            </w:r>
          </w:p>
        </w:tc>
        <w:tc>
          <w:tcPr>
            <w:tcW w:w="630" w:type="dxa"/>
            <w:tcBorders>
              <w:top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61</w:t>
            </w:r>
          </w:p>
        </w:tc>
        <w:tc>
          <w:tcPr>
            <w:tcW w:w="720" w:type="dxa"/>
            <w:tcBorders>
              <w:top w:val="single" w:sz="4" w:space="0" w:color="auto"/>
            </w:tcBorders>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67.8</w:t>
            </w:r>
          </w:p>
        </w:tc>
        <w:tc>
          <w:tcPr>
            <w:tcW w:w="1440" w:type="dxa"/>
            <w:tcBorders>
              <w:top w:val="single" w:sz="4" w:space="0" w:color="auto"/>
            </w:tcBorders>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7.8</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9.2, 3.7)</w:t>
            </w:r>
          </w:p>
        </w:tc>
      </w:tr>
      <w:tr w:rsidR="00994FD4" w:rsidRPr="00711394" w:rsidTr="00994FD4">
        <w:trPr>
          <w:trHeight w:val="379"/>
        </w:trPr>
        <w:tc>
          <w:tcPr>
            <w:tcW w:w="225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left"/>
              <w:rPr>
                <w:rFonts w:eastAsia="Times New Roman"/>
                <w:noProof w:val="0"/>
                <w:lang w:eastAsia="en-US"/>
              </w:rPr>
            </w:pPr>
            <w:r w:rsidRPr="00994FD4">
              <w:rPr>
                <w:rFonts w:eastAsia="Times New Roman"/>
                <w:noProof w:val="0"/>
                <w:lang w:eastAsia="en-US"/>
              </w:rPr>
              <w:t>Antibiotics</w:t>
            </w:r>
          </w:p>
          <w:p w:rsidR="00994FD4" w:rsidRPr="00994FD4" w:rsidRDefault="00994FD4" w:rsidP="00711394">
            <w:pPr>
              <w:autoSpaceDN w:val="0"/>
              <w:spacing w:line="240" w:lineRule="auto"/>
              <w:jc w:val="left"/>
              <w:rPr>
                <w:rFonts w:eastAsia="Times New Roman"/>
                <w:noProof w:val="0"/>
                <w:lang w:eastAsia="en-US"/>
              </w:rPr>
            </w:pPr>
          </w:p>
        </w:tc>
        <w:tc>
          <w:tcPr>
            <w:tcW w:w="516"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97</w:t>
            </w:r>
          </w:p>
        </w:tc>
        <w:tc>
          <w:tcPr>
            <w:tcW w:w="6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65.5</w:t>
            </w:r>
          </w:p>
          <w:p w:rsidR="00994FD4" w:rsidRPr="00994FD4" w:rsidRDefault="00994FD4" w:rsidP="00711394">
            <w:pPr>
              <w:autoSpaceDN w:val="0"/>
              <w:spacing w:line="240" w:lineRule="auto"/>
              <w:jc w:val="center"/>
              <w:rPr>
                <w:rFonts w:eastAsia="Times New Roman"/>
                <w:noProof w:val="0"/>
                <w:lang w:eastAsia="en-US"/>
              </w:rPr>
            </w:pPr>
          </w:p>
        </w:tc>
        <w:tc>
          <w:tcPr>
            <w:tcW w:w="574"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46</w:t>
            </w:r>
          </w:p>
        </w:tc>
        <w:tc>
          <w:tcPr>
            <w:tcW w:w="625"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31.1</w:t>
            </w:r>
          </w:p>
          <w:p w:rsidR="00994FD4" w:rsidRPr="00994FD4" w:rsidRDefault="00994FD4" w:rsidP="00711394">
            <w:pPr>
              <w:autoSpaceDN w:val="0"/>
              <w:spacing w:line="240" w:lineRule="auto"/>
              <w:jc w:val="center"/>
              <w:rPr>
                <w:rFonts w:eastAsia="Calibri" w:cs="Arial"/>
                <w:noProof w:val="0"/>
                <w:color w:val="auto"/>
                <w:lang w:eastAsia="en-US"/>
              </w:rPr>
            </w:pPr>
          </w:p>
        </w:tc>
        <w:tc>
          <w:tcPr>
            <w:tcW w:w="1620" w:type="dxa"/>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34.4</w:t>
            </w:r>
            <w:r w:rsidRPr="00994FD4">
              <w:rPr>
                <w:rFonts w:eastAsia="Times New Roman"/>
                <w:noProof w:val="0"/>
                <w:vertAlign w:val="superscript"/>
                <w:lang w:eastAsia="en-US"/>
              </w:rPr>
              <w:t>*</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44.6, -24.3)</w:t>
            </w:r>
          </w:p>
        </w:tc>
        <w:tc>
          <w:tcPr>
            <w:tcW w:w="597"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36</w:t>
            </w:r>
          </w:p>
        </w:tc>
        <w:tc>
          <w:tcPr>
            <w:tcW w:w="566"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63.2</w:t>
            </w:r>
          </w:p>
          <w:p w:rsidR="00994FD4" w:rsidRPr="00994FD4" w:rsidRDefault="00994FD4" w:rsidP="00711394">
            <w:pPr>
              <w:autoSpaceDN w:val="0"/>
              <w:spacing w:line="240" w:lineRule="auto"/>
              <w:jc w:val="center"/>
              <w:rPr>
                <w:rFonts w:eastAsia="Times New Roman"/>
                <w:noProof w:val="0"/>
                <w:lang w:eastAsia="en-US"/>
              </w:rPr>
            </w:pPr>
          </w:p>
        </w:tc>
        <w:tc>
          <w:tcPr>
            <w:tcW w:w="547"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7</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29.8</w:t>
            </w:r>
          </w:p>
        </w:tc>
        <w:tc>
          <w:tcPr>
            <w:tcW w:w="1530" w:type="dxa"/>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33.3</w:t>
            </w:r>
            <w:r w:rsidRPr="00994FD4">
              <w:rPr>
                <w:rFonts w:eastAsia="Times New Roman"/>
                <w:noProof w:val="0"/>
                <w:vertAlign w:val="superscript"/>
                <w:lang w:eastAsia="en-US"/>
              </w:rPr>
              <w:t>*</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49.9, -16.7)</w:t>
            </w:r>
          </w:p>
        </w:tc>
        <w:tc>
          <w:tcPr>
            <w:tcW w:w="63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61</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67.8</w:t>
            </w:r>
          </w:p>
        </w:tc>
        <w:tc>
          <w:tcPr>
            <w:tcW w:w="63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28</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31.1</w:t>
            </w:r>
          </w:p>
        </w:tc>
        <w:tc>
          <w:tcPr>
            <w:tcW w:w="1440" w:type="dxa"/>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36.7</w:t>
            </w:r>
            <w:r w:rsidRPr="00994FD4">
              <w:rPr>
                <w:rFonts w:eastAsia="Times New Roman"/>
                <w:noProof w:val="0"/>
                <w:vertAlign w:val="superscript"/>
                <w:lang w:eastAsia="en-US"/>
              </w:rPr>
              <w:t>*</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49.9, -23.5)</w:t>
            </w:r>
          </w:p>
        </w:tc>
      </w:tr>
      <w:tr w:rsidR="00994FD4" w:rsidRPr="00711394" w:rsidTr="00994FD4">
        <w:trPr>
          <w:trHeight w:val="379"/>
        </w:trPr>
        <w:tc>
          <w:tcPr>
            <w:tcW w:w="2250" w:type="dxa"/>
            <w:shd w:val="clear" w:color="auto" w:fill="FFFFFF"/>
            <w:noWrap/>
            <w:tcMar>
              <w:top w:w="0" w:type="dxa"/>
              <w:left w:w="108" w:type="dxa"/>
              <w:bottom w:w="0" w:type="dxa"/>
              <w:right w:w="108" w:type="dxa"/>
            </w:tcMar>
          </w:tcPr>
          <w:p w:rsidR="00994FD4" w:rsidRPr="00994FD4" w:rsidRDefault="0094775F" w:rsidP="00D566EF">
            <w:pPr>
              <w:autoSpaceDN w:val="0"/>
              <w:spacing w:line="240" w:lineRule="auto"/>
              <w:jc w:val="left"/>
              <w:rPr>
                <w:rFonts w:eastAsia="Times New Roman"/>
                <w:noProof w:val="0"/>
                <w:lang w:eastAsia="en-US"/>
              </w:rPr>
            </w:pPr>
            <w:ins w:id="521" w:author="Angela Lupattelli" w:date="2022-05-16T11:16:00Z">
              <w:r w:rsidRPr="0094775F">
                <w:rPr>
                  <w:rFonts w:eastAsia="Times New Roman"/>
                  <w:noProof w:val="0"/>
                  <w:lang w:eastAsia="en-US"/>
                </w:rPr>
                <w:t>Gastro</w:t>
              </w:r>
            </w:ins>
            <w:ins w:id="522" w:author="Angela Lupattelli" w:date="2022-05-16T13:05:00Z">
              <w:r w:rsidR="00D566EF">
                <w:rPr>
                  <w:rFonts w:eastAsia="Times New Roman"/>
                  <w:noProof w:val="0"/>
                  <w:lang w:eastAsia="en-US"/>
                </w:rPr>
                <w:t>intestinal</w:t>
              </w:r>
            </w:ins>
            <w:del w:id="523" w:author="Angela Lupattelli" w:date="2022-05-16T11:16:00Z">
              <w:r w:rsidR="00994FD4" w:rsidRPr="00994FD4" w:rsidDel="0094775F">
                <w:rPr>
                  <w:rFonts w:eastAsia="Times New Roman"/>
                  <w:noProof w:val="0"/>
                  <w:lang w:eastAsia="en-US"/>
                </w:rPr>
                <w:delText>GI</w:delText>
              </w:r>
            </w:del>
            <w:r w:rsidR="00994FD4" w:rsidRPr="00994FD4">
              <w:rPr>
                <w:rFonts w:eastAsia="Times New Roman"/>
                <w:noProof w:val="0"/>
                <w:lang w:eastAsia="en-US"/>
              </w:rPr>
              <w:t>/Digestive drugs</w:t>
            </w:r>
          </w:p>
        </w:tc>
        <w:tc>
          <w:tcPr>
            <w:tcW w:w="516"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55</w:t>
            </w:r>
          </w:p>
        </w:tc>
        <w:tc>
          <w:tcPr>
            <w:tcW w:w="6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37.2</w:t>
            </w:r>
          </w:p>
          <w:p w:rsidR="00994FD4" w:rsidRPr="00994FD4" w:rsidRDefault="00994FD4" w:rsidP="00711394">
            <w:pPr>
              <w:autoSpaceDN w:val="0"/>
              <w:spacing w:line="240" w:lineRule="auto"/>
              <w:jc w:val="center"/>
              <w:rPr>
                <w:rFonts w:eastAsia="Times New Roman"/>
                <w:noProof w:val="0"/>
                <w:lang w:eastAsia="en-US"/>
              </w:rPr>
            </w:pPr>
          </w:p>
        </w:tc>
        <w:tc>
          <w:tcPr>
            <w:tcW w:w="574"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32</w:t>
            </w:r>
          </w:p>
        </w:tc>
        <w:tc>
          <w:tcPr>
            <w:tcW w:w="625"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21.6</w:t>
            </w:r>
          </w:p>
          <w:p w:rsidR="00994FD4" w:rsidRPr="00994FD4" w:rsidRDefault="00994FD4" w:rsidP="00711394">
            <w:pPr>
              <w:autoSpaceDN w:val="0"/>
              <w:spacing w:line="240" w:lineRule="auto"/>
              <w:jc w:val="center"/>
              <w:rPr>
                <w:rFonts w:eastAsia="Calibri" w:cs="Arial"/>
                <w:noProof w:val="0"/>
                <w:color w:val="auto"/>
                <w:lang w:eastAsia="en-US"/>
              </w:rPr>
            </w:pPr>
          </w:p>
        </w:tc>
        <w:tc>
          <w:tcPr>
            <w:tcW w:w="1620" w:type="dxa"/>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15.6</w:t>
            </w:r>
            <w:r w:rsidRPr="00994FD4">
              <w:rPr>
                <w:rFonts w:eastAsia="Times New Roman"/>
                <w:noProof w:val="0"/>
                <w:vertAlign w:val="superscript"/>
                <w:lang w:eastAsia="en-US"/>
              </w:rPr>
              <w:t>*</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24.9, -6.1)</w:t>
            </w:r>
          </w:p>
        </w:tc>
        <w:tc>
          <w:tcPr>
            <w:tcW w:w="597"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20</w:t>
            </w:r>
          </w:p>
        </w:tc>
        <w:tc>
          <w:tcPr>
            <w:tcW w:w="566"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35.1</w:t>
            </w:r>
          </w:p>
          <w:p w:rsidR="00994FD4" w:rsidRPr="00994FD4" w:rsidRDefault="00994FD4" w:rsidP="00711394">
            <w:pPr>
              <w:autoSpaceDN w:val="0"/>
              <w:spacing w:line="240" w:lineRule="auto"/>
              <w:jc w:val="center"/>
              <w:rPr>
                <w:rFonts w:eastAsia="Times New Roman"/>
                <w:noProof w:val="0"/>
                <w:lang w:eastAsia="en-US"/>
              </w:rPr>
            </w:pPr>
          </w:p>
        </w:tc>
        <w:tc>
          <w:tcPr>
            <w:tcW w:w="547"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5</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26.3</w:t>
            </w:r>
          </w:p>
        </w:tc>
        <w:tc>
          <w:tcPr>
            <w:tcW w:w="1530" w:type="dxa"/>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8.8</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24.5, 7.0)</w:t>
            </w:r>
          </w:p>
        </w:tc>
        <w:tc>
          <w:tcPr>
            <w:tcW w:w="63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35</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38.9</w:t>
            </w:r>
          </w:p>
        </w:tc>
        <w:tc>
          <w:tcPr>
            <w:tcW w:w="63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7</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18.9</w:t>
            </w:r>
          </w:p>
        </w:tc>
        <w:tc>
          <w:tcPr>
            <w:tcW w:w="1440" w:type="dxa"/>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20.0</w:t>
            </w:r>
            <w:r w:rsidRPr="00994FD4">
              <w:rPr>
                <w:rFonts w:eastAsia="Times New Roman"/>
                <w:noProof w:val="0"/>
                <w:vertAlign w:val="superscript"/>
                <w:lang w:eastAsia="en-US"/>
              </w:rPr>
              <w:t>§</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32.3, -7.7)</w:t>
            </w:r>
          </w:p>
        </w:tc>
      </w:tr>
      <w:tr w:rsidR="00994FD4" w:rsidRPr="00711394" w:rsidTr="00994FD4">
        <w:trPr>
          <w:trHeight w:val="168"/>
        </w:trPr>
        <w:tc>
          <w:tcPr>
            <w:tcW w:w="225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left"/>
              <w:rPr>
                <w:rFonts w:eastAsia="Times New Roman"/>
                <w:noProof w:val="0"/>
                <w:lang w:eastAsia="en-US"/>
              </w:rPr>
            </w:pPr>
            <w:r w:rsidRPr="00994FD4">
              <w:rPr>
                <w:rFonts w:eastAsia="Times New Roman"/>
                <w:noProof w:val="0"/>
                <w:lang w:eastAsia="en-US"/>
              </w:rPr>
              <w:t xml:space="preserve">Allergy </w:t>
            </w:r>
          </w:p>
          <w:p w:rsidR="00994FD4" w:rsidRPr="00994FD4" w:rsidRDefault="00994FD4" w:rsidP="00711394">
            <w:pPr>
              <w:autoSpaceDN w:val="0"/>
              <w:spacing w:line="240" w:lineRule="auto"/>
              <w:jc w:val="left"/>
              <w:rPr>
                <w:rFonts w:eastAsia="Times New Roman"/>
                <w:noProof w:val="0"/>
                <w:lang w:eastAsia="en-US"/>
              </w:rPr>
            </w:pPr>
            <w:r w:rsidRPr="00994FD4">
              <w:rPr>
                <w:rFonts w:eastAsia="Times New Roman"/>
                <w:noProof w:val="0"/>
                <w:lang w:eastAsia="en-US"/>
              </w:rPr>
              <w:t>medications</w:t>
            </w:r>
          </w:p>
        </w:tc>
        <w:tc>
          <w:tcPr>
            <w:tcW w:w="516"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32</w:t>
            </w:r>
          </w:p>
        </w:tc>
        <w:tc>
          <w:tcPr>
            <w:tcW w:w="6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21.6</w:t>
            </w:r>
          </w:p>
          <w:p w:rsidR="00994FD4" w:rsidRPr="00994FD4" w:rsidRDefault="00994FD4" w:rsidP="00711394">
            <w:pPr>
              <w:autoSpaceDN w:val="0"/>
              <w:spacing w:line="240" w:lineRule="auto"/>
              <w:jc w:val="center"/>
              <w:rPr>
                <w:rFonts w:eastAsia="Times New Roman"/>
                <w:noProof w:val="0"/>
                <w:lang w:eastAsia="en-US"/>
              </w:rPr>
            </w:pPr>
          </w:p>
        </w:tc>
        <w:tc>
          <w:tcPr>
            <w:tcW w:w="574"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22</w:t>
            </w:r>
          </w:p>
        </w:tc>
        <w:tc>
          <w:tcPr>
            <w:tcW w:w="625"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14.9</w:t>
            </w:r>
          </w:p>
          <w:p w:rsidR="00994FD4" w:rsidRPr="00994FD4" w:rsidRDefault="00994FD4" w:rsidP="00711394">
            <w:pPr>
              <w:autoSpaceDN w:val="0"/>
              <w:spacing w:line="240" w:lineRule="auto"/>
              <w:jc w:val="center"/>
              <w:rPr>
                <w:rFonts w:eastAsia="Calibri" w:cs="Arial"/>
                <w:noProof w:val="0"/>
                <w:color w:val="auto"/>
                <w:lang w:eastAsia="en-US"/>
              </w:rPr>
            </w:pPr>
          </w:p>
        </w:tc>
        <w:tc>
          <w:tcPr>
            <w:tcW w:w="1620" w:type="dxa"/>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6.7</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5.1, 1.6)</w:t>
            </w:r>
          </w:p>
        </w:tc>
        <w:tc>
          <w:tcPr>
            <w:tcW w:w="597"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7</w:t>
            </w:r>
          </w:p>
        </w:tc>
        <w:tc>
          <w:tcPr>
            <w:tcW w:w="566"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29.8</w:t>
            </w:r>
          </w:p>
          <w:p w:rsidR="00994FD4" w:rsidRPr="00994FD4" w:rsidRDefault="00994FD4" w:rsidP="00711394">
            <w:pPr>
              <w:autoSpaceDN w:val="0"/>
              <w:spacing w:line="240" w:lineRule="auto"/>
              <w:jc w:val="center"/>
              <w:rPr>
                <w:rFonts w:eastAsia="Times New Roman"/>
                <w:noProof w:val="0"/>
                <w:lang w:eastAsia="en-US"/>
              </w:rPr>
            </w:pPr>
          </w:p>
        </w:tc>
        <w:tc>
          <w:tcPr>
            <w:tcW w:w="547"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1</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9.3</w:t>
            </w:r>
          </w:p>
        </w:tc>
        <w:tc>
          <w:tcPr>
            <w:tcW w:w="1530" w:type="dxa"/>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0.5</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25.8, 4.7)</w:t>
            </w:r>
          </w:p>
        </w:tc>
        <w:tc>
          <w:tcPr>
            <w:tcW w:w="63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5</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6.7</w:t>
            </w:r>
          </w:p>
        </w:tc>
        <w:tc>
          <w:tcPr>
            <w:tcW w:w="63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1</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2.2</w:t>
            </w:r>
          </w:p>
        </w:tc>
        <w:tc>
          <w:tcPr>
            <w:tcW w:w="1440" w:type="dxa"/>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4.5</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4.7, 5.9)</w:t>
            </w:r>
          </w:p>
        </w:tc>
      </w:tr>
      <w:tr w:rsidR="00994FD4" w:rsidRPr="00711394" w:rsidTr="00994FD4">
        <w:trPr>
          <w:trHeight w:val="113"/>
        </w:trPr>
        <w:tc>
          <w:tcPr>
            <w:tcW w:w="225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left"/>
              <w:rPr>
                <w:rFonts w:eastAsia="Times New Roman"/>
                <w:noProof w:val="0"/>
                <w:lang w:eastAsia="en-US"/>
              </w:rPr>
            </w:pPr>
            <w:r w:rsidRPr="00994FD4">
              <w:rPr>
                <w:rFonts w:eastAsia="Times New Roman"/>
                <w:noProof w:val="0"/>
                <w:lang w:eastAsia="en-US"/>
              </w:rPr>
              <w:t>Tranquillizers/</w:t>
            </w:r>
          </w:p>
          <w:p w:rsidR="00994FD4" w:rsidRPr="00994FD4" w:rsidRDefault="00994FD4" w:rsidP="00711394">
            <w:pPr>
              <w:autoSpaceDN w:val="0"/>
              <w:spacing w:line="240" w:lineRule="auto"/>
              <w:jc w:val="left"/>
              <w:rPr>
                <w:rFonts w:eastAsia="Times New Roman"/>
                <w:noProof w:val="0"/>
                <w:lang w:eastAsia="en-US"/>
              </w:rPr>
            </w:pPr>
            <w:r w:rsidRPr="00994FD4">
              <w:rPr>
                <w:rFonts w:eastAsia="Times New Roman"/>
                <w:noProof w:val="0"/>
                <w:lang w:eastAsia="en-US"/>
              </w:rPr>
              <w:t>Sedatives</w:t>
            </w:r>
          </w:p>
        </w:tc>
        <w:tc>
          <w:tcPr>
            <w:tcW w:w="516"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8</w:t>
            </w:r>
          </w:p>
        </w:tc>
        <w:tc>
          <w:tcPr>
            <w:tcW w:w="6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5.4</w:t>
            </w:r>
          </w:p>
          <w:p w:rsidR="00994FD4" w:rsidRPr="00994FD4" w:rsidRDefault="00994FD4" w:rsidP="00711394">
            <w:pPr>
              <w:autoSpaceDN w:val="0"/>
              <w:spacing w:line="240" w:lineRule="auto"/>
              <w:jc w:val="center"/>
              <w:rPr>
                <w:rFonts w:eastAsia="Times New Roman"/>
                <w:noProof w:val="0"/>
                <w:lang w:eastAsia="en-US"/>
              </w:rPr>
            </w:pPr>
          </w:p>
        </w:tc>
        <w:tc>
          <w:tcPr>
            <w:tcW w:w="574"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1</w:t>
            </w:r>
          </w:p>
        </w:tc>
        <w:tc>
          <w:tcPr>
            <w:tcW w:w="625"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7.4</w:t>
            </w:r>
          </w:p>
          <w:p w:rsidR="00994FD4" w:rsidRPr="00994FD4" w:rsidRDefault="00994FD4" w:rsidP="00711394">
            <w:pPr>
              <w:autoSpaceDN w:val="0"/>
              <w:spacing w:line="240" w:lineRule="auto"/>
              <w:jc w:val="center"/>
              <w:rPr>
                <w:rFonts w:eastAsia="Times New Roman"/>
                <w:noProof w:val="0"/>
                <w:lang w:eastAsia="en-US"/>
              </w:rPr>
            </w:pPr>
          </w:p>
        </w:tc>
        <w:tc>
          <w:tcPr>
            <w:tcW w:w="1620" w:type="dxa"/>
            <w:shd w:val="clear" w:color="auto" w:fill="FFFFFF"/>
            <w:tcMar>
              <w:top w:w="0" w:type="dxa"/>
              <w:left w:w="10" w:type="dxa"/>
              <w:bottom w:w="0" w:type="dxa"/>
              <w:right w:w="10" w:type="dxa"/>
            </w:tcMar>
          </w:tcPr>
          <w:p w:rsidR="00994FD4" w:rsidRPr="00994FD4" w:rsidRDefault="00D83030" w:rsidP="00711394">
            <w:pPr>
              <w:autoSpaceDN w:val="0"/>
              <w:spacing w:line="240" w:lineRule="auto"/>
              <w:jc w:val="center"/>
              <w:rPr>
                <w:rFonts w:eastAsia="Times New Roman"/>
                <w:noProof w:val="0"/>
                <w:lang w:eastAsia="en-US"/>
              </w:rPr>
            </w:pPr>
            <w:r>
              <w:rPr>
                <w:rFonts w:eastAsia="Times New Roman"/>
                <w:noProof w:val="0"/>
                <w:lang w:eastAsia="en-US"/>
              </w:rPr>
              <w:t>+</w:t>
            </w:r>
            <w:r w:rsidR="00994FD4" w:rsidRPr="00994FD4">
              <w:rPr>
                <w:rFonts w:eastAsia="Times New Roman"/>
                <w:noProof w:val="0"/>
                <w:lang w:eastAsia="en-US"/>
              </w:rPr>
              <w:t>2.0</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3.8, 7.8)</w:t>
            </w:r>
          </w:p>
        </w:tc>
        <w:tc>
          <w:tcPr>
            <w:tcW w:w="597"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lt;5</w:t>
            </w:r>
          </w:p>
        </w:tc>
        <w:tc>
          <w:tcPr>
            <w:tcW w:w="566"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w:t>
            </w:r>
          </w:p>
        </w:tc>
        <w:tc>
          <w:tcPr>
            <w:tcW w:w="547"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6</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0.5</w:t>
            </w:r>
          </w:p>
        </w:tc>
        <w:tc>
          <w:tcPr>
            <w:tcW w:w="1530" w:type="dxa"/>
            <w:shd w:val="clear" w:color="auto" w:fill="FFFFFF"/>
            <w:tcMar>
              <w:top w:w="0" w:type="dxa"/>
              <w:left w:w="10" w:type="dxa"/>
              <w:bottom w:w="0" w:type="dxa"/>
              <w:right w:w="10" w:type="dxa"/>
            </w:tcMar>
          </w:tcPr>
          <w:p w:rsidR="00994FD4" w:rsidRPr="00994FD4" w:rsidRDefault="00D83030" w:rsidP="00711394">
            <w:pPr>
              <w:autoSpaceDN w:val="0"/>
              <w:spacing w:line="240" w:lineRule="auto"/>
              <w:jc w:val="center"/>
              <w:rPr>
                <w:rFonts w:eastAsia="Times New Roman"/>
                <w:noProof w:val="0"/>
                <w:lang w:eastAsia="en-US"/>
              </w:rPr>
            </w:pPr>
            <w:r>
              <w:rPr>
                <w:rFonts w:eastAsia="Times New Roman"/>
                <w:noProof w:val="0"/>
                <w:lang w:eastAsia="en-US"/>
              </w:rPr>
              <w:t>+</w:t>
            </w:r>
            <w:r w:rsidR="00994FD4" w:rsidRPr="00994FD4">
              <w:rPr>
                <w:rFonts w:eastAsia="Times New Roman"/>
                <w:noProof w:val="0"/>
                <w:lang w:eastAsia="en-US"/>
              </w:rPr>
              <w:t>8.8</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8, 19.3)</w:t>
            </w:r>
          </w:p>
        </w:tc>
        <w:tc>
          <w:tcPr>
            <w:tcW w:w="63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7</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7.8</w:t>
            </w:r>
          </w:p>
        </w:tc>
        <w:tc>
          <w:tcPr>
            <w:tcW w:w="63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5</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5.6</w:t>
            </w:r>
          </w:p>
        </w:tc>
        <w:tc>
          <w:tcPr>
            <w:tcW w:w="1440" w:type="dxa"/>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2.2</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9.5, 5.0)</w:t>
            </w:r>
          </w:p>
        </w:tc>
      </w:tr>
      <w:tr w:rsidR="00994FD4" w:rsidRPr="00711394" w:rsidTr="00994FD4">
        <w:trPr>
          <w:trHeight w:val="227"/>
        </w:trPr>
        <w:tc>
          <w:tcPr>
            <w:tcW w:w="225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left"/>
              <w:rPr>
                <w:rFonts w:eastAsia="Times New Roman"/>
                <w:noProof w:val="0"/>
                <w:lang w:eastAsia="en-US"/>
              </w:rPr>
            </w:pPr>
            <w:r w:rsidRPr="00994FD4">
              <w:rPr>
                <w:rFonts w:eastAsia="Times New Roman"/>
                <w:noProof w:val="0"/>
                <w:lang w:eastAsia="en-US"/>
              </w:rPr>
              <w:t>Sleeping drugs</w:t>
            </w:r>
          </w:p>
        </w:tc>
        <w:tc>
          <w:tcPr>
            <w:tcW w:w="516"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8</w:t>
            </w:r>
          </w:p>
        </w:tc>
        <w:tc>
          <w:tcPr>
            <w:tcW w:w="6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5.4</w:t>
            </w:r>
          </w:p>
          <w:p w:rsidR="00994FD4" w:rsidRPr="00994FD4" w:rsidRDefault="00994FD4" w:rsidP="00711394">
            <w:pPr>
              <w:autoSpaceDN w:val="0"/>
              <w:spacing w:line="240" w:lineRule="auto"/>
              <w:jc w:val="center"/>
              <w:rPr>
                <w:rFonts w:eastAsia="Times New Roman"/>
                <w:noProof w:val="0"/>
                <w:lang w:eastAsia="en-US"/>
              </w:rPr>
            </w:pPr>
          </w:p>
        </w:tc>
        <w:tc>
          <w:tcPr>
            <w:tcW w:w="574"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20</w:t>
            </w:r>
          </w:p>
        </w:tc>
        <w:tc>
          <w:tcPr>
            <w:tcW w:w="625"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13.5</w:t>
            </w:r>
          </w:p>
          <w:p w:rsidR="00994FD4" w:rsidRPr="00994FD4" w:rsidRDefault="00994FD4" w:rsidP="00711394">
            <w:pPr>
              <w:autoSpaceDN w:val="0"/>
              <w:spacing w:line="240" w:lineRule="auto"/>
              <w:jc w:val="center"/>
              <w:rPr>
                <w:rFonts w:eastAsia="Times New Roman"/>
                <w:noProof w:val="0"/>
                <w:lang w:eastAsia="en-US"/>
              </w:rPr>
            </w:pPr>
          </w:p>
        </w:tc>
        <w:tc>
          <w:tcPr>
            <w:tcW w:w="1620" w:type="dxa"/>
            <w:shd w:val="clear" w:color="auto" w:fill="FFFFFF"/>
            <w:tcMar>
              <w:top w:w="0" w:type="dxa"/>
              <w:left w:w="10" w:type="dxa"/>
              <w:bottom w:w="0" w:type="dxa"/>
              <w:right w:w="10" w:type="dxa"/>
            </w:tcMar>
          </w:tcPr>
          <w:p w:rsidR="00994FD4" w:rsidRPr="00994FD4" w:rsidRDefault="00D83030" w:rsidP="00711394">
            <w:pPr>
              <w:autoSpaceDN w:val="0"/>
              <w:spacing w:line="240" w:lineRule="auto"/>
              <w:jc w:val="center"/>
              <w:rPr>
                <w:rFonts w:eastAsia="Calibri" w:cs="Arial"/>
                <w:noProof w:val="0"/>
                <w:color w:val="auto"/>
                <w:lang w:eastAsia="en-US"/>
              </w:rPr>
            </w:pPr>
            <w:r>
              <w:rPr>
                <w:rFonts w:eastAsia="Times New Roman"/>
                <w:noProof w:val="0"/>
                <w:lang w:eastAsia="en-US"/>
              </w:rPr>
              <w:t>+</w:t>
            </w:r>
            <w:r w:rsidR="00994FD4" w:rsidRPr="00994FD4">
              <w:rPr>
                <w:rFonts w:eastAsia="Times New Roman"/>
                <w:noProof w:val="0"/>
                <w:lang w:eastAsia="en-US"/>
              </w:rPr>
              <w:t>8.1</w:t>
            </w:r>
            <w:r w:rsidR="00994FD4" w:rsidRPr="00994FD4">
              <w:rPr>
                <w:rFonts w:eastAsia="Times New Roman"/>
                <w:noProof w:val="0"/>
                <w:vertAlign w:val="superscript"/>
                <w:lang w:eastAsia="en-US"/>
              </w:rPr>
              <w:t>§</w:t>
            </w:r>
            <w:r w:rsidR="00994FD4" w:rsidRPr="00994FD4">
              <w:rPr>
                <w:rFonts w:eastAsia="Times New Roman"/>
                <w:noProof w:val="0"/>
                <w:lang w:eastAsia="en-US"/>
              </w:rPr>
              <w:t xml:space="preserve"> </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4, 14.9)</w:t>
            </w:r>
          </w:p>
        </w:tc>
        <w:tc>
          <w:tcPr>
            <w:tcW w:w="597"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lt;5</w:t>
            </w:r>
          </w:p>
        </w:tc>
        <w:tc>
          <w:tcPr>
            <w:tcW w:w="566"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w:t>
            </w:r>
          </w:p>
        </w:tc>
        <w:tc>
          <w:tcPr>
            <w:tcW w:w="547"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6</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0.5</w:t>
            </w:r>
          </w:p>
        </w:tc>
        <w:tc>
          <w:tcPr>
            <w:tcW w:w="1530" w:type="dxa"/>
            <w:shd w:val="clear" w:color="auto" w:fill="FFFFFF"/>
            <w:tcMar>
              <w:top w:w="0" w:type="dxa"/>
              <w:left w:w="10" w:type="dxa"/>
              <w:bottom w:w="0" w:type="dxa"/>
              <w:right w:w="10" w:type="dxa"/>
            </w:tcMar>
          </w:tcPr>
          <w:p w:rsidR="00994FD4" w:rsidRPr="00994FD4" w:rsidRDefault="00D83030" w:rsidP="00711394">
            <w:pPr>
              <w:autoSpaceDN w:val="0"/>
              <w:spacing w:line="240" w:lineRule="auto"/>
              <w:jc w:val="center"/>
              <w:rPr>
                <w:rFonts w:eastAsia="Times New Roman"/>
                <w:noProof w:val="0"/>
                <w:lang w:eastAsia="en-US"/>
              </w:rPr>
            </w:pPr>
            <w:r>
              <w:rPr>
                <w:rFonts w:eastAsia="Times New Roman"/>
                <w:noProof w:val="0"/>
                <w:lang w:eastAsia="en-US"/>
              </w:rPr>
              <w:t xml:space="preserve">+ </w:t>
            </w:r>
            <w:r w:rsidR="00994FD4" w:rsidRPr="00994FD4">
              <w:rPr>
                <w:rFonts w:eastAsia="Times New Roman"/>
                <w:noProof w:val="0"/>
                <w:lang w:eastAsia="en-US"/>
              </w:rPr>
              <w:t>3.5</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9.1, 16.1)</w:t>
            </w:r>
          </w:p>
        </w:tc>
        <w:tc>
          <w:tcPr>
            <w:tcW w:w="63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lt;5</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w:t>
            </w:r>
          </w:p>
        </w:tc>
        <w:tc>
          <w:tcPr>
            <w:tcW w:w="63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3</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Calibri" w:cs="Arial"/>
                <w:noProof w:val="0"/>
                <w:color w:val="auto"/>
                <w:lang w:eastAsia="en-US"/>
              </w:rPr>
            </w:pPr>
            <w:r w:rsidRPr="00994FD4">
              <w:rPr>
                <w:rFonts w:eastAsia="Times New Roman"/>
                <w:noProof w:val="0"/>
                <w:lang w:eastAsia="en-US"/>
              </w:rPr>
              <w:t>14.4</w:t>
            </w:r>
          </w:p>
        </w:tc>
        <w:tc>
          <w:tcPr>
            <w:tcW w:w="1440" w:type="dxa"/>
            <w:shd w:val="clear" w:color="auto" w:fill="FFFFFF"/>
            <w:tcMar>
              <w:top w:w="0" w:type="dxa"/>
              <w:left w:w="10" w:type="dxa"/>
              <w:bottom w:w="0" w:type="dxa"/>
              <w:right w:w="10" w:type="dxa"/>
            </w:tcMar>
          </w:tcPr>
          <w:p w:rsidR="00994FD4" w:rsidRPr="00994FD4" w:rsidRDefault="00D83030" w:rsidP="00711394">
            <w:pPr>
              <w:autoSpaceDN w:val="0"/>
              <w:spacing w:line="240" w:lineRule="auto"/>
              <w:jc w:val="center"/>
              <w:rPr>
                <w:rFonts w:eastAsia="Calibri" w:cs="Arial"/>
                <w:noProof w:val="0"/>
                <w:color w:val="auto"/>
                <w:lang w:eastAsia="en-US"/>
              </w:rPr>
            </w:pPr>
            <w:r>
              <w:rPr>
                <w:rFonts w:eastAsia="Times New Roman"/>
                <w:noProof w:val="0"/>
                <w:lang w:eastAsia="en-US"/>
              </w:rPr>
              <w:t>+</w:t>
            </w:r>
            <w:r w:rsidR="00994FD4" w:rsidRPr="00994FD4">
              <w:rPr>
                <w:rFonts w:eastAsia="Times New Roman"/>
                <w:noProof w:val="0"/>
                <w:lang w:eastAsia="en-US"/>
              </w:rPr>
              <w:t>10.0</w:t>
            </w:r>
            <w:r w:rsidR="00994FD4" w:rsidRPr="00994FD4">
              <w:rPr>
                <w:rFonts w:eastAsia="Times New Roman"/>
                <w:noProof w:val="0"/>
                <w:vertAlign w:val="superscript"/>
                <w:lang w:eastAsia="en-US"/>
              </w:rPr>
              <w:t>§</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2.0, 18.0)</w:t>
            </w:r>
          </w:p>
        </w:tc>
      </w:tr>
      <w:tr w:rsidR="00994FD4" w:rsidRPr="00711394" w:rsidTr="00994FD4">
        <w:trPr>
          <w:trHeight w:val="227"/>
        </w:trPr>
        <w:tc>
          <w:tcPr>
            <w:tcW w:w="2250" w:type="dxa"/>
            <w:shd w:val="clear" w:color="auto" w:fill="FFFFFF"/>
            <w:noWrap/>
            <w:tcMar>
              <w:top w:w="0" w:type="dxa"/>
              <w:left w:w="108" w:type="dxa"/>
              <w:bottom w:w="0" w:type="dxa"/>
              <w:right w:w="108" w:type="dxa"/>
            </w:tcMar>
          </w:tcPr>
          <w:p w:rsidR="00994FD4" w:rsidRPr="00994FD4" w:rsidRDefault="00185C11" w:rsidP="00711394">
            <w:pPr>
              <w:autoSpaceDN w:val="0"/>
              <w:spacing w:line="240" w:lineRule="auto"/>
              <w:jc w:val="left"/>
              <w:rPr>
                <w:rFonts w:eastAsia="Times New Roman"/>
                <w:noProof w:val="0"/>
                <w:lang w:eastAsia="en-US"/>
              </w:rPr>
            </w:pPr>
            <w:del w:id="524" w:author="Angela Lupattelli" w:date="2022-05-16T09:56:00Z">
              <w:r w:rsidRPr="00994FD4" w:rsidDel="00185C11">
                <w:rPr>
                  <w:rFonts w:eastAsia="Times New Roman"/>
                  <w:noProof w:val="0"/>
                  <w:lang w:eastAsia="en-US"/>
                </w:rPr>
                <w:delText>a</w:delText>
              </w:r>
            </w:del>
            <w:ins w:id="525" w:author="Angela Lupattelli" w:date="2022-05-16T09:56:00Z">
              <w:r>
                <w:rPr>
                  <w:rFonts w:eastAsia="Times New Roman"/>
                  <w:noProof w:val="0"/>
                  <w:lang w:eastAsia="en-US"/>
                </w:rPr>
                <w:t>A</w:t>
              </w:r>
            </w:ins>
            <w:r w:rsidRPr="00994FD4">
              <w:rPr>
                <w:rFonts w:eastAsia="Times New Roman"/>
                <w:noProof w:val="0"/>
                <w:lang w:eastAsia="en-US"/>
              </w:rPr>
              <w:t xml:space="preserve">ny </w:t>
            </w:r>
            <w:del w:id="526" w:author="Angela Lupattelli" w:date="2022-05-16T09:25:00Z">
              <w:r w:rsidR="00994FD4" w:rsidRPr="00994FD4" w:rsidDel="00462F74">
                <w:rPr>
                  <w:rFonts w:eastAsia="Times New Roman"/>
                  <w:noProof w:val="0"/>
                  <w:lang w:eastAsia="en-US"/>
                </w:rPr>
                <w:delText>POM</w:delText>
              </w:r>
            </w:del>
            <w:del w:id="527" w:author="Angela Lupattelli" w:date="2022-05-16T09:27:00Z">
              <w:r w:rsidR="00994FD4" w:rsidRPr="00994FD4" w:rsidDel="00462F74">
                <w:rPr>
                  <w:rFonts w:eastAsia="Times New Roman"/>
                  <w:noProof w:val="0"/>
                  <w:lang w:eastAsia="en-US"/>
                </w:rPr>
                <w:delText xml:space="preserve"> </w:delText>
              </w:r>
            </w:del>
            <w:ins w:id="528" w:author="Angela Lupattelli" w:date="2022-05-16T09:27:00Z">
              <w:r>
                <w:rPr>
                  <w:rFonts w:eastAsia="Times New Roman"/>
                  <w:noProof w:val="0"/>
                  <w:lang w:eastAsia="en-US"/>
                </w:rPr>
                <w:t>prescription-only medication</w:t>
              </w:r>
            </w:ins>
          </w:p>
        </w:tc>
        <w:tc>
          <w:tcPr>
            <w:tcW w:w="516"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25</w:t>
            </w:r>
          </w:p>
        </w:tc>
        <w:tc>
          <w:tcPr>
            <w:tcW w:w="6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84.5</w:t>
            </w:r>
          </w:p>
          <w:p w:rsidR="00994FD4" w:rsidRPr="00994FD4" w:rsidRDefault="00994FD4" w:rsidP="00711394">
            <w:pPr>
              <w:autoSpaceDN w:val="0"/>
              <w:spacing w:line="240" w:lineRule="auto"/>
              <w:jc w:val="center"/>
              <w:rPr>
                <w:rFonts w:eastAsia="Times New Roman"/>
                <w:noProof w:val="0"/>
                <w:lang w:eastAsia="en-US"/>
              </w:rPr>
            </w:pPr>
          </w:p>
        </w:tc>
        <w:tc>
          <w:tcPr>
            <w:tcW w:w="574"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14</w:t>
            </w:r>
          </w:p>
        </w:tc>
        <w:tc>
          <w:tcPr>
            <w:tcW w:w="625"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77.0</w:t>
            </w:r>
          </w:p>
          <w:p w:rsidR="00994FD4" w:rsidRPr="00994FD4" w:rsidRDefault="00994FD4" w:rsidP="00711394">
            <w:pPr>
              <w:autoSpaceDN w:val="0"/>
              <w:spacing w:line="240" w:lineRule="auto"/>
              <w:jc w:val="center"/>
              <w:rPr>
                <w:rFonts w:eastAsia="Times New Roman"/>
                <w:noProof w:val="0"/>
                <w:lang w:eastAsia="en-US"/>
              </w:rPr>
            </w:pPr>
          </w:p>
        </w:tc>
        <w:tc>
          <w:tcPr>
            <w:tcW w:w="1620" w:type="dxa"/>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 xml:space="preserve">-7.5 </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5.1, 0.3)</w:t>
            </w:r>
          </w:p>
        </w:tc>
        <w:tc>
          <w:tcPr>
            <w:tcW w:w="597"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48</w:t>
            </w:r>
          </w:p>
        </w:tc>
        <w:tc>
          <w:tcPr>
            <w:tcW w:w="566"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84.2</w:t>
            </w:r>
          </w:p>
          <w:p w:rsidR="00994FD4" w:rsidRPr="00994FD4" w:rsidRDefault="00994FD4" w:rsidP="00711394">
            <w:pPr>
              <w:autoSpaceDN w:val="0"/>
              <w:spacing w:line="240" w:lineRule="auto"/>
              <w:jc w:val="center"/>
              <w:rPr>
                <w:rFonts w:eastAsia="Times New Roman"/>
                <w:noProof w:val="0"/>
                <w:lang w:eastAsia="en-US"/>
              </w:rPr>
            </w:pPr>
          </w:p>
        </w:tc>
        <w:tc>
          <w:tcPr>
            <w:tcW w:w="547"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43</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75.4</w:t>
            </w:r>
          </w:p>
        </w:tc>
        <w:tc>
          <w:tcPr>
            <w:tcW w:w="1530" w:type="dxa"/>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8.8</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20.6, 3.0)</w:t>
            </w:r>
          </w:p>
        </w:tc>
        <w:tc>
          <w:tcPr>
            <w:tcW w:w="63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76</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84.4</w:t>
            </w:r>
          </w:p>
        </w:tc>
        <w:tc>
          <w:tcPr>
            <w:tcW w:w="63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70</w:t>
            </w:r>
          </w:p>
        </w:tc>
        <w:tc>
          <w:tcPr>
            <w:tcW w:w="720" w:type="dxa"/>
            <w:shd w:val="clear" w:color="auto" w:fill="FFFFFF"/>
            <w:noWrap/>
            <w:tcMar>
              <w:top w:w="0" w:type="dxa"/>
              <w:left w:w="108" w:type="dxa"/>
              <w:bottom w:w="0" w:type="dxa"/>
              <w:right w:w="108"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77.8</w:t>
            </w:r>
          </w:p>
        </w:tc>
        <w:tc>
          <w:tcPr>
            <w:tcW w:w="1440" w:type="dxa"/>
            <w:shd w:val="clear" w:color="auto" w:fill="FFFFFF"/>
            <w:tcMar>
              <w:top w:w="0" w:type="dxa"/>
              <w:left w:w="10" w:type="dxa"/>
              <w:bottom w:w="0" w:type="dxa"/>
              <w:right w:w="10" w:type="dxa"/>
            </w:tcMar>
          </w:tcPr>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6.6</w:t>
            </w:r>
          </w:p>
          <w:p w:rsidR="00994FD4" w:rsidRPr="00994FD4" w:rsidRDefault="00994FD4" w:rsidP="00711394">
            <w:pPr>
              <w:autoSpaceDN w:val="0"/>
              <w:spacing w:line="240" w:lineRule="auto"/>
              <w:jc w:val="center"/>
              <w:rPr>
                <w:rFonts w:eastAsia="Times New Roman"/>
                <w:noProof w:val="0"/>
                <w:lang w:eastAsia="en-US"/>
              </w:rPr>
            </w:pPr>
            <w:r w:rsidRPr="00994FD4">
              <w:rPr>
                <w:rFonts w:eastAsia="Times New Roman"/>
                <w:noProof w:val="0"/>
                <w:lang w:eastAsia="en-US"/>
              </w:rPr>
              <w:t>(-17.4, 4.1)</w:t>
            </w:r>
          </w:p>
        </w:tc>
      </w:tr>
    </w:tbl>
    <w:p w:rsidR="00052116" w:rsidRDefault="00052116" w:rsidP="005978A4">
      <w:pPr>
        <w:pStyle w:val="MDPI31text"/>
      </w:pPr>
    </w:p>
    <w:p w:rsidR="00994FD4" w:rsidRPr="00914D81" w:rsidRDefault="00994FD4" w:rsidP="00994FD4">
      <w:pPr>
        <w:pStyle w:val="Brodtekst"/>
        <w:spacing w:after="0" w:line="240" w:lineRule="auto"/>
        <w:rPr>
          <w:rFonts w:ascii="Palatino Linotype" w:hAnsi="Palatino Linotype"/>
          <w:sz w:val="18"/>
          <w:szCs w:val="18"/>
        </w:rPr>
      </w:pPr>
      <w:r w:rsidRPr="00914D81">
        <w:rPr>
          <w:rFonts w:ascii="Palatino Linotype" w:eastAsia="Times New Roman" w:hAnsi="Palatino Linotype" w:cs="Times New Roman"/>
          <w:sz w:val="18"/>
          <w:szCs w:val="18"/>
        </w:rPr>
        <w:t>Abbreviations: CI=Confidence interval</w:t>
      </w:r>
      <w:del w:id="529" w:author="Angela Lupattelli" w:date="2022-05-16T11:16:00Z">
        <w:r w:rsidRPr="00914D81" w:rsidDel="0094775F">
          <w:rPr>
            <w:rFonts w:ascii="Palatino Linotype" w:eastAsia="Times New Roman" w:hAnsi="Palatino Linotype" w:cs="Times New Roman"/>
            <w:sz w:val="18"/>
            <w:szCs w:val="18"/>
          </w:rPr>
          <w:delText xml:space="preserve">; GI=Gastroesophageal; </w:delText>
        </w:r>
      </w:del>
      <w:del w:id="530" w:author="Angela Lupattelli" w:date="2022-05-16T09:25:00Z">
        <w:r w:rsidRPr="00914D81" w:rsidDel="00462F74">
          <w:rPr>
            <w:rFonts w:ascii="Palatino Linotype" w:eastAsia="Times New Roman" w:hAnsi="Palatino Linotype" w:cs="Times New Roman"/>
            <w:sz w:val="18"/>
            <w:szCs w:val="18"/>
          </w:rPr>
          <w:delText>POM</w:delText>
        </w:r>
      </w:del>
      <w:del w:id="531" w:author="Angela Lupattelli" w:date="2022-05-16T11:16:00Z">
        <w:r w:rsidRPr="00914D81" w:rsidDel="0094775F">
          <w:rPr>
            <w:rFonts w:ascii="Palatino Linotype" w:eastAsia="Times New Roman" w:hAnsi="Palatino Linotype" w:cs="Times New Roman"/>
            <w:sz w:val="18"/>
            <w:szCs w:val="18"/>
          </w:rPr>
          <w:delText>=</w:delText>
        </w:r>
      </w:del>
      <w:del w:id="532" w:author="Angela Lupattelli" w:date="2022-05-16T09:26:00Z">
        <w:r w:rsidRPr="00914D81" w:rsidDel="00462F74">
          <w:rPr>
            <w:rFonts w:ascii="Palatino Linotype" w:eastAsia="Times New Roman" w:hAnsi="Palatino Linotype" w:cs="Times New Roman"/>
            <w:sz w:val="18"/>
            <w:szCs w:val="18"/>
          </w:rPr>
          <w:delText>prescription-only medication</w:delText>
        </w:r>
      </w:del>
      <w:r w:rsidRPr="00914D81">
        <w:rPr>
          <w:rFonts w:ascii="Palatino Linotype" w:eastAsia="Times New Roman" w:hAnsi="Palatino Linotype" w:cs="Times New Roman"/>
          <w:sz w:val="18"/>
          <w:szCs w:val="18"/>
        </w:rPr>
        <w:t>.</w:t>
      </w:r>
      <w:r w:rsidRPr="00914D81">
        <w:rPr>
          <w:rFonts w:ascii="Palatino Linotype" w:hAnsi="Palatino Linotype"/>
          <w:sz w:val="18"/>
          <w:szCs w:val="18"/>
        </w:rPr>
        <w:t xml:space="preserve"> </w:t>
      </w:r>
    </w:p>
    <w:p w:rsidR="00994FD4" w:rsidRPr="00914D81" w:rsidRDefault="00994FD4" w:rsidP="00994FD4">
      <w:pPr>
        <w:pStyle w:val="Brodtekst"/>
        <w:spacing w:after="0" w:line="240" w:lineRule="auto"/>
        <w:jc w:val="both"/>
        <w:rPr>
          <w:rFonts w:ascii="Palatino Linotype" w:hAnsi="Palatino Linotype"/>
          <w:sz w:val="18"/>
          <w:szCs w:val="18"/>
        </w:rPr>
      </w:pPr>
      <w:proofErr w:type="spellStart"/>
      <w:proofErr w:type="gramStart"/>
      <w:r w:rsidRPr="00914D81">
        <w:rPr>
          <w:rFonts w:ascii="Palatino Linotype" w:eastAsia="Times New Roman" w:hAnsi="Palatino Linotype" w:cs="Times New Roman"/>
          <w:sz w:val="18"/>
          <w:szCs w:val="18"/>
          <w:vertAlign w:val="superscript"/>
        </w:rPr>
        <w:t>a</w:t>
      </w:r>
      <w:r w:rsidRPr="00914D81">
        <w:rPr>
          <w:rFonts w:ascii="Palatino Linotype" w:eastAsia="Times New Roman" w:hAnsi="Palatino Linotype" w:cs="Times New Roman"/>
          <w:sz w:val="18"/>
          <w:szCs w:val="18"/>
        </w:rPr>
        <w:t>One</w:t>
      </w:r>
      <w:proofErr w:type="spellEnd"/>
      <w:proofErr w:type="gramEnd"/>
      <w:r w:rsidRPr="00914D81">
        <w:rPr>
          <w:rFonts w:ascii="Palatino Linotype" w:eastAsia="Times New Roman" w:hAnsi="Palatino Linotype" w:cs="Times New Roman"/>
          <w:sz w:val="18"/>
          <w:szCs w:val="18"/>
        </w:rPr>
        <w:t xml:space="preserve"> participant did not disclose information on sex. </w:t>
      </w:r>
      <w:proofErr w:type="spellStart"/>
      <w:proofErr w:type="gramStart"/>
      <w:r w:rsidRPr="00914D81">
        <w:rPr>
          <w:rFonts w:ascii="Palatino Linotype" w:eastAsia="Times New Roman" w:hAnsi="Palatino Linotype" w:cs="Times New Roman"/>
          <w:sz w:val="18"/>
          <w:szCs w:val="18"/>
          <w:vertAlign w:val="superscript"/>
        </w:rPr>
        <w:t>b</w:t>
      </w:r>
      <w:r w:rsidRPr="00914D81">
        <w:rPr>
          <w:rFonts w:ascii="Palatino Linotype" w:eastAsia="Times New Roman" w:hAnsi="Palatino Linotype" w:cs="Times New Roman"/>
          <w:sz w:val="18"/>
          <w:szCs w:val="18"/>
        </w:rPr>
        <w:t>Reported</w:t>
      </w:r>
      <w:proofErr w:type="spellEnd"/>
      <w:proofErr w:type="gramEnd"/>
      <w:r w:rsidRPr="00914D81">
        <w:rPr>
          <w:rFonts w:ascii="Palatino Linotype" w:eastAsia="Times New Roman" w:hAnsi="Palatino Linotype" w:cs="Times New Roman"/>
          <w:sz w:val="18"/>
          <w:szCs w:val="18"/>
        </w:rPr>
        <w:t xml:space="preserve"> medication use with &lt;5 respondents across groups are not shown. Only most common medication groups are presented here (≥ 6 respondents in the total sample). </w:t>
      </w:r>
      <w:proofErr w:type="spellStart"/>
      <w:proofErr w:type="gramStart"/>
      <w:r w:rsidRPr="00914D81">
        <w:rPr>
          <w:rFonts w:ascii="Palatino Linotype" w:eastAsia="Times New Roman" w:hAnsi="Palatino Linotype" w:cs="Times New Roman"/>
          <w:sz w:val="18"/>
          <w:szCs w:val="18"/>
          <w:vertAlign w:val="superscript"/>
        </w:rPr>
        <w:t>c</w:t>
      </w:r>
      <w:r w:rsidRPr="00914D81">
        <w:rPr>
          <w:rFonts w:ascii="Palatino Linotype" w:eastAsia="Times New Roman" w:hAnsi="Palatino Linotype" w:cs="Times New Roman"/>
          <w:sz w:val="18"/>
          <w:szCs w:val="18"/>
        </w:rPr>
        <w:t>Difference</w:t>
      </w:r>
      <w:proofErr w:type="spellEnd"/>
      <w:proofErr w:type="gramEnd"/>
      <w:r w:rsidRPr="00914D81">
        <w:rPr>
          <w:rFonts w:ascii="Palatino Linotype" w:eastAsia="Times New Roman" w:hAnsi="Palatino Linotype" w:cs="Times New Roman"/>
          <w:sz w:val="18"/>
          <w:szCs w:val="18"/>
        </w:rPr>
        <w:t xml:space="preserve"> in proportion of </w:t>
      </w:r>
      <w:del w:id="533" w:author="Angela Lupattelli" w:date="2022-05-16T09:25:00Z">
        <w:r w:rsidRPr="00914D81" w:rsidDel="00462F74">
          <w:rPr>
            <w:rFonts w:ascii="Palatino Linotype" w:eastAsia="Times New Roman" w:hAnsi="Palatino Linotype" w:cs="Times New Roman"/>
            <w:sz w:val="18"/>
            <w:szCs w:val="18"/>
          </w:rPr>
          <w:delText>POM</w:delText>
        </w:r>
      </w:del>
      <w:del w:id="534" w:author="Angela Lupattelli" w:date="2022-05-16T09:27:00Z">
        <w:r w:rsidR="00462F74" w:rsidRPr="00914D81" w:rsidDel="00462F74">
          <w:rPr>
            <w:rFonts w:ascii="Palatino Linotype" w:eastAsia="Times New Roman" w:hAnsi="Palatino Linotype" w:cs="Times New Roman"/>
            <w:sz w:val="18"/>
            <w:szCs w:val="18"/>
          </w:rPr>
          <w:delText xml:space="preserve"> </w:delText>
        </w:r>
      </w:del>
      <w:ins w:id="535" w:author="Angela Lupattelli" w:date="2022-05-16T09:27:00Z">
        <w:r w:rsidR="00462F74">
          <w:rPr>
            <w:rFonts w:ascii="Palatino Linotype" w:eastAsia="Times New Roman" w:hAnsi="Palatino Linotype" w:cs="Times New Roman"/>
            <w:sz w:val="18"/>
            <w:szCs w:val="18"/>
          </w:rPr>
          <w:t>prescription-only medication</w:t>
        </w:r>
      </w:ins>
      <w:ins w:id="536" w:author="Angela Lupattelli" w:date="2022-05-16T13:04:00Z">
        <w:r w:rsidR="00B30148">
          <w:rPr>
            <w:rFonts w:ascii="Palatino Linotype" w:eastAsia="Times New Roman" w:hAnsi="Palatino Linotype" w:cs="Times New Roman"/>
            <w:sz w:val="18"/>
            <w:szCs w:val="18"/>
          </w:rPr>
          <w:t xml:space="preserve"> </w:t>
        </w:r>
      </w:ins>
      <w:r w:rsidRPr="00914D81">
        <w:rPr>
          <w:rFonts w:ascii="Palatino Linotype" w:eastAsia="Times New Roman" w:hAnsi="Palatino Linotype" w:cs="Times New Roman"/>
          <w:sz w:val="18"/>
          <w:szCs w:val="18"/>
        </w:rPr>
        <w:t>use between same individuals from past in Syria to Norway.</w:t>
      </w:r>
    </w:p>
    <w:p w:rsidR="00B30148" w:rsidRDefault="00994FD4" w:rsidP="00B30148">
      <w:pPr>
        <w:pStyle w:val="Brodtekst"/>
        <w:spacing w:after="0" w:line="240" w:lineRule="auto"/>
        <w:jc w:val="both"/>
        <w:rPr>
          <w:ins w:id="537" w:author="Angela Lupattelli" w:date="2022-05-16T13:05:00Z"/>
          <w:rFonts w:ascii="Palatino Linotype" w:eastAsia="Times New Roman" w:hAnsi="Palatino Linotype" w:cs="Times New Roman"/>
          <w:sz w:val="18"/>
          <w:szCs w:val="18"/>
        </w:rPr>
      </w:pPr>
      <w:r w:rsidRPr="00914D81">
        <w:rPr>
          <w:rFonts w:ascii="Palatino Linotype" w:eastAsia="Times New Roman" w:hAnsi="Palatino Linotype" w:cs="Times New Roman"/>
          <w:sz w:val="18"/>
          <w:szCs w:val="18"/>
          <w:vertAlign w:val="superscript"/>
        </w:rPr>
        <w:t>*</w:t>
      </w:r>
      <w:r w:rsidRPr="00914D81">
        <w:rPr>
          <w:rFonts w:ascii="Palatino Linotype" w:eastAsia="Times New Roman" w:hAnsi="Palatino Linotype" w:cs="Times New Roman"/>
          <w:sz w:val="18"/>
          <w:szCs w:val="18"/>
        </w:rPr>
        <w:t xml:space="preserve">p-value = &lt; 0.001; </w:t>
      </w:r>
      <w:r w:rsidRPr="00914D81">
        <w:rPr>
          <w:rFonts w:ascii="Palatino Linotype" w:eastAsia="Times New Roman" w:hAnsi="Palatino Linotype" w:cs="Times New Roman"/>
          <w:sz w:val="18"/>
          <w:szCs w:val="18"/>
          <w:vertAlign w:val="superscript"/>
        </w:rPr>
        <w:t>§</w:t>
      </w:r>
      <w:r w:rsidRPr="00914D81">
        <w:rPr>
          <w:rFonts w:ascii="Palatino Linotype" w:eastAsia="Times New Roman" w:hAnsi="Palatino Linotype" w:cs="Times New Roman"/>
          <w:sz w:val="18"/>
          <w:szCs w:val="18"/>
        </w:rPr>
        <w:t xml:space="preserve">0.05 &gt; p-value ≥ 0.001; p-values derive from the </w:t>
      </w:r>
      <w:proofErr w:type="spellStart"/>
      <w:r w:rsidRPr="00914D81">
        <w:rPr>
          <w:rFonts w:ascii="Palatino Linotype" w:eastAsia="Times New Roman" w:hAnsi="Palatino Linotype" w:cs="Times New Roman"/>
          <w:sz w:val="18"/>
          <w:szCs w:val="18"/>
        </w:rPr>
        <w:t>McNemar</w:t>
      </w:r>
      <w:proofErr w:type="spellEnd"/>
      <w:r w:rsidRPr="00914D81">
        <w:rPr>
          <w:rFonts w:ascii="Palatino Linotype" w:eastAsia="Times New Roman" w:hAnsi="Palatino Linotype" w:cs="Times New Roman"/>
          <w:sz w:val="18"/>
          <w:szCs w:val="18"/>
        </w:rPr>
        <w:t xml:space="preserve">-test comparing use of </w:t>
      </w:r>
      <w:del w:id="538" w:author="Angela Lupattelli" w:date="2022-05-16T09:25:00Z">
        <w:r w:rsidRPr="00914D81" w:rsidDel="00462F74">
          <w:rPr>
            <w:rFonts w:ascii="Palatino Linotype" w:eastAsia="Times New Roman" w:hAnsi="Palatino Linotype" w:cs="Times New Roman"/>
            <w:sz w:val="18"/>
            <w:szCs w:val="18"/>
          </w:rPr>
          <w:delText>POM</w:delText>
        </w:r>
      </w:del>
      <w:del w:id="539" w:author="Angela Lupattelli" w:date="2022-05-16T09:27:00Z">
        <w:r w:rsidRPr="00914D81" w:rsidDel="00462F74">
          <w:rPr>
            <w:rFonts w:ascii="Palatino Linotype" w:eastAsia="Times New Roman" w:hAnsi="Palatino Linotype" w:cs="Times New Roman"/>
            <w:sz w:val="18"/>
            <w:szCs w:val="18"/>
          </w:rPr>
          <w:delText xml:space="preserve"> </w:delText>
        </w:r>
      </w:del>
      <w:ins w:id="540" w:author="Angela Lupattelli" w:date="2022-05-16T09:27:00Z">
        <w:r w:rsidR="00B30148">
          <w:rPr>
            <w:rFonts w:ascii="Palatino Linotype" w:eastAsia="Times New Roman" w:hAnsi="Palatino Linotype" w:cs="Times New Roman"/>
            <w:sz w:val="18"/>
            <w:szCs w:val="18"/>
          </w:rPr>
          <w:t xml:space="preserve">prescription-only </w:t>
        </w:r>
      </w:ins>
      <w:r w:rsidRPr="00914D81">
        <w:rPr>
          <w:rFonts w:ascii="Palatino Linotype" w:eastAsia="Times New Roman" w:hAnsi="Palatino Linotype" w:cs="Times New Roman"/>
          <w:sz w:val="18"/>
          <w:szCs w:val="18"/>
        </w:rPr>
        <w:t xml:space="preserve">medications in Syria versus in Norway. </w:t>
      </w:r>
    </w:p>
    <w:p w:rsidR="0063259D" w:rsidRPr="00914D81" w:rsidDel="00B30148" w:rsidRDefault="00B30148" w:rsidP="0063259D">
      <w:pPr>
        <w:pStyle w:val="Brodtekst"/>
        <w:spacing w:after="0" w:line="240" w:lineRule="auto"/>
        <w:jc w:val="both"/>
        <w:rPr>
          <w:del w:id="541" w:author="Angela Lupattelli" w:date="2022-05-16T13:05:00Z"/>
          <w:rFonts w:ascii="Palatino Linotype" w:eastAsia="Times New Roman" w:hAnsi="Palatino Linotype" w:cs="Times New Roman"/>
          <w:snapToGrid w:val="0"/>
          <w:color w:val="000000"/>
          <w:sz w:val="18"/>
          <w:szCs w:val="18"/>
          <w:lang w:eastAsia="de-DE" w:bidi="en-US"/>
        </w:rPr>
      </w:pPr>
      <w:ins w:id="542" w:author="Angela Lupattelli" w:date="2022-05-16T13:05:00Z">
        <w:r w:rsidRPr="00B30148">
          <w:rPr>
            <w:rFonts w:eastAsia="Times New Roman"/>
            <w:sz w:val="18"/>
            <w:szCs w:val="18"/>
            <w:rPrChange w:id="543" w:author="Angela Lupattelli" w:date="2022-05-16T13:05:00Z">
              <w:rPr>
                <w:rFonts w:eastAsia="Times New Roman"/>
                <w:snapToGrid w:val="0"/>
                <w:sz w:val="18"/>
                <w:lang w:eastAsia="de-DE" w:bidi="en-US"/>
              </w:rPr>
            </w:rPrChange>
          </w:rPr>
          <w:t>Data with &lt;5 respondents are not shown due to Norwegian data protection regulations</w:t>
        </w:r>
        <w:r>
          <w:rPr>
            <w:rFonts w:ascii="Palatino Linotype" w:eastAsia="Times New Roman" w:hAnsi="Palatino Linotype" w:cs="Times New Roman"/>
            <w:sz w:val="18"/>
            <w:szCs w:val="18"/>
          </w:rPr>
          <w:t>.</w:t>
        </w:r>
        <w:r w:rsidRPr="00914D81" w:rsidDel="00B30148">
          <w:rPr>
            <w:rFonts w:ascii="Palatino Linotype" w:eastAsia="Times New Roman" w:hAnsi="Palatino Linotype" w:cs="Times New Roman"/>
            <w:snapToGrid w:val="0"/>
            <w:color w:val="000000"/>
            <w:sz w:val="18"/>
            <w:szCs w:val="18"/>
            <w:lang w:eastAsia="de-DE" w:bidi="en-US"/>
          </w:rPr>
          <w:t xml:space="preserve"> </w:t>
        </w:r>
      </w:ins>
      <w:del w:id="544" w:author="Angela Lupattelli" w:date="2022-05-16T13:05:00Z">
        <w:r w:rsidR="0063259D" w:rsidRPr="00914D81" w:rsidDel="00B30148">
          <w:rPr>
            <w:rFonts w:ascii="Palatino Linotype" w:eastAsia="Times New Roman" w:hAnsi="Palatino Linotype" w:cs="Times New Roman"/>
            <w:snapToGrid w:val="0"/>
            <w:color w:val="000000"/>
            <w:sz w:val="18"/>
            <w:szCs w:val="18"/>
            <w:lang w:eastAsia="de-DE" w:bidi="en-US"/>
          </w:rPr>
          <w:delText xml:space="preserve">Data with &lt;5 respondents are not shown. </w:delText>
        </w:r>
      </w:del>
    </w:p>
    <w:p w:rsidR="00994FD4" w:rsidRPr="00994FD4" w:rsidRDefault="00994FD4" w:rsidP="00B30148">
      <w:pPr>
        <w:pStyle w:val="Brodtekst"/>
        <w:spacing w:after="0" w:line="240" w:lineRule="auto"/>
        <w:jc w:val="both"/>
        <w:sectPr w:rsidR="00994FD4" w:rsidRPr="00994FD4" w:rsidSect="00994FD4">
          <w:type w:val="continuous"/>
          <w:pgSz w:w="16838" w:h="11906" w:orient="landscape" w:code="9"/>
          <w:pgMar w:top="720" w:right="1411" w:bottom="720" w:left="1080" w:header="1022" w:footer="346" w:gutter="0"/>
          <w:lnNumType w:countBy="1" w:distance="259" w:restart="continuous"/>
          <w:pgNumType w:start="1"/>
          <w:cols w:space="425"/>
          <w:titlePg/>
          <w:bidi/>
          <w:docGrid w:type="linesAndChars" w:linePitch="326"/>
        </w:sectPr>
      </w:pPr>
    </w:p>
    <w:bookmarkEnd w:id="417"/>
    <w:p w:rsidR="00711394" w:rsidRPr="0063259D" w:rsidRDefault="00711394" w:rsidP="00711394">
      <w:r w:rsidRPr="0063259D">
        <w:rPr>
          <w:b/>
          <w:iCs/>
        </w:rPr>
        <w:t>Table 3</w:t>
      </w:r>
      <w:r w:rsidRPr="0063259D">
        <w:rPr>
          <w:iCs/>
        </w:rPr>
        <w:t>. Change in use of the most common prescription-only-medications in Syria versus Norway</w:t>
      </w:r>
    </w:p>
    <w:tbl>
      <w:tblPr>
        <w:tblW w:w="11970" w:type="dxa"/>
        <w:tblCellMar>
          <w:left w:w="10" w:type="dxa"/>
          <w:right w:w="10" w:type="dxa"/>
        </w:tblCellMar>
        <w:tblLook w:val="0000" w:firstRow="0" w:lastRow="0" w:firstColumn="0" w:lastColumn="0" w:noHBand="0" w:noVBand="0"/>
      </w:tblPr>
      <w:tblGrid>
        <w:gridCol w:w="2245"/>
        <w:gridCol w:w="900"/>
        <w:gridCol w:w="1710"/>
        <w:gridCol w:w="990"/>
        <w:gridCol w:w="1440"/>
        <w:gridCol w:w="810"/>
        <w:gridCol w:w="1620"/>
        <w:gridCol w:w="900"/>
        <w:gridCol w:w="1355"/>
      </w:tblGrid>
      <w:tr w:rsidR="00711394" w:rsidTr="0063259D">
        <w:trPr>
          <w:trHeight w:val="431"/>
        </w:trPr>
        <w:tc>
          <w:tcPr>
            <w:tcW w:w="2245" w:type="dxa"/>
            <w:vMerge w:val="restart"/>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rPr>
                <w:rFonts w:eastAsia="Times New Roman"/>
                <w:b/>
                <w:bCs/>
              </w:rPr>
            </w:pPr>
          </w:p>
          <w:p w:rsidR="00711394" w:rsidRPr="0063259D" w:rsidRDefault="00711394" w:rsidP="0063259D">
            <w:pPr>
              <w:rPr>
                <w:rFonts w:eastAsia="Times New Roman"/>
                <w:b/>
                <w:bCs/>
              </w:rPr>
            </w:pPr>
          </w:p>
          <w:p w:rsidR="00711394" w:rsidRPr="0063259D" w:rsidRDefault="00711394" w:rsidP="0063259D">
            <w:pPr>
              <w:rPr>
                <w:rFonts w:eastAsia="Times New Roman"/>
                <w:b/>
                <w:bCs/>
              </w:rPr>
            </w:pPr>
          </w:p>
          <w:p w:rsidR="00711394" w:rsidRPr="0063259D" w:rsidRDefault="00711394" w:rsidP="0063259D">
            <w:pPr>
              <w:rPr>
                <w:rFonts w:eastAsia="Times New Roman"/>
                <w:b/>
                <w:bCs/>
              </w:rPr>
            </w:pPr>
            <w:r w:rsidRPr="0063259D">
              <w:rPr>
                <w:rFonts w:eastAsia="Times New Roman"/>
                <w:b/>
                <w:bCs/>
              </w:rPr>
              <w:t>Medications</w:t>
            </w:r>
          </w:p>
        </w:tc>
        <w:tc>
          <w:tcPr>
            <w:tcW w:w="2610" w:type="dxa"/>
            <w:gridSpan w:val="2"/>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jc w:val="center"/>
              <w:rPr>
                <w:rFonts w:eastAsia="Times New Roman"/>
                <w:b/>
                <w:bCs/>
              </w:rPr>
            </w:pPr>
            <w:r w:rsidRPr="0063259D">
              <w:rPr>
                <w:rFonts w:eastAsia="Times New Roman"/>
                <w:b/>
                <w:bCs/>
              </w:rPr>
              <w:t xml:space="preserve">No </w:t>
            </w:r>
            <w:del w:id="545" w:author="Angela Lupattelli" w:date="2022-05-16T09:25:00Z">
              <w:r w:rsidRPr="0063259D" w:rsidDel="00462F74">
                <w:rPr>
                  <w:rFonts w:eastAsia="Times New Roman"/>
                  <w:b/>
                  <w:bCs/>
                </w:rPr>
                <w:delText>POM</w:delText>
              </w:r>
            </w:del>
            <w:del w:id="546" w:author="Angela Lupattelli" w:date="2022-05-16T09:27:00Z">
              <w:r w:rsidRPr="0063259D" w:rsidDel="00462F74">
                <w:rPr>
                  <w:rFonts w:eastAsia="Times New Roman"/>
                  <w:b/>
                  <w:bCs/>
                </w:rPr>
                <w:delText xml:space="preserve"> </w:delText>
              </w:r>
            </w:del>
            <w:ins w:id="547" w:author="Angela Lupattelli" w:date="2022-05-16T09:27:00Z">
              <w:r w:rsidR="00185C11">
                <w:rPr>
                  <w:rFonts w:eastAsia="Times New Roman"/>
                  <w:b/>
                  <w:bCs/>
                </w:rPr>
                <w:t>prescription-only medication</w:t>
              </w:r>
            </w:ins>
            <w:ins w:id="548" w:author="Angela Lupattelli" w:date="2022-05-16T09:58:00Z">
              <w:r w:rsidR="00185C11">
                <w:rPr>
                  <w:rFonts w:eastAsia="Times New Roman"/>
                  <w:b/>
                  <w:bCs/>
                </w:rPr>
                <w:t xml:space="preserve"> </w:t>
              </w:r>
            </w:ins>
            <w:r w:rsidRPr="0063259D">
              <w:rPr>
                <w:rFonts w:eastAsia="Times New Roman"/>
                <w:b/>
                <w:bCs/>
              </w:rPr>
              <w:t>use neither in Syria nor in Norway</w:t>
            </w:r>
          </w:p>
        </w:tc>
        <w:tc>
          <w:tcPr>
            <w:tcW w:w="2430" w:type="dxa"/>
            <w:gridSpan w:val="2"/>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185C11" w:rsidP="00D566EF">
            <w:pPr>
              <w:jc w:val="center"/>
              <w:rPr>
                <w:rFonts w:eastAsia="Times New Roman"/>
                <w:b/>
                <w:bCs/>
              </w:rPr>
            </w:pPr>
            <w:ins w:id="549" w:author="Angela Lupattelli" w:date="2022-05-16T09:58:00Z">
              <w:r>
                <w:rPr>
                  <w:rFonts w:eastAsia="Times New Roman"/>
                  <w:b/>
                  <w:bCs/>
                </w:rPr>
                <w:t>P</w:t>
              </w:r>
            </w:ins>
            <w:del w:id="550" w:author="Angela Lupattelli" w:date="2022-05-16T09:25:00Z">
              <w:r w:rsidR="00711394" w:rsidRPr="0063259D" w:rsidDel="00462F74">
                <w:rPr>
                  <w:rFonts w:eastAsia="Times New Roman"/>
                  <w:b/>
                  <w:bCs/>
                </w:rPr>
                <w:delText>POM</w:delText>
              </w:r>
            </w:del>
            <w:del w:id="551" w:author="Angela Lupattelli" w:date="2022-05-16T09:27:00Z">
              <w:r w:rsidR="00711394" w:rsidRPr="0063259D" w:rsidDel="00462F74">
                <w:rPr>
                  <w:rFonts w:eastAsia="Times New Roman"/>
                  <w:b/>
                  <w:bCs/>
                </w:rPr>
                <w:delText xml:space="preserve"> </w:delText>
              </w:r>
            </w:del>
            <w:ins w:id="552" w:author="Angela Lupattelli" w:date="2022-05-16T09:27:00Z">
              <w:r>
                <w:rPr>
                  <w:rFonts w:eastAsia="Times New Roman"/>
                  <w:b/>
                  <w:bCs/>
                </w:rPr>
                <w:t>rescription-only medication</w:t>
              </w:r>
            </w:ins>
            <w:ins w:id="553" w:author="Angela Lupattelli" w:date="2022-05-16T09:58:00Z">
              <w:r>
                <w:rPr>
                  <w:rFonts w:eastAsia="Times New Roman"/>
                  <w:b/>
                  <w:bCs/>
                </w:rPr>
                <w:t xml:space="preserve"> </w:t>
              </w:r>
            </w:ins>
            <w:r w:rsidR="00711394" w:rsidRPr="0063259D">
              <w:rPr>
                <w:rFonts w:eastAsia="Times New Roman"/>
                <w:b/>
                <w:bCs/>
              </w:rPr>
              <w:t>use both in Syria and in Norway</w:t>
            </w:r>
          </w:p>
        </w:tc>
        <w:tc>
          <w:tcPr>
            <w:tcW w:w="2430" w:type="dxa"/>
            <w:gridSpan w:val="2"/>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jc w:val="center"/>
              <w:rPr>
                <w:rFonts w:eastAsia="Times New Roman"/>
                <w:b/>
                <w:bCs/>
              </w:rPr>
            </w:pPr>
            <w:del w:id="554" w:author="Angela Lupattelli" w:date="2022-05-16T09:25:00Z">
              <w:r w:rsidRPr="0063259D" w:rsidDel="00462F74">
                <w:rPr>
                  <w:rFonts w:eastAsia="Times New Roman"/>
                  <w:b/>
                  <w:bCs/>
                </w:rPr>
                <w:delText>POM</w:delText>
              </w:r>
            </w:del>
            <w:del w:id="555" w:author="Angela Lupattelli" w:date="2022-05-16T09:27:00Z">
              <w:r w:rsidRPr="0063259D" w:rsidDel="00462F74">
                <w:rPr>
                  <w:rFonts w:eastAsia="Times New Roman"/>
                  <w:b/>
                  <w:bCs/>
                </w:rPr>
                <w:delText xml:space="preserve"> </w:delText>
              </w:r>
            </w:del>
            <w:ins w:id="556" w:author="Angela Lupattelli" w:date="2022-05-16T09:58:00Z">
              <w:r w:rsidR="00185C11">
                <w:rPr>
                  <w:rFonts w:eastAsia="Times New Roman"/>
                  <w:b/>
                  <w:bCs/>
                </w:rPr>
                <w:t>P</w:t>
              </w:r>
            </w:ins>
            <w:ins w:id="557" w:author="Angela Lupattelli" w:date="2022-05-16T09:27:00Z">
              <w:r w:rsidR="00185C11">
                <w:rPr>
                  <w:rFonts w:eastAsia="Times New Roman"/>
                  <w:b/>
                  <w:bCs/>
                </w:rPr>
                <w:t>rescription-only medication</w:t>
              </w:r>
            </w:ins>
            <w:ins w:id="558" w:author="Angela Lupattelli" w:date="2022-05-16T09:58:00Z">
              <w:r w:rsidR="00185C11">
                <w:rPr>
                  <w:rFonts w:eastAsia="Times New Roman"/>
                  <w:b/>
                  <w:bCs/>
                </w:rPr>
                <w:t xml:space="preserve"> </w:t>
              </w:r>
            </w:ins>
            <w:r w:rsidRPr="0063259D">
              <w:rPr>
                <w:rFonts w:eastAsia="Times New Roman"/>
                <w:b/>
                <w:bCs/>
              </w:rPr>
              <w:t>use only in</w:t>
            </w:r>
          </w:p>
          <w:p w:rsidR="00711394" w:rsidRPr="0063259D" w:rsidRDefault="00711394" w:rsidP="0063259D">
            <w:pPr>
              <w:jc w:val="center"/>
              <w:rPr>
                <w:rFonts w:eastAsia="Times New Roman"/>
                <w:b/>
                <w:bCs/>
              </w:rPr>
            </w:pPr>
            <w:r w:rsidRPr="0063259D">
              <w:rPr>
                <w:rFonts w:eastAsia="Times New Roman"/>
                <w:b/>
                <w:bCs/>
              </w:rPr>
              <w:t>Syria</w:t>
            </w:r>
          </w:p>
        </w:tc>
        <w:tc>
          <w:tcPr>
            <w:tcW w:w="2255" w:type="dxa"/>
            <w:gridSpan w:val="2"/>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711394" w:rsidP="00D566EF">
            <w:pPr>
              <w:jc w:val="center"/>
              <w:rPr>
                <w:rFonts w:eastAsia="Times New Roman"/>
                <w:b/>
                <w:bCs/>
              </w:rPr>
            </w:pPr>
            <w:del w:id="559" w:author="Angela Lupattelli" w:date="2022-05-16T09:25:00Z">
              <w:r w:rsidRPr="0063259D" w:rsidDel="00462F74">
                <w:rPr>
                  <w:rFonts w:eastAsia="Times New Roman"/>
                  <w:b/>
                  <w:bCs/>
                </w:rPr>
                <w:delText>POM</w:delText>
              </w:r>
            </w:del>
            <w:del w:id="560" w:author="Angela Lupattelli" w:date="2022-05-16T09:27:00Z">
              <w:r w:rsidRPr="0063259D" w:rsidDel="00462F74">
                <w:rPr>
                  <w:rFonts w:eastAsia="Times New Roman"/>
                  <w:b/>
                  <w:bCs/>
                </w:rPr>
                <w:delText xml:space="preserve"> </w:delText>
              </w:r>
            </w:del>
            <w:ins w:id="561" w:author="Angela Lupattelli" w:date="2022-05-16T09:58:00Z">
              <w:r w:rsidR="00185C11">
                <w:rPr>
                  <w:rFonts w:eastAsia="Times New Roman"/>
                  <w:b/>
                  <w:bCs/>
                </w:rPr>
                <w:t>P</w:t>
              </w:r>
            </w:ins>
            <w:ins w:id="562" w:author="Angela Lupattelli" w:date="2022-05-16T09:27:00Z">
              <w:r w:rsidR="00185C11">
                <w:rPr>
                  <w:rFonts w:eastAsia="Times New Roman"/>
                  <w:b/>
                  <w:bCs/>
                </w:rPr>
                <w:t>rescription-only medication</w:t>
              </w:r>
            </w:ins>
            <w:ins w:id="563" w:author="Angela Lupattelli" w:date="2022-05-16T09:58:00Z">
              <w:r w:rsidR="00185C11">
                <w:rPr>
                  <w:rFonts w:eastAsia="Times New Roman"/>
                  <w:b/>
                  <w:bCs/>
                </w:rPr>
                <w:t xml:space="preserve"> </w:t>
              </w:r>
            </w:ins>
            <w:r w:rsidRPr="0063259D">
              <w:rPr>
                <w:rFonts w:eastAsia="Times New Roman"/>
                <w:b/>
                <w:bCs/>
              </w:rPr>
              <w:t>use only in Norway</w:t>
            </w:r>
          </w:p>
        </w:tc>
      </w:tr>
      <w:tr w:rsidR="00711394" w:rsidTr="0063259D">
        <w:trPr>
          <w:trHeight w:val="548"/>
        </w:trPr>
        <w:tc>
          <w:tcPr>
            <w:tcW w:w="2245" w:type="dxa"/>
            <w:vMerge/>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rPr>
                <w:rFonts w:eastAsia="Times New Roman"/>
                <w:b/>
                <w:bCs/>
              </w:rPr>
            </w:pPr>
          </w:p>
        </w:tc>
        <w:tc>
          <w:tcPr>
            <w:tcW w:w="900" w:type="dxa"/>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jc w:val="center"/>
              <w:rPr>
                <w:rFonts w:eastAsia="Times New Roman"/>
                <w:b/>
                <w:bCs/>
              </w:rPr>
            </w:pPr>
            <w:r w:rsidRPr="0063259D">
              <w:rPr>
                <w:rFonts w:eastAsia="Times New Roman"/>
                <w:b/>
                <w:bCs/>
              </w:rPr>
              <w:t>n</w:t>
            </w:r>
          </w:p>
        </w:tc>
        <w:tc>
          <w:tcPr>
            <w:tcW w:w="1710" w:type="dxa"/>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jc w:val="center"/>
              <w:rPr>
                <w:rFonts w:eastAsia="Times New Roman"/>
                <w:b/>
                <w:bCs/>
              </w:rPr>
            </w:pPr>
            <w:r w:rsidRPr="0063259D">
              <w:rPr>
                <w:rFonts w:eastAsia="Times New Roman"/>
                <w:b/>
                <w:bCs/>
              </w:rPr>
              <w:t>%</w:t>
            </w:r>
          </w:p>
          <w:p w:rsidR="00711394" w:rsidRPr="0063259D" w:rsidRDefault="00711394" w:rsidP="0063259D">
            <w:pPr>
              <w:jc w:val="center"/>
              <w:rPr>
                <w:rFonts w:eastAsia="Times New Roman"/>
                <w:b/>
                <w:bCs/>
              </w:rPr>
            </w:pPr>
            <w:r w:rsidRPr="0063259D">
              <w:rPr>
                <w:rFonts w:eastAsia="Times New Roman"/>
                <w:b/>
                <w:bCs/>
              </w:rPr>
              <w:t>(95% CI)</w:t>
            </w:r>
          </w:p>
        </w:tc>
        <w:tc>
          <w:tcPr>
            <w:tcW w:w="990" w:type="dxa"/>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jc w:val="center"/>
              <w:rPr>
                <w:rFonts w:eastAsia="Times New Roman"/>
                <w:b/>
                <w:bCs/>
              </w:rPr>
            </w:pPr>
            <w:r w:rsidRPr="0063259D">
              <w:rPr>
                <w:rFonts w:eastAsia="Times New Roman"/>
                <w:b/>
                <w:bCs/>
              </w:rPr>
              <w:t>n</w:t>
            </w:r>
          </w:p>
        </w:tc>
        <w:tc>
          <w:tcPr>
            <w:tcW w:w="1440" w:type="dxa"/>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jc w:val="center"/>
              <w:rPr>
                <w:rFonts w:eastAsia="Times New Roman"/>
                <w:b/>
                <w:bCs/>
              </w:rPr>
            </w:pPr>
            <w:r w:rsidRPr="0063259D">
              <w:rPr>
                <w:rFonts w:eastAsia="Times New Roman"/>
                <w:b/>
                <w:bCs/>
              </w:rPr>
              <w:t>%</w:t>
            </w:r>
          </w:p>
          <w:p w:rsidR="00711394" w:rsidRPr="0063259D" w:rsidRDefault="00711394" w:rsidP="0063259D">
            <w:pPr>
              <w:jc w:val="center"/>
              <w:rPr>
                <w:rFonts w:eastAsia="Times New Roman"/>
                <w:b/>
                <w:bCs/>
              </w:rPr>
            </w:pPr>
            <w:r w:rsidRPr="0063259D">
              <w:rPr>
                <w:rFonts w:eastAsia="Times New Roman"/>
                <w:b/>
                <w:bCs/>
              </w:rPr>
              <w:t>(95% CI)</w:t>
            </w:r>
          </w:p>
        </w:tc>
        <w:tc>
          <w:tcPr>
            <w:tcW w:w="810" w:type="dxa"/>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jc w:val="center"/>
              <w:rPr>
                <w:rFonts w:eastAsia="Times New Roman"/>
                <w:b/>
                <w:bCs/>
              </w:rPr>
            </w:pPr>
            <w:r w:rsidRPr="0063259D">
              <w:rPr>
                <w:rFonts w:eastAsia="Times New Roman"/>
                <w:b/>
                <w:bCs/>
              </w:rPr>
              <w:t>n</w:t>
            </w:r>
          </w:p>
        </w:tc>
        <w:tc>
          <w:tcPr>
            <w:tcW w:w="1620" w:type="dxa"/>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jc w:val="center"/>
              <w:rPr>
                <w:rFonts w:eastAsia="Times New Roman"/>
                <w:b/>
                <w:bCs/>
              </w:rPr>
            </w:pPr>
            <w:r w:rsidRPr="0063259D">
              <w:rPr>
                <w:rFonts w:eastAsia="Times New Roman"/>
                <w:b/>
                <w:bCs/>
              </w:rPr>
              <w:t>%</w:t>
            </w:r>
          </w:p>
          <w:p w:rsidR="00711394" w:rsidRPr="0063259D" w:rsidRDefault="00711394" w:rsidP="0063259D">
            <w:pPr>
              <w:jc w:val="center"/>
              <w:rPr>
                <w:rFonts w:eastAsia="Times New Roman"/>
                <w:b/>
                <w:bCs/>
              </w:rPr>
            </w:pPr>
            <w:r w:rsidRPr="0063259D">
              <w:rPr>
                <w:rFonts w:eastAsia="Times New Roman"/>
                <w:b/>
                <w:bCs/>
              </w:rPr>
              <w:t>(95% CI)</w:t>
            </w:r>
          </w:p>
        </w:tc>
        <w:tc>
          <w:tcPr>
            <w:tcW w:w="900" w:type="dxa"/>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jc w:val="center"/>
              <w:rPr>
                <w:rFonts w:eastAsia="Times New Roman"/>
                <w:b/>
                <w:bCs/>
              </w:rPr>
            </w:pPr>
            <w:r w:rsidRPr="0063259D">
              <w:rPr>
                <w:rFonts w:eastAsia="Times New Roman"/>
                <w:b/>
                <w:bCs/>
              </w:rPr>
              <w:t>n</w:t>
            </w:r>
          </w:p>
        </w:tc>
        <w:tc>
          <w:tcPr>
            <w:tcW w:w="1355" w:type="dxa"/>
            <w:tcBorders>
              <w:top w:val="single" w:sz="4" w:space="0" w:color="000000"/>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jc w:val="center"/>
              <w:rPr>
                <w:rFonts w:eastAsia="Times New Roman"/>
                <w:b/>
                <w:bCs/>
              </w:rPr>
            </w:pPr>
            <w:r w:rsidRPr="0063259D">
              <w:rPr>
                <w:rFonts w:eastAsia="Times New Roman"/>
                <w:b/>
                <w:bCs/>
              </w:rPr>
              <w:t>%</w:t>
            </w:r>
          </w:p>
          <w:p w:rsidR="00711394" w:rsidRPr="0063259D" w:rsidRDefault="00711394" w:rsidP="0063259D">
            <w:pPr>
              <w:jc w:val="center"/>
              <w:rPr>
                <w:rFonts w:eastAsia="Times New Roman"/>
                <w:b/>
                <w:bCs/>
              </w:rPr>
            </w:pPr>
            <w:r w:rsidRPr="0063259D">
              <w:rPr>
                <w:rFonts w:eastAsia="Times New Roman"/>
                <w:b/>
                <w:bCs/>
              </w:rPr>
              <w:t>(95% CI)</w:t>
            </w:r>
          </w:p>
        </w:tc>
      </w:tr>
      <w:tr w:rsidR="00711394" w:rsidTr="0063259D">
        <w:trPr>
          <w:trHeight w:val="224"/>
        </w:trPr>
        <w:tc>
          <w:tcPr>
            <w:tcW w:w="2245" w:type="dxa"/>
            <w:tcBorders>
              <w:top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Painkillers/Analgesics</w:t>
            </w:r>
          </w:p>
        </w:tc>
        <w:tc>
          <w:tcPr>
            <w:tcW w:w="900" w:type="dxa"/>
            <w:tcBorders>
              <w:top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23</w:t>
            </w:r>
          </w:p>
        </w:tc>
        <w:tc>
          <w:tcPr>
            <w:tcW w:w="1710" w:type="dxa"/>
            <w:tcBorders>
              <w:top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5.5</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0.5-22.4)</w:t>
            </w:r>
          </w:p>
        </w:tc>
        <w:tc>
          <w:tcPr>
            <w:tcW w:w="990" w:type="dxa"/>
            <w:tcBorders>
              <w:top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94</w:t>
            </w:r>
          </w:p>
        </w:tc>
        <w:tc>
          <w:tcPr>
            <w:tcW w:w="1440" w:type="dxa"/>
            <w:tcBorders>
              <w:top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63.5</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55.4-70.9)</w:t>
            </w:r>
          </w:p>
        </w:tc>
        <w:tc>
          <w:tcPr>
            <w:tcW w:w="810" w:type="dxa"/>
            <w:tcBorders>
              <w:top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22</w:t>
            </w:r>
          </w:p>
        </w:tc>
        <w:tc>
          <w:tcPr>
            <w:tcW w:w="1620" w:type="dxa"/>
            <w:tcBorders>
              <w:top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4.9</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0.0-21.6)</w:t>
            </w:r>
          </w:p>
        </w:tc>
        <w:tc>
          <w:tcPr>
            <w:tcW w:w="900" w:type="dxa"/>
            <w:tcBorders>
              <w:top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9</w:t>
            </w:r>
          </w:p>
        </w:tc>
        <w:tc>
          <w:tcPr>
            <w:tcW w:w="1355" w:type="dxa"/>
            <w:tcBorders>
              <w:top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6.1</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3.2-11.3)</w:t>
            </w:r>
          </w:p>
        </w:tc>
      </w:tr>
      <w:tr w:rsidR="00711394" w:rsidTr="0063259D">
        <w:trPr>
          <w:trHeight w:val="233"/>
        </w:trPr>
        <w:tc>
          <w:tcPr>
            <w:tcW w:w="2245"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Antibiotics</w:t>
            </w:r>
          </w:p>
        </w:tc>
        <w:tc>
          <w:tcPr>
            <w:tcW w:w="90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42</w:t>
            </w:r>
          </w:p>
        </w:tc>
        <w:tc>
          <w:tcPr>
            <w:tcW w:w="171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28.4</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21.7-36.2)</w:t>
            </w:r>
          </w:p>
        </w:tc>
        <w:tc>
          <w:tcPr>
            <w:tcW w:w="99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37</w:t>
            </w:r>
          </w:p>
        </w:tc>
        <w:tc>
          <w:tcPr>
            <w:tcW w:w="144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25.0</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8.6-32.7)</w:t>
            </w:r>
          </w:p>
        </w:tc>
        <w:tc>
          <w:tcPr>
            <w:tcW w:w="81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60</w:t>
            </w:r>
          </w:p>
        </w:tc>
        <w:tc>
          <w:tcPr>
            <w:tcW w:w="162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40.5</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32.9-48.7)</w:t>
            </w:r>
          </w:p>
        </w:tc>
        <w:tc>
          <w:tcPr>
            <w:tcW w:w="90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9</w:t>
            </w:r>
          </w:p>
        </w:tc>
        <w:tc>
          <w:tcPr>
            <w:tcW w:w="1355"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6.1</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3.2-11.3)</w:t>
            </w:r>
          </w:p>
        </w:tc>
      </w:tr>
      <w:tr w:rsidR="00711394" w:rsidTr="0063259D">
        <w:trPr>
          <w:trHeight w:val="143"/>
        </w:trPr>
        <w:tc>
          <w:tcPr>
            <w:tcW w:w="2245" w:type="dxa"/>
            <w:shd w:val="clear" w:color="auto" w:fill="FFFFFF"/>
            <w:noWrap/>
            <w:tcMar>
              <w:top w:w="0" w:type="dxa"/>
              <w:left w:w="108" w:type="dxa"/>
              <w:bottom w:w="0" w:type="dxa"/>
              <w:right w:w="108" w:type="dxa"/>
            </w:tcMar>
          </w:tcPr>
          <w:p w:rsidR="00D566EF" w:rsidRDefault="00D566EF" w:rsidP="00D566EF">
            <w:pPr>
              <w:autoSpaceDN w:val="0"/>
              <w:spacing w:line="240" w:lineRule="auto"/>
              <w:jc w:val="center"/>
              <w:rPr>
                <w:ins w:id="564" w:author="Angela Lupattelli" w:date="2022-05-16T13:06:00Z"/>
                <w:rFonts w:eastAsia="Times New Roman"/>
                <w:noProof w:val="0"/>
                <w:lang w:eastAsia="en-US"/>
              </w:rPr>
            </w:pPr>
            <w:ins w:id="565" w:author="Angela Lupattelli" w:date="2022-05-16T13:06:00Z">
              <w:r w:rsidRPr="0094775F">
                <w:rPr>
                  <w:rFonts w:eastAsia="Times New Roman"/>
                  <w:noProof w:val="0"/>
                  <w:lang w:eastAsia="en-US"/>
                </w:rPr>
                <w:t>Gastro</w:t>
              </w:r>
              <w:r>
                <w:rPr>
                  <w:rFonts w:eastAsia="Times New Roman"/>
                  <w:noProof w:val="0"/>
                  <w:lang w:eastAsia="en-US"/>
                </w:rPr>
                <w:t>intestinal</w:t>
              </w:r>
            </w:ins>
            <w:del w:id="566" w:author="Angela Lupattelli" w:date="2022-05-16T13:06:00Z">
              <w:r w:rsidR="00711394" w:rsidRPr="0063259D" w:rsidDel="00D566EF">
                <w:rPr>
                  <w:rFonts w:eastAsia="Times New Roman"/>
                  <w:noProof w:val="0"/>
                  <w:lang w:eastAsia="en-US"/>
                </w:rPr>
                <w:delText>GI/</w:delText>
              </w:r>
            </w:del>
            <w:ins w:id="567" w:author="Angela Lupattelli" w:date="2022-05-16T13:06:00Z">
              <w:r>
                <w:rPr>
                  <w:rFonts w:eastAsia="Times New Roman"/>
                  <w:noProof w:val="0"/>
                  <w:lang w:eastAsia="en-US"/>
                </w:rPr>
                <w:t>/</w:t>
              </w:r>
            </w:ins>
          </w:p>
          <w:p w:rsidR="00711394" w:rsidRPr="0063259D" w:rsidRDefault="00711394" w:rsidP="00D566EF">
            <w:pPr>
              <w:autoSpaceDN w:val="0"/>
              <w:spacing w:line="240" w:lineRule="auto"/>
              <w:jc w:val="center"/>
              <w:rPr>
                <w:rFonts w:eastAsia="Times New Roman"/>
                <w:noProof w:val="0"/>
                <w:lang w:eastAsia="en-US"/>
              </w:rPr>
            </w:pPr>
            <w:del w:id="568" w:author="Angela Lupattelli" w:date="2022-05-16T13:06:00Z">
              <w:r w:rsidRPr="0063259D" w:rsidDel="00D566EF">
                <w:rPr>
                  <w:rFonts w:eastAsia="Times New Roman"/>
                  <w:noProof w:val="0"/>
                  <w:lang w:eastAsia="en-US"/>
                </w:rPr>
                <w:delText>d</w:delText>
              </w:r>
            </w:del>
            <w:ins w:id="569" w:author="Angela Lupattelli" w:date="2022-05-16T13:06:00Z">
              <w:r w:rsidR="00D566EF">
                <w:rPr>
                  <w:rFonts w:eastAsia="Times New Roman"/>
                  <w:noProof w:val="0"/>
                  <w:lang w:eastAsia="en-US"/>
                </w:rPr>
                <w:t>D</w:t>
              </w:r>
            </w:ins>
            <w:r w:rsidRPr="0063259D">
              <w:rPr>
                <w:rFonts w:eastAsia="Times New Roman"/>
                <w:noProof w:val="0"/>
                <w:lang w:eastAsia="en-US"/>
              </w:rPr>
              <w:t>igestive drugs</w:t>
            </w:r>
          </w:p>
        </w:tc>
        <w:tc>
          <w:tcPr>
            <w:tcW w:w="90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81</w:t>
            </w:r>
          </w:p>
        </w:tc>
        <w:tc>
          <w:tcPr>
            <w:tcW w:w="171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54.7</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46.6-62.6)</w:t>
            </w:r>
          </w:p>
        </w:tc>
        <w:tc>
          <w:tcPr>
            <w:tcW w:w="99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20</w:t>
            </w:r>
          </w:p>
        </w:tc>
        <w:tc>
          <w:tcPr>
            <w:tcW w:w="144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3.5</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8.9-20.1)</w:t>
            </w:r>
          </w:p>
        </w:tc>
        <w:tc>
          <w:tcPr>
            <w:tcW w:w="81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35</w:t>
            </w:r>
          </w:p>
        </w:tc>
        <w:tc>
          <w:tcPr>
            <w:tcW w:w="162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23.6</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7.4-31.2)</w:t>
            </w:r>
          </w:p>
        </w:tc>
        <w:tc>
          <w:tcPr>
            <w:tcW w:w="90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lt;5</w:t>
            </w:r>
          </w:p>
        </w:tc>
        <w:tc>
          <w:tcPr>
            <w:tcW w:w="1355"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w:t>
            </w:r>
          </w:p>
        </w:tc>
      </w:tr>
      <w:tr w:rsidR="00711394" w:rsidTr="0063259D">
        <w:trPr>
          <w:trHeight w:val="242"/>
        </w:trPr>
        <w:tc>
          <w:tcPr>
            <w:tcW w:w="2245"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Allergy medications</w:t>
            </w:r>
          </w:p>
        </w:tc>
        <w:tc>
          <w:tcPr>
            <w:tcW w:w="90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04</w:t>
            </w:r>
          </w:p>
        </w:tc>
        <w:tc>
          <w:tcPr>
            <w:tcW w:w="171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70.3</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62.4-77.1)</w:t>
            </w:r>
          </w:p>
        </w:tc>
        <w:tc>
          <w:tcPr>
            <w:tcW w:w="99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0</w:t>
            </w:r>
          </w:p>
        </w:tc>
        <w:tc>
          <w:tcPr>
            <w:tcW w:w="144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 xml:space="preserve">6.8 </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3.7-12.2)</w:t>
            </w:r>
          </w:p>
        </w:tc>
        <w:tc>
          <w:tcPr>
            <w:tcW w:w="81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22</w:t>
            </w:r>
          </w:p>
          <w:p w:rsidR="00711394" w:rsidRPr="0063259D" w:rsidRDefault="00711394" w:rsidP="0063259D">
            <w:pPr>
              <w:autoSpaceDN w:val="0"/>
              <w:spacing w:line="240" w:lineRule="auto"/>
              <w:jc w:val="center"/>
              <w:rPr>
                <w:rFonts w:eastAsia="Times New Roman"/>
                <w:noProof w:val="0"/>
                <w:lang w:eastAsia="en-US"/>
              </w:rPr>
            </w:pPr>
          </w:p>
        </w:tc>
        <w:tc>
          <w:tcPr>
            <w:tcW w:w="162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4.9</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0.0-21.6)</w:t>
            </w:r>
          </w:p>
        </w:tc>
        <w:tc>
          <w:tcPr>
            <w:tcW w:w="900"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lt;5</w:t>
            </w:r>
          </w:p>
        </w:tc>
        <w:tc>
          <w:tcPr>
            <w:tcW w:w="1355" w:type="dxa"/>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w:t>
            </w:r>
          </w:p>
        </w:tc>
      </w:tr>
      <w:tr w:rsidR="00711394" w:rsidTr="0063259D">
        <w:trPr>
          <w:trHeight w:val="242"/>
        </w:trPr>
        <w:tc>
          <w:tcPr>
            <w:tcW w:w="2245" w:type="dxa"/>
            <w:tcBorders>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 xml:space="preserve">Any </w:t>
            </w:r>
            <w:del w:id="570" w:author="Angela Lupattelli" w:date="2022-05-16T09:25:00Z">
              <w:r w:rsidRPr="0063259D" w:rsidDel="00462F74">
                <w:rPr>
                  <w:rFonts w:eastAsia="Times New Roman"/>
                  <w:noProof w:val="0"/>
                  <w:lang w:eastAsia="en-US"/>
                </w:rPr>
                <w:delText>POM</w:delText>
              </w:r>
            </w:del>
            <w:ins w:id="571" w:author="Angela Lupattelli" w:date="2022-05-16T09:26:00Z">
              <w:r w:rsidR="00462F74">
                <w:rPr>
                  <w:rFonts w:eastAsia="Times New Roman"/>
                  <w:noProof w:val="0"/>
                  <w:lang w:eastAsia="en-US"/>
                </w:rPr>
                <w:t>prescription-only medication</w:t>
              </w:r>
            </w:ins>
          </w:p>
        </w:tc>
        <w:tc>
          <w:tcPr>
            <w:tcW w:w="900" w:type="dxa"/>
            <w:tcBorders>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4</w:t>
            </w:r>
          </w:p>
        </w:tc>
        <w:tc>
          <w:tcPr>
            <w:tcW w:w="1710" w:type="dxa"/>
            <w:tcBorders>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9.5</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5.7-15.4)</w:t>
            </w:r>
          </w:p>
        </w:tc>
        <w:tc>
          <w:tcPr>
            <w:tcW w:w="990" w:type="dxa"/>
            <w:tcBorders>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05</w:t>
            </w:r>
          </w:p>
        </w:tc>
        <w:tc>
          <w:tcPr>
            <w:tcW w:w="1440" w:type="dxa"/>
            <w:tcBorders>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70.9</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63.1-77.7)</w:t>
            </w:r>
          </w:p>
        </w:tc>
        <w:tc>
          <w:tcPr>
            <w:tcW w:w="810" w:type="dxa"/>
            <w:tcBorders>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20</w:t>
            </w:r>
          </w:p>
        </w:tc>
        <w:tc>
          <w:tcPr>
            <w:tcW w:w="1620" w:type="dxa"/>
            <w:tcBorders>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13.5</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8.9-20.1)</w:t>
            </w:r>
          </w:p>
        </w:tc>
        <w:tc>
          <w:tcPr>
            <w:tcW w:w="900" w:type="dxa"/>
            <w:tcBorders>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 xml:space="preserve">9 </w:t>
            </w:r>
          </w:p>
        </w:tc>
        <w:tc>
          <w:tcPr>
            <w:tcW w:w="1355" w:type="dxa"/>
            <w:tcBorders>
              <w:bottom w:val="single" w:sz="4" w:space="0" w:color="000000"/>
            </w:tcBorders>
            <w:shd w:val="clear" w:color="auto" w:fill="FFFFFF"/>
            <w:noWrap/>
            <w:tcMar>
              <w:top w:w="0" w:type="dxa"/>
              <w:left w:w="108" w:type="dxa"/>
              <w:bottom w:w="0" w:type="dxa"/>
              <w:right w:w="108" w:type="dxa"/>
            </w:tcMar>
          </w:tcPr>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6.1</w:t>
            </w:r>
          </w:p>
          <w:p w:rsidR="00711394" w:rsidRPr="0063259D" w:rsidRDefault="00711394" w:rsidP="0063259D">
            <w:pPr>
              <w:autoSpaceDN w:val="0"/>
              <w:spacing w:line="240" w:lineRule="auto"/>
              <w:jc w:val="center"/>
              <w:rPr>
                <w:rFonts w:eastAsia="Times New Roman"/>
                <w:noProof w:val="0"/>
                <w:lang w:eastAsia="en-US"/>
              </w:rPr>
            </w:pPr>
            <w:r w:rsidRPr="0063259D">
              <w:rPr>
                <w:rFonts w:eastAsia="Times New Roman"/>
                <w:noProof w:val="0"/>
                <w:lang w:eastAsia="en-US"/>
              </w:rPr>
              <w:t>(3.2-11.3)</w:t>
            </w:r>
          </w:p>
        </w:tc>
      </w:tr>
    </w:tbl>
    <w:p w:rsidR="00711394" w:rsidRPr="0063259D" w:rsidRDefault="00711394" w:rsidP="00711394">
      <w:pPr>
        <w:pStyle w:val="Brodtekst"/>
        <w:spacing w:after="0" w:line="240" w:lineRule="auto"/>
        <w:rPr>
          <w:rFonts w:ascii="Palatino Linotype" w:eastAsia="Times New Roman" w:hAnsi="Palatino Linotype" w:cs="Times New Roman"/>
          <w:sz w:val="18"/>
        </w:rPr>
      </w:pPr>
      <w:r w:rsidRPr="0063259D">
        <w:rPr>
          <w:rFonts w:ascii="Palatino Linotype" w:eastAsia="Times New Roman" w:hAnsi="Palatino Linotype" w:cs="Times New Roman"/>
          <w:sz w:val="18"/>
        </w:rPr>
        <w:t xml:space="preserve">Abbreviations: CI=Confidence interval. </w:t>
      </w:r>
      <w:del w:id="572" w:author="Angela Lupattelli" w:date="2022-05-16T09:25:00Z">
        <w:r w:rsidRPr="0063259D" w:rsidDel="00462F74">
          <w:rPr>
            <w:rFonts w:ascii="Palatino Linotype" w:eastAsia="Times New Roman" w:hAnsi="Palatino Linotype" w:cs="Times New Roman"/>
            <w:sz w:val="18"/>
          </w:rPr>
          <w:delText>POM</w:delText>
        </w:r>
      </w:del>
      <w:del w:id="573" w:author="Angela Lupattelli" w:date="2022-05-16T13:04:00Z">
        <w:r w:rsidRPr="0063259D" w:rsidDel="00B30148">
          <w:rPr>
            <w:rFonts w:ascii="Palatino Linotype" w:eastAsia="Times New Roman" w:hAnsi="Palatino Linotype" w:cs="Times New Roman"/>
            <w:sz w:val="18"/>
          </w:rPr>
          <w:delText>=</w:delText>
        </w:r>
      </w:del>
      <w:del w:id="574" w:author="Angela Lupattelli" w:date="2022-05-16T09:26:00Z">
        <w:r w:rsidRPr="0063259D" w:rsidDel="00462F74">
          <w:rPr>
            <w:rFonts w:ascii="Palatino Linotype" w:eastAsia="Times New Roman" w:hAnsi="Palatino Linotype" w:cs="Times New Roman"/>
            <w:sz w:val="18"/>
          </w:rPr>
          <w:delText>prescription-only medication</w:delText>
        </w:r>
      </w:del>
      <w:del w:id="575" w:author="Angela Lupattelli" w:date="2022-05-16T13:04:00Z">
        <w:r w:rsidRPr="0063259D" w:rsidDel="00B30148">
          <w:rPr>
            <w:rFonts w:ascii="Palatino Linotype" w:eastAsia="Times New Roman" w:hAnsi="Palatino Linotype" w:cs="Times New Roman"/>
            <w:sz w:val="18"/>
          </w:rPr>
          <w:delText>.</w:delText>
        </w:r>
      </w:del>
    </w:p>
    <w:p w:rsidR="0063259D" w:rsidRDefault="00711394" w:rsidP="0063259D">
      <w:pPr>
        <w:pStyle w:val="Brodtekst"/>
        <w:spacing w:after="0" w:line="240" w:lineRule="auto"/>
        <w:jc w:val="both"/>
        <w:rPr>
          <w:rFonts w:ascii="Palatino Linotype" w:eastAsia="Times New Roman" w:hAnsi="Palatino Linotype" w:cs="Times New Roman"/>
          <w:snapToGrid w:val="0"/>
          <w:color w:val="000000"/>
          <w:sz w:val="18"/>
          <w:lang w:eastAsia="de-DE" w:bidi="en-US"/>
        </w:rPr>
      </w:pPr>
      <w:r w:rsidRPr="0063259D">
        <w:rPr>
          <w:rFonts w:ascii="Palatino Linotype" w:eastAsia="Times New Roman" w:hAnsi="Palatino Linotype" w:cs="Times New Roman"/>
          <w:sz w:val="18"/>
        </w:rPr>
        <w:t>Only most common medication groups are presented here (≥ 6 re</w:t>
      </w:r>
      <w:r w:rsidR="0063259D">
        <w:rPr>
          <w:rFonts w:ascii="Palatino Linotype" w:eastAsia="Times New Roman" w:hAnsi="Palatino Linotype" w:cs="Times New Roman"/>
          <w:sz w:val="18"/>
        </w:rPr>
        <w:t xml:space="preserve">spondents in the total sample). </w:t>
      </w:r>
      <w:ins w:id="576" w:author="Angela Lupattelli" w:date="2022-05-16T13:05:00Z">
        <w:r w:rsidR="00B30148" w:rsidRPr="00052116">
          <w:rPr>
            <w:rFonts w:ascii="Palatino Linotype" w:eastAsia="Times New Roman" w:hAnsi="Palatino Linotype" w:cs="Times New Roman"/>
            <w:snapToGrid w:val="0"/>
            <w:color w:val="000000"/>
            <w:sz w:val="18"/>
            <w:lang w:eastAsia="de-DE" w:bidi="en-US"/>
          </w:rPr>
          <w:t>Data with &lt;5 respondents are not shown</w:t>
        </w:r>
        <w:r w:rsidR="00B30148">
          <w:rPr>
            <w:rFonts w:ascii="Palatino Linotype" w:eastAsia="Times New Roman" w:hAnsi="Palatino Linotype" w:cs="Times New Roman"/>
            <w:snapToGrid w:val="0"/>
            <w:color w:val="000000"/>
            <w:sz w:val="18"/>
            <w:lang w:eastAsia="de-DE" w:bidi="en-US"/>
          </w:rPr>
          <w:t xml:space="preserve"> due to Norwegian data protection regulations</w:t>
        </w:r>
      </w:ins>
      <w:del w:id="577" w:author="Angela Lupattelli" w:date="2022-05-16T13:05:00Z">
        <w:r w:rsidR="0063259D" w:rsidRPr="00052116" w:rsidDel="00B30148">
          <w:rPr>
            <w:rFonts w:ascii="Palatino Linotype" w:eastAsia="Times New Roman" w:hAnsi="Palatino Linotype" w:cs="Times New Roman"/>
            <w:snapToGrid w:val="0"/>
            <w:color w:val="000000"/>
            <w:sz w:val="18"/>
            <w:lang w:eastAsia="de-DE" w:bidi="en-US"/>
          </w:rPr>
          <w:delText>Data with &lt;5 respondents are not shown</w:delText>
        </w:r>
      </w:del>
      <w:r w:rsidR="0063259D" w:rsidRPr="00052116">
        <w:rPr>
          <w:rFonts w:ascii="Palatino Linotype" w:eastAsia="Times New Roman" w:hAnsi="Palatino Linotype" w:cs="Times New Roman"/>
          <w:snapToGrid w:val="0"/>
          <w:color w:val="000000"/>
          <w:sz w:val="18"/>
          <w:lang w:eastAsia="de-DE" w:bidi="en-US"/>
        </w:rPr>
        <w:t>.</w:t>
      </w:r>
      <w:r w:rsidR="0063259D">
        <w:rPr>
          <w:rFonts w:ascii="Palatino Linotype" w:eastAsia="Times New Roman" w:hAnsi="Palatino Linotype" w:cs="Times New Roman"/>
          <w:snapToGrid w:val="0"/>
          <w:color w:val="000000"/>
          <w:sz w:val="18"/>
          <w:lang w:eastAsia="de-DE" w:bidi="en-US"/>
        </w:rPr>
        <w:t xml:space="preserve"> </w:t>
      </w:r>
    </w:p>
    <w:p w:rsidR="00914D81" w:rsidRDefault="00914D81" w:rsidP="00711394">
      <w:pPr>
        <w:pStyle w:val="Brodtekst"/>
        <w:spacing w:after="0" w:line="240" w:lineRule="auto"/>
        <w:rPr>
          <w:rFonts w:ascii="Palatino Linotype" w:eastAsia="Times New Roman" w:hAnsi="Palatino Linotype" w:cs="Times New Roman"/>
          <w:sz w:val="18"/>
        </w:rPr>
        <w:sectPr w:rsidR="00914D81" w:rsidSect="00914D81">
          <w:pgSz w:w="16838" w:h="11906" w:orient="landscape" w:code="9"/>
          <w:pgMar w:top="720" w:right="1411" w:bottom="720" w:left="1080" w:header="1022" w:footer="346" w:gutter="0"/>
          <w:lnNumType w:countBy="1" w:distance="259" w:restart="continuous"/>
          <w:pgNumType w:start="1"/>
          <w:cols w:space="425"/>
          <w:titlePg/>
          <w:bidi/>
          <w:docGrid w:type="linesAndChars" w:linePitch="326"/>
        </w:sectPr>
      </w:pPr>
    </w:p>
    <w:p w:rsidR="00711394" w:rsidRDefault="00711394" w:rsidP="00711394">
      <w:pPr>
        <w:pStyle w:val="Brodtekst"/>
        <w:spacing w:after="0" w:line="240" w:lineRule="auto"/>
        <w:rPr>
          <w:rFonts w:ascii="Palatino Linotype" w:eastAsia="Times New Roman" w:hAnsi="Palatino Linotype" w:cs="Times New Roman"/>
          <w:sz w:val="18"/>
        </w:rPr>
      </w:pPr>
    </w:p>
    <w:p w:rsidR="0063259D" w:rsidRPr="0063259D" w:rsidRDefault="00995C1D" w:rsidP="0063259D">
      <w:pPr>
        <w:pStyle w:val="MDPI31text"/>
        <w:ind w:firstLine="0"/>
        <w:rPr>
          <w:b/>
          <w:bCs/>
          <w:i/>
        </w:rPr>
      </w:pPr>
      <w:r>
        <w:rPr>
          <w:b/>
          <w:bCs/>
          <w:i/>
        </w:rPr>
        <w:t xml:space="preserve">3. </w:t>
      </w:r>
      <w:r w:rsidR="0063259D" w:rsidRPr="0063259D">
        <w:rPr>
          <w:b/>
          <w:bCs/>
          <w:i/>
        </w:rPr>
        <w:t xml:space="preserve">Discussion </w:t>
      </w:r>
    </w:p>
    <w:p w:rsidR="0063259D" w:rsidRPr="00995C1D" w:rsidRDefault="0063259D" w:rsidP="00995C1D">
      <w:pPr>
        <w:pStyle w:val="MDPI31text"/>
      </w:pPr>
      <w:r w:rsidRPr="00995C1D">
        <w:t xml:space="preserve">This study adds to the limited available literature on medication use among Syrian immigrants currently living in Norway. Overall, we found that approximately 8 out of 10 participants reported use of at least one </w:t>
      </w:r>
      <w:del w:id="578" w:author="Angela Lupattelli" w:date="2022-05-16T09:25:00Z">
        <w:r w:rsidRPr="00995C1D" w:rsidDel="00462F74">
          <w:delText>POM</w:delText>
        </w:r>
      </w:del>
      <w:ins w:id="579" w:author="Angela Lupattelli" w:date="2022-05-16T09:26:00Z">
        <w:r w:rsidR="007D3F43">
          <w:t>prescription-only medication</w:t>
        </w:r>
      </w:ins>
      <w:r w:rsidRPr="00995C1D">
        <w:t xml:space="preserve">, but without medical prescription, previously in their homeland Syria. In Norway, recent use of any prescribed medication was lower than in Syria, irrespective of sex, but use in both countries remained common. </w:t>
      </w:r>
      <w:ins w:id="580" w:author="Angela Lupattelli" w:date="2022-05-18T10:33:00Z">
        <w:r w:rsidR="00D42164">
          <w:t>However, i</w:t>
        </w:r>
      </w:ins>
      <w:ins w:id="581" w:author="Angela Lupattelli" w:date="2022-05-18T08:35:00Z">
        <w:r w:rsidR="00D65F8B">
          <w:t>n both Syria and Norway</w:t>
        </w:r>
      </w:ins>
      <w:ins w:id="582" w:author="Angela Lupattelli" w:date="2022-05-18T10:33:00Z">
        <w:r w:rsidR="00D42164">
          <w:t>,</w:t>
        </w:r>
      </w:ins>
      <w:ins w:id="583" w:author="Angela Lupattelli" w:date="2022-05-18T10:34:00Z">
        <w:r w:rsidR="00D42164">
          <w:t xml:space="preserve"> </w:t>
        </w:r>
      </w:ins>
      <w:ins w:id="584" w:author="Angela Lupattelli" w:date="2022-05-18T08:35:00Z">
        <w:r w:rsidR="00D65F8B">
          <w:t>females reported a significantly greater use of a</w:t>
        </w:r>
      </w:ins>
      <w:ins w:id="585" w:author="Angela Lupattelli" w:date="2022-05-18T08:32:00Z">
        <w:r w:rsidR="00D65F8B">
          <w:t>llergy medications than males, and this</w:t>
        </w:r>
      </w:ins>
      <w:ins w:id="586" w:author="Angela Lupattelli" w:date="2022-05-18T08:36:00Z">
        <w:r w:rsidR="00D65F8B">
          <w:t xml:space="preserve"> was the sole medication group for which sex differences were observed. </w:t>
        </w:r>
      </w:ins>
      <w:ins w:id="587" w:author="Angela Lupattelli" w:date="2022-05-18T08:37:00Z">
        <w:r w:rsidR="00D65F8B">
          <w:t xml:space="preserve">The reported use of prescription-only medication </w:t>
        </w:r>
        <w:r w:rsidR="00D65F8B" w:rsidRPr="00995C1D">
          <w:t>without medical prescription</w:t>
        </w:r>
        <w:r w:rsidR="00D65F8B">
          <w:t xml:space="preserve"> in Syria, in specific antibiotics, was more elevated among individuals with low health literacy compared with individuals having high health literacy</w:t>
        </w:r>
      </w:ins>
      <w:ins w:id="588" w:author="Angela Lupattelli" w:date="2022-05-18T11:19:00Z">
        <w:r w:rsidR="00DF74C9">
          <w:t>, but t</w:t>
        </w:r>
      </w:ins>
      <w:ins w:id="589" w:author="Angela Lupattelli" w:date="2022-05-18T11:20:00Z">
        <w:r w:rsidR="00DF74C9">
          <w:t>his result did not emerge in Norway.</w:t>
        </w:r>
      </w:ins>
      <w:ins w:id="590" w:author="Angela Lupattelli" w:date="2022-05-18T08:37:00Z">
        <w:r w:rsidR="00D65F8B">
          <w:t xml:space="preserve"> </w:t>
        </w:r>
      </w:ins>
      <w:del w:id="591" w:author="Angela Lupattelli" w:date="2022-05-18T12:18:00Z">
        <w:r w:rsidRPr="00995C1D" w:rsidDel="00F32DA4">
          <w:delText xml:space="preserve">Use of painkillers, antibiotics and digestive medications declined significantly from past in Syria to more recently in Norway, and a substantial proportion of participants used the latter two medication groups only in their homeland. Use of medications for sleeping problems however increased in Norway compared to Syria, and mainly in males. </w:delText>
        </w:r>
      </w:del>
      <w:del w:id="592" w:author="Angela Lupattelli" w:date="2022-05-16T22:48:00Z">
        <w:r w:rsidRPr="00995C1D" w:rsidDel="007D3F43">
          <w:delText xml:space="preserve"> </w:delText>
        </w:r>
      </w:del>
    </w:p>
    <w:p w:rsidR="0063259D" w:rsidRPr="00995C1D" w:rsidRDefault="0063259D" w:rsidP="00995C1D">
      <w:pPr>
        <w:pStyle w:val="MDPI31text"/>
      </w:pPr>
      <w:r w:rsidRPr="00995C1D">
        <w:t xml:space="preserve">Painkillers and analgesics comprised the most widely used medications in both Syria and Norway, and their use in both countries was common. Furthermore, 6.1% of the participants reported this medication use only in Norway, and these were mainly males. These findings may reflect a higher burden of long-term pain experiences among </w:t>
      </w:r>
      <w:r w:rsidR="005767BD">
        <w:t>the</w:t>
      </w:r>
      <w:r w:rsidRPr="00995C1D">
        <w:t xml:space="preserve"> study participants. A recent study examined the health status and the use of medication among Syrian refugees in two different migration phases: in a transit setting (Lebanon) and in a recipient country (Norway) </w:t>
      </w:r>
      <w:r w:rsidRPr="00995C1D">
        <w:fldChar w:fldCharType="begin"/>
      </w:r>
      <w:r w:rsidRPr="00995C1D">
        <w:instrText xml:space="preserve"> ADDIN EN.CITE &lt;EndNote&gt;&lt;Cite&gt;&lt;Author&gt;Strømme&lt;/Author&gt;&lt;Year&gt;2020&lt;/Year&gt;&lt;RecNum&gt;175&lt;/RecNum&gt;&lt;DisplayText&gt;[5]&lt;/DisplayText&gt;&lt;record&gt;&lt;rec-number&gt;175&lt;/rec-number&gt;&lt;foreign-keys&gt;&lt;key app="EN" db-id="e5sp99fsqe5xzqe9aagv599axdprxsedts2w" timestamp="1611433634"&gt;175&lt;/key&gt;&lt;/foreign-keys&gt;&lt;ref-type name="Journal Article"&gt;17&lt;/ref-type&gt;&lt;contributors&gt;&lt;authors&gt;&lt;author&gt;Strømme, Elisabeth Marie&lt;/author&gt;&lt;author&gt;Haj-Younes, Jasmin&lt;/author&gt;&lt;author&gt;Hasha, Wegdan&lt;/author&gt;&lt;author&gt;Fadnes, Lars T.&lt;/author&gt;&lt;author&gt;Kumar, Bernadette&lt;/author&gt;&lt;author&gt;Igland, Jannicke&lt;/author&gt;&lt;author&gt;Diaz, Esperanza&lt;/author&gt;&lt;/authors&gt;&lt;/contributors&gt;&lt;titles&gt;&lt;title&gt;Health status and use of medication and their association with migration related exposures among Syrian refugees in Lebanon and Norway: a cross-sectional study&lt;/title&gt;&lt;secondary-title&gt;BMC Public Health&lt;/secondary-title&gt;&lt;/titles&gt;&lt;periodical&gt;&lt;full-title&gt;BMC Public Health&lt;/full-title&gt;&lt;/periodical&gt;&lt;pages&gt;341&lt;/pages&gt;&lt;volume&gt;20&lt;/volume&gt;&lt;number&gt;1&lt;/number&gt;&lt;dates&gt;&lt;year&gt;2020&lt;/year&gt;&lt;pub-dates&gt;&lt;date&gt;2020/03/17&lt;/date&gt;&lt;/pub-dates&gt;&lt;/dates&gt;&lt;isbn&gt;1471-2458&lt;/isbn&gt;&lt;urls&gt;&lt;related-urls&gt;&lt;url&gt;https://doi.org/10.1186/s12889-020-8376-7&lt;/url&gt;&lt;url&gt;https://www.ncbi.nlm.nih.gov/pmc/articles/PMC7077130/pdf/12889_2020_Article_8376.pdf&lt;/url&gt;&lt;/related-urls&gt;&lt;/urls&gt;&lt;electronic-resource-num&gt;10.1186/s12889-020-8376-7&lt;/electronic-resource-num&gt;&lt;/record&gt;&lt;/Cite&gt;&lt;/EndNote&gt;</w:instrText>
      </w:r>
      <w:r w:rsidRPr="00995C1D">
        <w:fldChar w:fldCharType="separate"/>
      </w:r>
      <w:r w:rsidRPr="00995C1D">
        <w:t>[5]</w:t>
      </w:r>
      <w:r w:rsidRPr="00995C1D">
        <w:fldChar w:fldCharType="end"/>
      </w:r>
      <w:r w:rsidRPr="00995C1D">
        <w:t xml:space="preserve">. This study showed that almost one-third of Syrians refugees were struggling with chronic pain, whereas 46% and 57% reported headaches and musculoskeletal pain, respectively </w:t>
      </w:r>
      <w:r w:rsidRPr="00995C1D">
        <w:fldChar w:fldCharType="begin"/>
      </w:r>
      <w:r w:rsidRPr="00995C1D">
        <w:instrText xml:space="preserve"> ADDIN EN.CITE &lt;EndNote&gt;&lt;Cite&gt;&lt;Author&gt;Strømme&lt;/Author&gt;&lt;Year&gt;2020&lt;/Year&gt;&lt;RecNum&gt;175&lt;/RecNum&gt;&lt;DisplayText&gt;[5]&lt;/DisplayText&gt;&lt;record&gt;&lt;rec-number&gt;175&lt;/rec-number&gt;&lt;foreign-keys&gt;&lt;key app="EN" db-id="e5sp99fsqe5xzqe9aagv599axdprxsedts2w" timestamp="1611433634"&gt;175&lt;/key&gt;&lt;/foreign-keys&gt;&lt;ref-type name="Journal Article"&gt;17&lt;/ref-type&gt;&lt;contributors&gt;&lt;authors&gt;&lt;author&gt;Strømme, Elisabeth Marie&lt;/author&gt;&lt;author&gt;Haj-Younes, Jasmin&lt;/author&gt;&lt;author&gt;Hasha, Wegdan&lt;/author&gt;&lt;author&gt;Fadnes, Lars T.&lt;/author&gt;&lt;author&gt;Kumar, Bernadette&lt;/author&gt;&lt;author&gt;Igland, Jannicke&lt;/author&gt;&lt;author&gt;Diaz, Esperanza&lt;/author&gt;&lt;/authors&gt;&lt;/contributors&gt;&lt;titles&gt;&lt;title&gt;Health status and use of medication and their association with migration related exposures among Syrian refugees in Lebanon and Norway: a cross-sectional study&lt;/title&gt;&lt;secondary-title&gt;BMC Public Health&lt;/secondary-title&gt;&lt;/titles&gt;&lt;periodical&gt;&lt;full-title&gt;BMC Public Health&lt;/full-title&gt;&lt;/periodical&gt;&lt;pages&gt;341&lt;/pages&gt;&lt;volume&gt;20&lt;/volume&gt;&lt;number&gt;1&lt;/number&gt;&lt;dates&gt;&lt;year&gt;2020&lt;/year&gt;&lt;pub-dates&gt;&lt;date&gt;2020/03/17&lt;/date&gt;&lt;/pub-dates&gt;&lt;/dates&gt;&lt;isbn&gt;1471-2458&lt;/isbn&gt;&lt;urls&gt;&lt;related-urls&gt;&lt;url&gt;https://doi.org/10.1186/s12889-020-8376-7&lt;/url&gt;&lt;url&gt;https://www.ncbi.nlm.nih.gov/pmc/articles/PMC7077130/pdf/12889_2020_Article_8376.pdf&lt;/url&gt;&lt;/related-urls&gt;&lt;/urls&gt;&lt;electronic-resource-num&gt;10.1186/s12889-020-8376-7&lt;/electronic-resource-num&gt;&lt;/record&gt;&lt;/Cite&gt;&lt;/EndNote&gt;</w:instrText>
      </w:r>
      <w:r w:rsidRPr="00995C1D">
        <w:fldChar w:fldCharType="separate"/>
      </w:r>
      <w:r w:rsidRPr="00995C1D">
        <w:t>[5]</w:t>
      </w:r>
      <w:r w:rsidRPr="00995C1D">
        <w:fldChar w:fldCharType="end"/>
      </w:r>
      <w:r w:rsidRPr="00995C1D">
        <w:t>. A strong relationship between trauma exposure and chronic pain among Syrian refugees was found in the Norwegian CHART study</w:t>
      </w:r>
      <w:r w:rsidR="00A3441F">
        <w:t xml:space="preserve"> </w:t>
      </w:r>
      <w:r w:rsidRPr="00995C1D">
        <w:fldChar w:fldCharType="begin">
          <w:fldData xml:space="preserve">PEVuZE5vdGU+PENpdGU+PEF1dGhvcj5TdHLDuG1tZTwvQXV0aG9yPjxZZWFyPjIwMTk8L1llYXI+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</w:fldData>
        </w:fldChar>
      </w:r>
      <w:r w:rsidR="00F32DA4">
        <w:instrText xml:space="preserve"> ADDIN EN.CITE </w:instrText>
      </w:r>
      <w:r w:rsidR="00F32DA4">
        <w:fldChar w:fldCharType="begin">
          <w:fldData xml:space="preserve">PEVuZE5vdGU+PENpdGU+PEF1dGhvcj5TdHLDuG1tZTwvQXV0aG9yPjxZZWFyPjIwMTk8L1llYXI+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</w:fldData>
        </w:fldChar>
      </w:r>
      <w:r w:rsidR="00F32DA4">
        <w:instrText xml:space="preserve"> ADDIN EN.CITE.DATA </w:instrText>
      </w:r>
      <w:r w:rsidR="00F32DA4">
        <w:fldChar w:fldCharType="end"/>
      </w:r>
      <w:r w:rsidRPr="00995C1D">
        <w:fldChar w:fldCharType="separate"/>
      </w:r>
      <w:r w:rsidR="00885269">
        <w:rPr>
          <w:noProof/>
        </w:rPr>
        <w:t>[16]</w:t>
      </w:r>
      <w:r w:rsidRPr="00995C1D">
        <w:fldChar w:fldCharType="end"/>
      </w:r>
      <w:r w:rsidRPr="00995C1D">
        <w:t xml:space="preserve">. Although our study did not specifically ask about the type of analgesic or painkillers used and the dosages, use of specific medications (e.g., NSAIDs) should be not protracted for long periods and at high dosages </w:t>
      </w:r>
      <w:r w:rsidRPr="00995C1D">
        <w:fldChar w:fldCharType="begin">
          <w:fldData xml:space="preserve">PEVuZE5vdGU+PENpdGU+PEF1dGhvcj5CYWxseTwvQXV0aG9yPjxZZWFyPjIwMTc8L1llYXI+PFJl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</w:fldData>
        </w:fldChar>
      </w:r>
      <w:r w:rsidR="00F32DA4">
        <w:instrText xml:space="preserve"> ADDIN EN.CITE </w:instrText>
      </w:r>
      <w:r w:rsidR="00F32DA4">
        <w:fldChar w:fldCharType="begin">
          <w:fldData xml:space="preserve">PEVuZE5vdGU+PENpdGU+PEF1dGhvcj5CYWxseTwvQXV0aG9yPjxZZWFyPjIwMTc8L1llYXI+PFJl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</w:fldData>
        </w:fldChar>
      </w:r>
      <w:r w:rsidR="00F32DA4">
        <w:instrText xml:space="preserve"> ADDIN EN.CITE.DATA </w:instrText>
      </w:r>
      <w:r w:rsidR="00F32DA4">
        <w:fldChar w:fldCharType="end"/>
      </w:r>
      <w:r w:rsidRPr="00995C1D">
        <w:fldChar w:fldCharType="separate"/>
      </w:r>
      <w:r w:rsidR="00885269">
        <w:rPr>
          <w:noProof/>
        </w:rPr>
        <w:t>[17, 18]</w:t>
      </w:r>
      <w:r w:rsidRPr="00995C1D">
        <w:fldChar w:fldCharType="end"/>
      </w:r>
      <w:r w:rsidRPr="00995C1D">
        <w:t xml:space="preserve">. </w:t>
      </w:r>
    </w:p>
    <w:p w:rsidR="0063259D" w:rsidRPr="00995C1D" w:rsidRDefault="0063259D" w:rsidP="00995C1D">
      <w:pPr>
        <w:pStyle w:val="MDPI31text"/>
      </w:pPr>
      <w:moveFromRangeStart w:id="593" w:author="Angela Lupattelli" w:date="2022-05-18T10:42:00Z" w:name="move103762965"/>
      <w:moveFrom w:id="594" w:author="Angela Lupattelli" w:date="2022-05-18T10:42:00Z">
        <w:r w:rsidRPr="00995C1D" w:rsidDel="001A09B4">
          <w:t xml:space="preserve">According to our results, the estimated proportions of prescribed medications for treatment of chronic diseases such as diabetes, high blood pressure or high cholesterol, were relatively low but higher in Norway than in Syria. </w:t>
        </w:r>
      </w:moveFrom>
      <w:moveFromRangeEnd w:id="593"/>
      <w:ins w:id="595" w:author="Angela Lupattelli" w:date="2022-05-18T10:36:00Z">
        <w:r w:rsidR="001A09B4">
          <w:t xml:space="preserve">No sex-specific differences were observed in relation to </w:t>
        </w:r>
      </w:ins>
      <w:ins w:id="596" w:author="Angela Lupattelli" w:date="2022-05-18T10:42:00Z">
        <w:r w:rsidR="001A09B4" w:rsidRPr="001A09B4">
          <w:t>prescribed medications for treatment of chronic diseases</w:t>
        </w:r>
      </w:ins>
      <w:ins w:id="597" w:author="Angela Lupattelli" w:date="2022-05-18T10:36:00Z">
        <w:r w:rsidR="001A09B4">
          <w:t xml:space="preserve">, except </w:t>
        </w:r>
      </w:ins>
      <w:ins w:id="598" w:author="Angela Lupattelli" w:date="2022-05-18T10:40:00Z">
        <w:r w:rsidR="001A09B4">
          <w:t>that</w:t>
        </w:r>
      </w:ins>
      <w:ins w:id="599" w:author="Angela Lupattelli" w:date="2022-05-18T10:38:00Z">
        <w:r w:rsidR="001A09B4">
          <w:t xml:space="preserve"> females reported greater use of </w:t>
        </w:r>
      </w:ins>
      <w:ins w:id="600" w:author="Angela Lupattelli" w:date="2022-05-18T10:40:00Z">
        <w:r w:rsidR="001A09B4">
          <w:t>allergy</w:t>
        </w:r>
      </w:ins>
      <w:ins w:id="601" w:author="Angela Lupattelli" w:date="2022-05-18T10:38:00Z">
        <w:r w:rsidR="001A09B4">
          <w:t xml:space="preserve"> medications </w:t>
        </w:r>
      </w:ins>
      <w:ins w:id="602" w:author="Angela Lupattelli" w:date="2022-05-18T10:40:00Z">
        <w:r w:rsidR="001A09B4">
          <w:t xml:space="preserve">than males </w:t>
        </w:r>
      </w:ins>
      <w:ins w:id="603" w:author="Angela Lupattelli" w:date="2022-05-18T10:38:00Z">
        <w:r w:rsidR="001A09B4">
          <w:t>in both Syria and Norway</w:t>
        </w:r>
      </w:ins>
      <w:ins w:id="604" w:author="Angela Lupattelli" w:date="2022-05-18T10:40:00Z">
        <w:r w:rsidR="001A09B4">
          <w:t xml:space="preserve">. This finding may </w:t>
        </w:r>
      </w:ins>
      <w:ins w:id="605" w:author="Angela Lupattelli" w:date="2022-05-18T10:38:00Z">
        <w:r w:rsidR="001A09B4">
          <w:t xml:space="preserve">reflect a </w:t>
        </w:r>
      </w:ins>
      <w:ins w:id="606" w:author="Angela Lupattelli" w:date="2022-05-18T10:39:00Z">
        <w:r w:rsidR="001A09B4">
          <w:t xml:space="preserve">greater disease burden </w:t>
        </w:r>
      </w:ins>
      <w:ins w:id="607" w:author="Angela Lupattelli" w:date="2022-05-18T10:41:00Z">
        <w:r w:rsidR="001A09B4">
          <w:t xml:space="preserve">in women, </w:t>
        </w:r>
      </w:ins>
      <w:ins w:id="608" w:author="Angela Lupattelli" w:date="2022-05-18T10:39:00Z">
        <w:r w:rsidR="001A09B4">
          <w:t xml:space="preserve">which </w:t>
        </w:r>
      </w:ins>
      <w:ins w:id="609" w:author="Angela Lupattelli" w:date="2022-05-18T10:41:00Z">
        <w:r w:rsidR="001A09B4">
          <w:t xml:space="preserve">has identified by </w:t>
        </w:r>
      </w:ins>
      <w:ins w:id="610" w:author="Angela Lupattelli" w:date="2022-05-18T10:39:00Z">
        <w:r w:rsidR="001A09B4">
          <w:t xml:space="preserve">prior research </w:t>
        </w:r>
      </w:ins>
      <w:r w:rsidR="001A09B4">
        <w:fldChar w:fldCharType="begin"/>
      </w:r>
      <w:r w:rsidR="00F32DA4">
        <w:instrText xml:space="preserve"> ADDIN EN.CITE &lt;EndNote&gt;&lt;Cite&gt;&lt;Author&gt;Eikemo&lt;/Author&gt;&lt;Year&gt;2018&lt;/Year&gt;&lt;RecNum&gt;5383&lt;/RecNum&gt;&lt;DisplayText&gt;[19]&lt;/DisplayText&gt;&lt;record&gt;&lt;rec-number&gt;5383&lt;/rec-number&gt;&lt;foreign-keys&gt;&lt;key app="EN" db-id="d2p2xp2wstvavhetpst5rpw1x5xfv0v2tzvz" timestamp="1652862667" guid="66f408d3-e7c1-4371-a2cf-d0b48ca245bd"&gt;5383&lt;/key&gt;&lt;/foreign-keys&gt;&lt;ref-type name="Journal Article"&gt;17&lt;/ref-type&gt;&lt;contributors&gt;&lt;authors&gt;&lt;author&gt;Eikemo, Terje A&lt;/author&gt;&lt;author&gt;Gkiouleka, Anna&lt;/author&gt;&lt;author&gt;Rapp, Carolin&lt;/author&gt;&lt;author&gt;Utvei, Sigrid Skjønne&lt;/author&gt;&lt;author&gt;Huijts, Tim&lt;/author&gt;&lt;author&gt;Stathopoulou, Theoni&lt;/author&gt;&lt;/authors&gt;&lt;/contributors&gt;&lt;titles&gt;&lt;title&gt;Non-communicable diseases in Greece: inequality, gender and migration&lt;/title&gt;&lt;secondary-title&gt;European Journal of Public Health&lt;/secondary-title&gt;&lt;/titles&gt;&lt;periodical&gt;&lt;full-title&gt;European Journal of Public Health&lt;/full-title&gt;&lt;abbr-1&gt;Eur. J. Public Health&lt;/abbr-1&gt;&lt;abbr-2&gt;Eur J Public Health&lt;/abbr-2&gt;&lt;/periodical&gt;&lt;pages&gt;38-47&lt;/pages&gt;&lt;volume&gt;28&lt;/volume&gt;&lt;number&gt;suppl_5&lt;/number&gt;&lt;dates&gt;&lt;year&gt;2018&lt;/year&gt;&lt;/dates&gt;&lt;isbn&gt;1101-1262&lt;/isbn&gt;&lt;urls&gt;&lt;related-urls&gt;&lt;url&gt;https://doi.org/10.1093/eurpub/cky219&lt;/url&gt;&lt;/related-urls&gt;&lt;/urls&gt;&lt;electronic-resource-num&gt;10.1093/eurpub/cky219&lt;/electronic-resource-num&gt;&lt;access-date&gt;5/18/2022&lt;/access-date&gt;&lt;/record&gt;&lt;/Cite&gt;&lt;/EndNote&gt;</w:instrText>
      </w:r>
      <w:r w:rsidR="001A09B4">
        <w:fldChar w:fldCharType="separate"/>
      </w:r>
      <w:r w:rsidR="001A09B4">
        <w:rPr>
          <w:noProof/>
        </w:rPr>
        <w:t>[19]</w:t>
      </w:r>
      <w:r w:rsidR="001A09B4">
        <w:fldChar w:fldCharType="end"/>
      </w:r>
      <w:ins w:id="611" w:author="Angela Lupattelli" w:date="2022-05-18T10:37:00Z">
        <w:r w:rsidR="001A09B4">
          <w:t xml:space="preserve">. </w:t>
        </w:r>
      </w:ins>
      <w:moveToRangeStart w:id="612" w:author="Angela Lupattelli" w:date="2022-05-18T10:42:00Z" w:name="move103762965"/>
      <w:moveTo w:id="613" w:author="Angela Lupattelli" w:date="2022-05-18T10:42:00Z">
        <w:del w:id="614" w:author="Angela Lupattelli" w:date="2022-05-18T11:21:00Z">
          <w:r w:rsidR="001A09B4" w:rsidRPr="00995C1D" w:rsidDel="00DF74C9">
            <w:delText>According to our results, the</w:delText>
          </w:r>
        </w:del>
      </w:moveTo>
      <w:ins w:id="615" w:author="Angela Lupattelli" w:date="2022-05-18T11:21:00Z">
        <w:r w:rsidR="00DF74C9">
          <w:t>Our</w:t>
        </w:r>
      </w:ins>
      <w:moveTo w:id="616" w:author="Angela Lupattelli" w:date="2022-05-18T10:42:00Z">
        <w:r w:rsidR="001A09B4" w:rsidRPr="00995C1D">
          <w:t xml:space="preserve"> estimated proportions of prescribed medications for treatment of </w:t>
        </w:r>
        <w:del w:id="617" w:author="Angela Lupattelli" w:date="2022-05-18T10:42:00Z">
          <w:r w:rsidR="001A09B4" w:rsidRPr="00995C1D" w:rsidDel="001A09B4">
            <w:delText xml:space="preserve">chronic diseases such as </w:delText>
          </w:r>
        </w:del>
        <w:r w:rsidR="001A09B4" w:rsidRPr="00995C1D">
          <w:t xml:space="preserve">diabetes, high blood pressure or high cholesterol, were relatively low but higher in Norway than in Syria. </w:t>
        </w:r>
      </w:moveTo>
      <w:moveToRangeEnd w:id="612"/>
      <w:r w:rsidRPr="00995C1D">
        <w:t xml:space="preserve">Results of the CHART study have shown that a large number of Syrian refugees with non-communicable disorders do not receive adequate treatment with medications </w:t>
      </w:r>
      <w:r w:rsidRPr="00995C1D">
        <w:fldChar w:fldCharType="begin"/>
      </w:r>
      <w:r w:rsidRPr="00995C1D">
        <w:instrText xml:space="preserve"> ADDIN EN.CITE &lt;EndNote&gt;&lt;Cite&gt;&lt;Author&gt;Strømme&lt;/Author&gt;&lt;Year&gt;2020&lt;/Year&gt;&lt;RecNum&gt;175&lt;/RecNum&gt;&lt;DisplayText&gt;[5]&lt;/DisplayText&gt;&lt;record&gt;&lt;rec-number&gt;175&lt;/rec-number&gt;&lt;foreign-keys&gt;&lt;key app="EN" db-id="e5sp99fsqe5xzqe9aagv599axdprxsedts2w" timestamp="1611433634"&gt;175&lt;/key&gt;&lt;/foreign-keys&gt;&lt;ref-type name="Journal Article"&gt;17&lt;/ref-type&gt;&lt;contributors&gt;&lt;authors&gt;&lt;author&gt;Strømme, Elisabeth Marie&lt;/author&gt;&lt;author&gt;Haj-Younes, Jasmin&lt;/author&gt;&lt;author&gt;Hasha, Wegdan&lt;/author&gt;&lt;author&gt;Fadnes, Lars T.&lt;/author&gt;&lt;author&gt;Kumar, Bernadette&lt;/author&gt;&lt;author&gt;Igland, Jannicke&lt;/author&gt;&lt;author&gt;Diaz, Esperanza&lt;/author&gt;&lt;/authors&gt;&lt;/contributors&gt;&lt;titles&gt;&lt;title&gt;Health status and use of medication and their association with migration related exposures among Syrian refugees in Lebanon and Norway: a cross-sectional study&lt;/title&gt;&lt;secondary-title&gt;BMC Public Health&lt;/secondary-title&gt;&lt;/titles&gt;&lt;periodical&gt;&lt;full-title&gt;BMC Public Health&lt;/full-title&gt;&lt;/periodical&gt;&lt;pages&gt;341&lt;/pages&gt;&lt;volume&gt;20&lt;/volume&gt;&lt;number&gt;1&lt;/number&gt;&lt;dates&gt;&lt;year&gt;2020&lt;/year&gt;&lt;pub-dates&gt;&lt;date&gt;2020/03/17&lt;/date&gt;&lt;/pub-dates&gt;&lt;/dates&gt;&lt;isbn&gt;1471-2458&lt;/isbn&gt;&lt;urls&gt;&lt;related-urls&gt;&lt;url&gt;https://doi.org/10.1186/s12889-020-8376-7&lt;/url&gt;&lt;url&gt;https://www.ncbi.nlm.nih.gov/pmc/articles/PMC7077130/pdf/12889_2020_Article_8376.pdf&lt;/url&gt;&lt;/related-urls&gt;&lt;/urls&gt;&lt;electronic-resource-num&gt;10.1186/s12889-020-8376-7&lt;/electronic-resource-num&gt;&lt;/record&gt;&lt;/Cite&gt;&lt;/EndNote&gt;</w:instrText>
      </w:r>
      <w:r w:rsidRPr="00995C1D">
        <w:fldChar w:fldCharType="separate"/>
      </w:r>
      <w:r w:rsidRPr="00995C1D">
        <w:t>[5]</w:t>
      </w:r>
      <w:r w:rsidRPr="00995C1D">
        <w:fldChar w:fldCharType="end"/>
      </w:r>
      <w:r w:rsidRPr="00995C1D">
        <w:t xml:space="preserve">. However, as we did not measure the burden of various disorders in our study, we cannot corroborate or refute whether Syrians may be undertreated in the host country. At the same time, the higher proportion of </w:t>
      </w:r>
      <w:del w:id="618" w:author="Angela Lupattelli" w:date="2022-05-16T09:25:00Z">
        <w:r w:rsidRPr="00995C1D" w:rsidDel="00462F74">
          <w:delText>POM</w:delText>
        </w:r>
      </w:del>
      <w:del w:id="619" w:author="Angela Lupattelli" w:date="2022-05-16T09:27:00Z">
        <w:r w:rsidRPr="00995C1D" w:rsidDel="00462F74">
          <w:delText xml:space="preserve"> </w:delText>
        </w:r>
      </w:del>
      <w:ins w:id="620" w:author="Angela Lupattelli" w:date="2022-05-16T09:27:00Z">
        <w:r w:rsidR="007D3F43">
          <w:t>prescription-only medication</w:t>
        </w:r>
      </w:ins>
      <w:ins w:id="621" w:author="Angela Lupattelli" w:date="2022-05-16T22:50:00Z">
        <w:r w:rsidR="007D3F43">
          <w:t xml:space="preserve"> </w:t>
        </w:r>
      </w:ins>
      <w:r w:rsidRPr="00995C1D">
        <w:t xml:space="preserve">users for chronic diseases in Norway, relative to Syria, may suggest a greater disease burden of Syrians once they settle in a new country. Yet, alternative explanations are possible: a higher age and different treatment practices in the hosting country relative to Syria, and not least how medication use was measured in the two settings. Indeed, while participants were asked about ever use of </w:t>
      </w:r>
      <w:del w:id="622" w:author="Angela Lupattelli" w:date="2022-05-16T09:25:00Z">
        <w:r w:rsidRPr="00995C1D" w:rsidDel="00462F74">
          <w:delText>POM</w:delText>
        </w:r>
      </w:del>
      <w:del w:id="623" w:author="Angela Lupattelli" w:date="2022-05-16T09:27:00Z">
        <w:r w:rsidRPr="00995C1D" w:rsidDel="00462F74">
          <w:delText xml:space="preserve"> </w:delText>
        </w:r>
      </w:del>
      <w:ins w:id="624" w:author="Angela Lupattelli" w:date="2022-05-16T09:27:00Z">
        <w:r w:rsidR="007D3F43">
          <w:t>prescription-only medication</w:t>
        </w:r>
      </w:ins>
      <w:ins w:id="625" w:author="Angela Lupattelli" w:date="2022-05-16T22:51:00Z">
        <w:r w:rsidR="007D3F43">
          <w:t xml:space="preserve"> </w:t>
        </w:r>
      </w:ins>
      <w:r w:rsidRPr="00995C1D">
        <w:t xml:space="preserve">bought without a regular prescription in Syria, for Norway the question pertained </w:t>
      </w:r>
      <w:del w:id="626" w:author="Angela Lupattelli" w:date="2022-05-16T09:25:00Z">
        <w:r w:rsidRPr="00995C1D" w:rsidDel="00462F74">
          <w:delText>POM</w:delText>
        </w:r>
      </w:del>
      <w:del w:id="627" w:author="Angela Lupattelli" w:date="2022-05-16T09:27:00Z">
        <w:r w:rsidRPr="00995C1D" w:rsidDel="00462F74">
          <w:delText xml:space="preserve"> </w:delText>
        </w:r>
      </w:del>
      <w:ins w:id="628" w:author="Angela Lupattelli" w:date="2022-05-16T09:27:00Z">
        <w:r w:rsidR="007D3F43">
          <w:t>prescription-only medication</w:t>
        </w:r>
      </w:ins>
      <w:ins w:id="629" w:author="Angela Lupattelli" w:date="2022-05-16T22:51:00Z">
        <w:r w:rsidR="007D3F43">
          <w:t xml:space="preserve"> </w:t>
        </w:r>
      </w:ins>
      <w:r w:rsidRPr="00995C1D">
        <w:t xml:space="preserve">use bought with a prescription during the last 12 months. Thus, we may have underestimated past use of </w:t>
      </w:r>
      <w:del w:id="630" w:author="Angela Lupattelli" w:date="2022-05-16T09:25:00Z">
        <w:r w:rsidRPr="00995C1D" w:rsidDel="00462F74">
          <w:delText>POM</w:delText>
        </w:r>
      </w:del>
      <w:del w:id="631" w:author="Angela Lupattelli" w:date="2022-05-16T09:27:00Z">
        <w:r w:rsidRPr="00995C1D" w:rsidDel="00462F74">
          <w:delText xml:space="preserve"> </w:delText>
        </w:r>
      </w:del>
      <w:ins w:id="632" w:author="Angela Lupattelli" w:date="2022-05-16T09:27:00Z">
        <w:r w:rsidR="007D3F43">
          <w:t>prescription-only medication</w:t>
        </w:r>
      </w:ins>
      <w:ins w:id="633" w:author="Angela Lupattelli" w:date="2022-05-16T22:51:00Z">
        <w:r w:rsidR="007D3F43">
          <w:t xml:space="preserve"> </w:t>
        </w:r>
      </w:ins>
      <w:r w:rsidRPr="00995C1D">
        <w:t xml:space="preserve">after medical prescription in Syria. Our estimates of drug use were also higher than in CHART in relation to treatment of long-term disorders such as high blood pressure (8.7% in our study vs about 4% in CHART), high cholesterol (5.5% vs. 1-2%), or diabetes (type 1: 5.2%, type 2: 6.6% vs. 2-3%) </w:t>
      </w:r>
      <w:r w:rsidRPr="00995C1D">
        <w:fldChar w:fldCharType="begin"/>
      </w:r>
      <w:r w:rsidRPr="00995C1D">
        <w:instrText xml:space="preserve"> ADDIN EN.CITE &lt;EndNote&gt;&lt;Cite&gt;&lt;Author&gt;Strømme&lt;/Author&gt;&lt;Year&gt;2020&lt;/Year&gt;&lt;RecNum&gt;175&lt;/RecNum&gt;&lt;DisplayText&gt;[5]&lt;/DisplayText&gt;&lt;record&gt;&lt;rec-number&gt;175&lt;/rec-number&gt;&lt;foreign-keys&gt;&lt;key app="EN" db-id="e5sp99fsqe5xzqe9aagv599axdprxsedts2w" timestamp="1611433634"&gt;175&lt;/key&gt;&lt;/foreign-keys&gt;&lt;ref-type name="Journal Article"&gt;17&lt;/ref-type&gt;&lt;contributors&gt;&lt;authors&gt;&lt;author&gt;Strømme, Elisabeth Marie&lt;/author&gt;&lt;author&gt;Haj-Younes, Jasmin&lt;/author&gt;&lt;author&gt;Hasha, Wegdan&lt;/author&gt;&lt;author&gt;Fadnes, Lars T.&lt;/author&gt;&lt;author&gt;Kumar, Bernadette&lt;/author&gt;&lt;author&gt;Igland, Jannicke&lt;/author&gt;&lt;author&gt;Diaz, Esperanza&lt;/author&gt;&lt;/authors&gt;&lt;/contributors&gt;&lt;titles&gt;&lt;title&gt;Health status and use of medication and their association with migration related exposures among Syrian refugees in Lebanon and Norway: a cross-sectional study&lt;/title&gt;&lt;secondary-title&gt;BMC Public Health&lt;/secondary-title&gt;&lt;/titles&gt;&lt;periodical&gt;&lt;full-title&gt;BMC Public Health&lt;/full-title&gt;&lt;/periodical&gt;&lt;pages&gt;341&lt;/pages&gt;&lt;volume&gt;20&lt;/volume&gt;&lt;number&gt;1&lt;/number&gt;&lt;dates&gt;&lt;year&gt;2020&lt;/year&gt;&lt;pub-dates&gt;&lt;date&gt;2020/03/17&lt;/date&gt;&lt;/pub-dates&gt;&lt;/dates&gt;&lt;isbn&gt;1471-2458&lt;/isbn&gt;&lt;urls&gt;&lt;related-urls&gt;&lt;url&gt;https://doi.org/10.1186/s12889-020-8376-7&lt;/url&gt;&lt;url&gt;https://www.ncbi.nlm.nih.gov/pmc/articles/PMC7077130/pdf/12889_2020_Article_8376.pdf&lt;/url&gt;&lt;/related-urls&gt;&lt;/urls&gt;&lt;electronic-resource-num&gt;10.1186/s12889-020-8376-7&lt;/electronic-resource-num&gt;&lt;/record&gt;&lt;/Cite&gt;&lt;/EndNote&gt;</w:instrText>
      </w:r>
      <w:r w:rsidRPr="00995C1D">
        <w:fldChar w:fldCharType="separate"/>
      </w:r>
      <w:r w:rsidRPr="00995C1D">
        <w:t>[5]</w:t>
      </w:r>
      <w:r w:rsidRPr="00995C1D">
        <w:fldChar w:fldCharType="end"/>
      </w:r>
      <w:r w:rsidRPr="00995C1D">
        <w:t>. The recruitment of participants at a community pharmacy may have inflated the number of recent medication users in our study.</w:t>
      </w:r>
      <w:ins w:id="634" w:author="Angela Lupattelli" w:date="2022-05-18T10:35:00Z">
        <w:r w:rsidR="00D42164">
          <w:t xml:space="preserve"> Furthermore, the low sample size of our study may have produced more unstable estimates of medication use. </w:t>
        </w:r>
      </w:ins>
    </w:p>
    <w:p w:rsidR="00DF74C9" w:rsidRDefault="00932CF0" w:rsidP="00995C1D">
      <w:pPr>
        <w:pStyle w:val="MDPI31text"/>
        <w:rPr>
          <w:ins w:id="635" w:author="Angela Lupattelli" w:date="2022-05-18T11:25:00Z"/>
        </w:rPr>
      </w:pPr>
      <w:ins w:id="636" w:author="Angela Lupattelli" w:date="2022-05-18T12:18:00Z">
        <w:r w:rsidRPr="00995C1D">
          <w:t xml:space="preserve">Use of antibiotics and </w:t>
        </w:r>
        <w:r>
          <w:t>gastrointestinal/</w:t>
        </w:r>
        <w:r w:rsidRPr="00995C1D">
          <w:t>digestive medications declined significantly from past in Syria to more recently in Norway, and a substantial proportion of participants used the</w:t>
        </w:r>
      </w:ins>
      <w:ins w:id="637" w:author="Angela Lupattelli" w:date="2022-05-18T12:19:00Z">
        <w:r>
          <w:t>se</w:t>
        </w:r>
      </w:ins>
      <w:ins w:id="638" w:author="Angela Lupattelli" w:date="2022-05-18T12:18:00Z">
        <w:r w:rsidRPr="00995C1D">
          <w:t xml:space="preserve"> medication groups only in their homeland. </w:t>
        </w:r>
      </w:ins>
      <w:ins w:id="639" w:author="Angela Lupattelli" w:date="2022-05-18T12:19:00Z">
        <w:r>
          <w:t xml:space="preserve">This is </w:t>
        </w:r>
      </w:ins>
      <w:del w:id="640" w:author="Angela Lupattelli" w:date="2022-05-18T12:19:00Z">
        <w:r w:rsidR="0063259D" w:rsidRPr="00995C1D" w:rsidDel="00932CF0">
          <w:delText xml:space="preserve">One </w:delText>
        </w:r>
      </w:del>
      <w:r w:rsidR="0063259D" w:rsidRPr="00995C1D">
        <w:t xml:space="preserve">important finding </w:t>
      </w:r>
      <w:ins w:id="641" w:author="Angela Lupattelli" w:date="2022-05-18T12:19:00Z">
        <w:r>
          <w:t xml:space="preserve">as the </w:t>
        </w:r>
      </w:ins>
      <w:del w:id="642" w:author="Angela Lupattelli" w:date="2022-05-18T12:19:00Z">
        <w:r w:rsidR="0063259D" w:rsidRPr="00995C1D" w:rsidDel="00932CF0">
          <w:delText xml:space="preserve">is that </w:delText>
        </w:r>
      </w:del>
      <w:r w:rsidR="0063259D" w:rsidRPr="00995C1D">
        <w:t>recent use of prescribed antibiotics in Syrians once living in Norway</w:t>
      </w:r>
      <w:del w:id="643" w:author="Angela Lupattelli" w:date="2022-05-18T12:20:00Z">
        <w:r w:rsidR="0063259D" w:rsidRPr="00995C1D" w:rsidDel="00932CF0">
          <w:delText>,</w:delText>
        </w:r>
      </w:del>
      <w:r w:rsidR="0063259D" w:rsidRPr="00995C1D">
        <w:t xml:space="preserve"> </w:t>
      </w:r>
      <w:ins w:id="644" w:author="Angela Lupattelli" w:date="2022-05-18T12:20:00Z">
        <w:r>
          <w:t xml:space="preserve">reached </w:t>
        </w:r>
      </w:ins>
      <w:del w:id="645" w:author="Angela Lupattelli" w:date="2022-05-18T12:20:00Z">
        <w:r w:rsidR="0063259D" w:rsidRPr="00995C1D" w:rsidDel="00932CF0">
          <w:delText xml:space="preserve">was </w:delText>
        </w:r>
      </w:del>
      <w:ins w:id="646" w:author="Angela Lupattelli" w:date="2022-05-18T12:20:00Z">
        <w:r>
          <w:t xml:space="preserve">a </w:t>
        </w:r>
      </w:ins>
      <w:r w:rsidR="0063259D" w:rsidRPr="00995C1D">
        <w:t>comparable</w:t>
      </w:r>
      <w:del w:id="647" w:author="Angela Lupattelli" w:date="2022-05-18T12:20:00Z">
        <w:r w:rsidR="0063259D" w:rsidRPr="00995C1D" w:rsidDel="00932CF0">
          <w:delText xml:space="preserve"> to</w:delText>
        </w:r>
      </w:del>
      <w:r w:rsidR="0063259D" w:rsidRPr="00995C1D">
        <w:t xml:space="preserve"> estimate</w:t>
      </w:r>
      <w:ins w:id="648" w:author="Angela Lupattelli" w:date="2022-05-18T12:21:00Z">
        <w:r>
          <w:t xml:space="preserve"> as for </w:t>
        </w:r>
      </w:ins>
      <w:del w:id="649" w:author="Angela Lupattelli" w:date="2022-05-18T12:21:00Z">
        <w:r w:rsidR="0063259D" w:rsidRPr="00995C1D" w:rsidDel="00932CF0">
          <w:delText xml:space="preserve">s for </w:delText>
        </w:r>
      </w:del>
      <w:r w:rsidR="0063259D" w:rsidRPr="00995C1D">
        <w:t xml:space="preserve">the host community </w:t>
      </w:r>
      <w:r w:rsidR="0063259D" w:rsidRPr="00995C1D">
        <w:fldChar w:fldCharType="begin">
          <w:fldData xml:space="preserve">PEVuZE5vdGU+PENpdGU+PEF1dGhvcj5MaW5kYmVyZzwvQXV0aG9yPjxZZWFyPjIwMTc8L1llYXI+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</w:fldData>
        </w:fldChar>
      </w:r>
      <w:r w:rsidR="00F32DA4">
        <w:instrText xml:space="preserve"> ADDIN EN.CITE </w:instrText>
      </w:r>
      <w:r w:rsidR="00F32DA4">
        <w:fldChar w:fldCharType="begin">
          <w:fldData xml:space="preserve">PEVuZE5vdGU+PENpdGU+PEF1dGhvcj5MaW5kYmVyZzwvQXV0aG9yPjxZZWFyPjIwMTc8L1llYXI+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</w:fldData>
        </w:fldChar>
      </w:r>
      <w:r w:rsidR="00F32DA4">
        <w:instrText xml:space="preserve"> ADDIN EN.CITE.DATA </w:instrText>
      </w:r>
      <w:r w:rsidR="00F32DA4">
        <w:fldChar w:fldCharType="end"/>
      </w:r>
      <w:r w:rsidR="0063259D" w:rsidRPr="00995C1D">
        <w:fldChar w:fldCharType="separate"/>
      </w:r>
      <w:r w:rsidR="001A09B4">
        <w:rPr>
          <w:noProof/>
        </w:rPr>
        <w:t>[20]</w:t>
      </w:r>
      <w:r w:rsidR="0063259D" w:rsidRPr="00995C1D">
        <w:fldChar w:fldCharType="end"/>
      </w:r>
      <w:ins w:id="650" w:author="Angela Lupattelli" w:date="2022-05-18T12:20:00Z">
        <w:r>
          <w:t xml:space="preserve">. </w:t>
        </w:r>
      </w:ins>
      <w:del w:id="651" w:author="Angela Lupattelli" w:date="2022-05-18T12:20:00Z">
        <w:r w:rsidR="0063259D" w:rsidRPr="00995C1D" w:rsidDel="00932CF0">
          <w:delText>,</w:delText>
        </w:r>
      </w:del>
      <w:del w:id="652" w:author="Angela Lupattelli" w:date="2022-05-18T12:21:00Z">
        <w:r w:rsidR="0063259D" w:rsidRPr="00995C1D" w:rsidDel="00932CF0">
          <w:delText xml:space="preserve"> </w:delText>
        </w:r>
      </w:del>
      <w:del w:id="653" w:author="Angela Lupattelli" w:date="2022-05-18T12:20:00Z">
        <w:r w:rsidR="0063259D" w:rsidRPr="00995C1D" w:rsidDel="00932CF0">
          <w:delText>and use of this medication declined substantially in the transition from the homeland to Norway.</w:delText>
        </w:r>
      </w:del>
      <w:del w:id="654" w:author="Angela Lupattelli" w:date="2022-05-18T12:21:00Z">
        <w:r w:rsidR="0063259D" w:rsidRPr="00995C1D" w:rsidDel="00932CF0">
          <w:delText xml:space="preserve"> </w:delText>
        </w:r>
      </w:del>
      <w:r w:rsidR="0063259D" w:rsidRPr="00995C1D">
        <w:t xml:space="preserve">This may suggest that once established in the hosting country, Syrian immigrants generally use prescribed antibiotics </w:t>
      </w:r>
      <w:ins w:id="655" w:author="Angela Lupattelli" w:date="2022-05-18T08:40:00Z">
        <w:r w:rsidR="00D65F8B">
          <w:t xml:space="preserve">and </w:t>
        </w:r>
      </w:ins>
      <w:ins w:id="656" w:author="Angela Lupattelli" w:date="2022-05-18T08:41:00Z">
        <w:r w:rsidR="00D65F8B">
          <w:t>gastrointestinal/digestive medications</w:t>
        </w:r>
        <w:r w:rsidR="00D65F8B" w:rsidRPr="00995C1D">
          <w:t xml:space="preserve"> </w:t>
        </w:r>
      </w:ins>
      <w:r w:rsidR="0063259D" w:rsidRPr="00995C1D">
        <w:t>in comparable extent to Norwegians.</w:t>
      </w:r>
      <w:del w:id="657" w:author="Angela Lupattelli" w:date="2022-05-18T11:23:00Z">
        <w:r w:rsidR="004E5B9B" w:rsidDel="00DF74C9">
          <w:fldChar w:fldCharType="begin"/>
        </w:r>
        <w:r w:rsidR="00F41129" w:rsidDel="00DF74C9">
          <w:delInstrText xml:space="preserve"> ADDIN EN.CITE &lt;EndNote&gt;&lt;Cite&gt;&lt;Author&gt;Zhang&lt;/Author&gt;&lt;Year&gt;2020&lt;/Year&gt;&lt;RecNum&gt;5384&lt;/RecNum&gt;&lt;DisplayText&gt;[21]&lt;/DisplayText&gt;&lt;record&gt;&lt;rec-number&gt;5384&lt;/rec-number&gt;&lt;foreign-keys&gt;&lt;key app="EN" db-id="d2p2xp2wstvavhetpst5rpw1x5xfv0v2tzvz" timestamp="1652863797" guid="6288f943-16b9-4bbc-b912-0894632d4b40"&gt;5384&lt;/key&gt;&lt;/foreign-keys&gt;&lt;ref-type name="Journal Article"&gt;17&lt;/ref-type&gt;&lt;contributors&gt;&lt;authors&gt;&lt;author&gt;Zhang, Naiqi&lt;/author&gt;&lt;author&gt;Sundquist, Jan&lt;/author&gt;&lt;author&gt;Sundquist, Kristina&lt;/author&gt;&lt;author&gt;Ji, Jianguang&lt;/author&gt;&lt;/authors&gt;&lt;/contributors&gt;&lt;titles&gt;&lt;title&gt;An Increasing Trend in the Prevalence of Polypharmacy in Sweden: A Nationwide Register-Based Study&lt;/title&gt;&lt;secondary-title&gt;Frontiers in pharmacology&lt;/secondary-title&gt;&lt;alt-title&gt;Front Pharmacol&lt;/alt-title&gt;&lt;/titles&gt;&lt;periodical&gt;&lt;full-title&gt;Frontiers in Pharmacology&lt;/full-title&gt;&lt;abbr-1&gt;Front. Pharmacol.&lt;/abbr-1&gt;&lt;abbr-2&gt;Front Pharmacol&lt;/abbr-2&gt;&lt;/periodical&gt;&lt;alt-periodical&gt;&lt;full-title&gt;Frontiers in Pharmacology&lt;/full-title&gt;&lt;abbr-1&gt;Front. Pharmacol.&lt;/abbr-1&gt;&lt;abbr-2&gt;Front Pharmacol&lt;/abbr-2&gt;&lt;/alt-periodical&gt;&lt;pages&gt;326-326&lt;/pages&gt;&lt;volume&gt;11&lt;/volume&gt;&lt;keywords&gt;&lt;keyword&gt;Sweden&lt;/keyword&gt;&lt;keyword&gt;national cohort&lt;/keyword&gt;&lt;keyword&gt;polypharmacy&lt;/keyword&gt;&lt;keyword&gt;prevalence&lt;/keyword&gt;&lt;keyword&gt;temporal trend&lt;/keyword&gt;&lt;/keywords&gt;&lt;dates&gt;&lt;year&gt;2020&lt;/year&gt;&lt;/dates&gt;&lt;publisher&gt;Frontiers Media S.A.&lt;/publisher&gt;&lt;isbn&gt;1663-9812&lt;/isbn&gt;&lt;accession-num&gt;32265705&lt;/accession-num&gt;&lt;urls&gt;&lt;related-urls&gt;&lt;url&gt;https://pubmed.ncbi.nlm.nih.gov/32265705&lt;/url&gt;&lt;url&gt;https://www.ncbi.nlm.nih.gov/pmc/articles/PMC7103636/&lt;/url&gt;&lt;/related-urls&gt;&lt;/urls&gt;&lt;electronic-resource-num&gt;10.3389/fphar.2020.00326&lt;/electronic-resource-num&gt;&lt;remote-database-name&gt;PubMed&lt;/remote-database-name&gt;&lt;language&gt;eng&lt;/language&gt;&lt;/record&gt;&lt;/Cite&gt;&lt;/EndNote&gt;</w:delInstrText>
        </w:r>
        <w:r w:rsidR="004E5B9B" w:rsidDel="00DF74C9">
          <w:fldChar w:fldCharType="separate"/>
        </w:r>
        <w:r w:rsidR="004E5B9B" w:rsidDel="00DF74C9">
          <w:rPr>
            <w:noProof/>
          </w:rPr>
          <w:delText>[21]</w:delText>
        </w:r>
        <w:r w:rsidR="004E5B9B" w:rsidDel="00DF74C9">
          <w:fldChar w:fldCharType="end"/>
        </w:r>
      </w:del>
      <w:ins w:id="658" w:author="Angela Lupattelli" w:date="2022-05-18T10:48:00Z">
        <w:r w:rsidR="004E5B9B">
          <w:t xml:space="preserve"> </w:t>
        </w:r>
      </w:ins>
      <w:ins w:id="659" w:author="Angela Lupattelli" w:date="2022-05-18T10:52:00Z">
        <w:r w:rsidR="004E5B9B">
          <w:t xml:space="preserve">In our study, use of antibiotics without medical prescription in Syria </w:t>
        </w:r>
      </w:ins>
      <w:ins w:id="660" w:author="Angela Lupattelli" w:date="2022-05-18T10:59:00Z">
        <w:r w:rsidR="00646A10">
          <w:t xml:space="preserve">was </w:t>
        </w:r>
      </w:ins>
      <w:ins w:id="661" w:author="Angela Lupattelli" w:date="2022-05-18T11:00:00Z">
        <w:r w:rsidR="00646A10">
          <w:t xml:space="preserve">significantly </w:t>
        </w:r>
      </w:ins>
      <w:ins w:id="662" w:author="Angela Lupattelli" w:date="2022-05-18T10:59:00Z">
        <w:r w:rsidR="00646A10">
          <w:t xml:space="preserve">greater among </w:t>
        </w:r>
      </w:ins>
      <w:ins w:id="663" w:author="Angela Lupattelli" w:date="2022-05-18T10:52:00Z">
        <w:r w:rsidR="004E5B9B">
          <w:t xml:space="preserve">participants with low health </w:t>
        </w:r>
      </w:ins>
      <w:ins w:id="664" w:author="Angela Lupattelli" w:date="2022-05-18T10:53:00Z">
        <w:r w:rsidR="004E5B9B">
          <w:t>literacy</w:t>
        </w:r>
      </w:ins>
      <w:ins w:id="665" w:author="Angela Lupattelli" w:date="2022-05-18T10:59:00Z">
        <w:r w:rsidR="00646A10">
          <w:t>, compared to those with high level</w:t>
        </w:r>
      </w:ins>
      <w:ins w:id="666" w:author="Angela Lupattelli" w:date="2022-05-18T10:53:00Z">
        <w:r w:rsidR="004E5B9B">
          <w:t xml:space="preserve">; however, </w:t>
        </w:r>
      </w:ins>
      <w:ins w:id="667" w:author="Angela Lupattelli" w:date="2022-05-18T11:00:00Z">
        <w:r w:rsidR="00646A10">
          <w:t>such</w:t>
        </w:r>
      </w:ins>
      <w:ins w:id="668" w:author="Angela Lupattelli" w:date="2022-05-18T10:56:00Z">
        <w:r w:rsidR="004E5B9B">
          <w:t xml:space="preserve"> difference by health literacy level did not manifest for prescription-only or OTC medication use in </w:t>
        </w:r>
      </w:ins>
      <w:ins w:id="669" w:author="Angela Lupattelli" w:date="2022-05-18T11:24:00Z">
        <w:r w:rsidR="00DF74C9">
          <w:t xml:space="preserve">the hosting country. </w:t>
        </w:r>
      </w:ins>
      <w:ins w:id="670" w:author="Angela Lupattelli" w:date="2022-05-18T10:54:00Z">
        <w:r w:rsidR="004E5B9B">
          <w:t>As shown in prior research</w:t>
        </w:r>
      </w:ins>
      <w:ins w:id="671" w:author="Angela Lupattelli" w:date="2022-05-18T11:43:00Z">
        <w:r w:rsidR="00C600DD">
          <w:t xml:space="preserve"> </w:t>
        </w:r>
        <w:r w:rsidR="00C600DD">
          <w:fldChar w:fldCharType="begin">
            <w:fldData xml:space="preserve">PEVuZE5vdGU+PENpdGU+PEF1dGhvcj5EYXZpczwvQXV0aG9yPjxZZWFyPjIwMDY8L1llYXI+PFJl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</w:fldData>
          </w:fldChar>
        </w:r>
      </w:ins>
      <w:r w:rsidR="00F32DA4">
        <w:instrText xml:space="preserve"> ADDIN EN.CITE </w:instrText>
      </w:r>
      <w:r w:rsidR="00F32DA4">
        <w:fldChar w:fldCharType="begin">
          <w:fldData xml:space="preserve">PEVuZE5vdGU+PENpdGU+PEF1dGhvcj5EYXZpczwvQXV0aG9yPjxZZWFyPjIwMDY8L1llYXI+PFJl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</w:fldData>
        </w:fldChar>
      </w:r>
      <w:r w:rsidR="00F32DA4">
        <w:instrText xml:space="preserve"> ADDIN EN.CITE.DATA </w:instrText>
      </w:r>
      <w:r w:rsidR="00F32DA4">
        <w:fldChar w:fldCharType="end"/>
      </w:r>
      <w:ins w:id="672" w:author="Angela Lupattelli" w:date="2022-05-18T11:43:00Z">
        <w:r w:rsidR="00C600DD">
          <w:fldChar w:fldCharType="separate"/>
        </w:r>
        <w:r w:rsidR="00C600DD">
          <w:rPr>
            <w:noProof/>
          </w:rPr>
          <w:t>[21]</w:t>
        </w:r>
        <w:r w:rsidR="00C600DD">
          <w:fldChar w:fldCharType="end"/>
        </w:r>
      </w:ins>
      <w:ins w:id="673" w:author="Angela Lupattelli" w:date="2022-05-18T10:54:00Z">
        <w:r w:rsidR="004E5B9B">
          <w:t>, individuals with low health literacy are more likely to have limited understanding about the proper use and associated side effects of medications</w:t>
        </w:r>
      </w:ins>
      <w:del w:id="674" w:author="Angela Lupattelli" w:date="2022-05-18T11:43:00Z">
        <w:r w:rsidR="00646A10" w:rsidDel="00C600DD">
          <w:fldChar w:fldCharType="begin">
            <w:fldData xml:space="preserve">PEVuZE5vdGU+PENpdGU+PEF1dGhvcj5EYXZpczwvQXV0aG9yPjxZZWFyPjIwMDY8L1llYXI+PFJl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</w:fldData>
          </w:fldChar>
        </w:r>
        <w:r w:rsidR="00DF74C9" w:rsidDel="00C600DD">
          <w:delInstrText xml:space="preserve"> ADDIN EN.CITE </w:delInstrText>
        </w:r>
        <w:r w:rsidR="00DF74C9" w:rsidDel="00C600DD">
          <w:fldChar w:fldCharType="begin">
            <w:fldData xml:space="preserve">PEVuZE5vdGU+PENpdGU+PEF1dGhvcj5EYXZpczwvQXV0aG9yPjxZZWFyPjIwMDY8L1llYXI+PFJl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</w:fldData>
          </w:fldChar>
        </w:r>
        <w:r w:rsidR="00DF74C9" w:rsidDel="00C600DD">
          <w:delInstrText xml:space="preserve"> ADDIN EN.CITE.DATA </w:delInstrText>
        </w:r>
        <w:r w:rsidR="00DF74C9" w:rsidDel="00C600DD">
          <w:fldChar w:fldCharType="end"/>
        </w:r>
        <w:r w:rsidR="00646A10" w:rsidDel="00C600DD">
          <w:fldChar w:fldCharType="separate"/>
        </w:r>
        <w:r w:rsidR="00DF74C9" w:rsidDel="00C600DD">
          <w:rPr>
            <w:noProof/>
          </w:rPr>
          <w:delText>[21]</w:delText>
        </w:r>
        <w:r w:rsidR="00646A10" w:rsidDel="00C600DD">
          <w:fldChar w:fldCharType="end"/>
        </w:r>
      </w:del>
      <w:ins w:id="675" w:author="Angela Lupattelli" w:date="2022-05-18T11:00:00Z">
        <w:r w:rsidR="00646A10">
          <w:t>.</w:t>
        </w:r>
      </w:ins>
      <w:ins w:id="676" w:author="Angela Lupattelli" w:date="2022-05-18T10:56:00Z">
        <w:r w:rsidR="004E5B9B">
          <w:t xml:space="preserve"> </w:t>
        </w:r>
      </w:ins>
      <w:ins w:id="677" w:author="Angela Lupattelli" w:date="2022-05-18T10:57:00Z">
        <w:r w:rsidR="004E5B9B">
          <w:t xml:space="preserve">This factor, combined with the </w:t>
        </w:r>
        <w:r w:rsidR="00646A10">
          <w:t xml:space="preserve">lack of a </w:t>
        </w:r>
        <w:r w:rsidR="004E5B9B" w:rsidRPr="004E5B9B">
          <w:t>structured health care system in Syria</w:t>
        </w:r>
      </w:ins>
      <w:ins w:id="678" w:author="Angela Lupattelli" w:date="2022-05-18T11:00:00Z">
        <w:r w:rsidR="00646A10">
          <w:t xml:space="preserve"> versus </w:t>
        </w:r>
      </w:ins>
      <w:ins w:id="679" w:author="Angela Lupattelli" w:date="2022-05-18T11:01:00Z">
        <w:r w:rsidR="00646A10">
          <w:t xml:space="preserve">the presence of </w:t>
        </w:r>
      </w:ins>
      <w:ins w:id="680" w:author="Angela Lupattelli" w:date="2022-05-18T11:00:00Z">
        <w:r w:rsidR="00646A10">
          <w:t>a structure</w:t>
        </w:r>
      </w:ins>
      <w:ins w:id="681" w:author="Angela Lupattelli" w:date="2022-05-18T11:01:00Z">
        <w:r w:rsidR="00646A10">
          <w:t xml:space="preserve">d </w:t>
        </w:r>
      </w:ins>
      <w:ins w:id="682" w:author="Angela Lupattelli" w:date="2022-05-18T11:00:00Z">
        <w:r w:rsidR="00646A10">
          <w:t>and regulated system in Norway,</w:t>
        </w:r>
      </w:ins>
      <w:ins w:id="683" w:author="Angela Lupattelli" w:date="2022-05-18T11:01:00Z">
        <w:r w:rsidR="00646A10">
          <w:t xml:space="preserve"> may explain these results. </w:t>
        </w:r>
      </w:ins>
      <w:ins w:id="684" w:author="Angela Lupattelli" w:date="2022-05-18T11:51:00Z">
        <w:r w:rsidR="00CE6A0B">
          <w:t>R</w:t>
        </w:r>
      </w:ins>
      <w:ins w:id="685" w:author="Angela Lupattelli" w:date="2022-05-18T11:43:00Z">
        <w:r w:rsidR="00C600DD">
          <w:t xml:space="preserve">ecent national data for Norway </w:t>
        </w:r>
      </w:ins>
      <w:r w:rsidR="00CE6A0B">
        <w:fldChar w:fldCharType="begin"/>
      </w:r>
      <w:r w:rsidR="00F32DA4">
        <w:instrText xml:space="preserve"> ADDIN EN.CITE &lt;EndNote&gt;&lt;Cite&gt;&lt;Author&gt;Levin-Zamir&lt;/Author&gt;&lt;Year&gt;2001&lt;/Year&gt;&lt;RecNum&gt;5385&lt;/RecNum&gt;&lt;DisplayText&gt;[22]&lt;/DisplayText&gt;&lt;record&gt;&lt;rec-number&gt;5385&lt;/rec-number&gt;&lt;foreign-keys&gt;&lt;key app="EN" db-id="d2p2xp2wstvavhetpst5rpw1x5xfv0v2tzvz" timestamp="1652865223" guid="0ac76643-164a-4219-aec0-90b2acf6b315"&gt;5385&lt;/key&gt;&lt;/foreign-keys&gt;&lt;ref-type name="Journal Article"&gt;17&lt;/ref-type&gt;&lt;contributors&gt;&lt;authors&gt;&lt;author&gt;Levin-Zamir, Diane&lt;/author&gt;&lt;author&gt;Peterburg, Yitzhak&lt;/author&gt;&lt;/authors&gt;&lt;/contributors&gt;&lt;titles&gt;&lt;title&gt;Health literacy in health systems: perspectives on patient self-management in Israel&lt;/title&gt;&lt;secondary-title&gt;Health Promotion International&lt;/secondary-title&gt;&lt;/titles&gt;&lt;periodical&gt;&lt;full-title&gt;Health Promot Int&lt;/full-title&gt;&lt;abbr-1&gt;Health promotion international&lt;/abbr-1&gt;&lt;/periodical&gt;&lt;pages&gt;87-94&lt;/pages&gt;&lt;volume&gt;16&lt;/volume&gt;&lt;number&gt;1&lt;/number&gt;&lt;dates&gt;&lt;year&gt;2001&lt;/year&gt;&lt;/dates&gt;&lt;isbn&gt;0957-4824&lt;/isbn&gt;&lt;urls&gt;&lt;related-urls&gt;&lt;url&gt;https://doi.org/10.1093/heapro/16.1.87&lt;/url&gt;&lt;/related-urls&gt;&lt;/urls&gt;&lt;electronic-resource-num&gt;10.1093/heapro/16.1.87&lt;/electronic-resource-num&gt;&lt;access-date&gt;5/18/2022&lt;/access-date&gt;&lt;/record&gt;&lt;/Cite&gt;&lt;/EndNote&gt;</w:instrText>
      </w:r>
      <w:r w:rsidR="00CE6A0B">
        <w:fldChar w:fldCharType="separate"/>
      </w:r>
      <w:r w:rsidR="00CE6A0B">
        <w:rPr>
          <w:noProof/>
        </w:rPr>
        <w:t>[22]</w:t>
      </w:r>
      <w:r w:rsidR="00CE6A0B">
        <w:fldChar w:fldCharType="end"/>
      </w:r>
      <w:ins w:id="686" w:author="Angela Lupattelli" w:date="2022-05-18T11:54:00Z">
        <w:r w:rsidR="00CE6A0B">
          <w:t xml:space="preserve"> </w:t>
        </w:r>
      </w:ins>
      <w:ins w:id="687" w:author="Angela Lupattelli" w:date="2022-05-18T11:43:00Z">
        <w:r w:rsidR="00C600DD">
          <w:t xml:space="preserve">have shown that immigrants are surprisingly </w:t>
        </w:r>
      </w:ins>
      <w:ins w:id="688" w:author="Angela Lupattelli" w:date="2022-05-18T11:44:00Z">
        <w:r w:rsidR="00C600DD">
          <w:t xml:space="preserve">well </w:t>
        </w:r>
      </w:ins>
      <w:ins w:id="689" w:author="Angela Lupattelli" w:date="2022-05-18T11:43:00Z">
        <w:r w:rsidR="00C600DD">
          <w:t xml:space="preserve">informed about the structure of the Norwegian health service, </w:t>
        </w:r>
      </w:ins>
      <w:ins w:id="690" w:author="Angela Lupattelli" w:date="2022-05-18T11:51:00Z">
        <w:r w:rsidR="00CE6A0B">
          <w:t xml:space="preserve">but </w:t>
        </w:r>
      </w:ins>
      <w:ins w:id="691" w:author="Angela Lupattelli" w:date="2022-05-18T12:22:00Z">
        <w:r>
          <w:t>those</w:t>
        </w:r>
      </w:ins>
      <w:ins w:id="692" w:author="Angela Lupattelli" w:date="2022-05-18T11:47:00Z">
        <w:r w:rsidR="00C600DD">
          <w:t xml:space="preserve"> with lower educational </w:t>
        </w:r>
      </w:ins>
      <w:ins w:id="693" w:author="Angela Lupattelli" w:date="2022-05-18T11:51:00Z">
        <w:r w:rsidR="00CE6A0B">
          <w:t xml:space="preserve">or socioeconomic </w:t>
        </w:r>
      </w:ins>
      <w:ins w:id="694" w:author="Angela Lupattelli" w:date="2022-05-18T11:47:00Z">
        <w:r w:rsidR="00C600DD">
          <w:t>background face important health literacy</w:t>
        </w:r>
      </w:ins>
      <w:ins w:id="695" w:author="Angela Lupattelli" w:date="2022-05-18T11:51:00Z">
        <w:r w:rsidR="00CE6A0B">
          <w:t xml:space="preserve"> and communication</w:t>
        </w:r>
      </w:ins>
      <w:ins w:id="696" w:author="Angela Lupattelli" w:date="2022-05-18T11:47:00Z">
        <w:r w:rsidR="00C600DD">
          <w:t xml:space="preserve"> challenges</w:t>
        </w:r>
      </w:ins>
      <w:ins w:id="697" w:author="Angela Lupattelli" w:date="2022-05-18T11:51:00Z">
        <w:r w:rsidR="00CE6A0B">
          <w:t xml:space="preserve"> with he</w:t>
        </w:r>
      </w:ins>
      <w:ins w:id="698" w:author="Angela Lupattelli" w:date="2022-05-18T11:52:00Z">
        <w:r w:rsidR="00CE6A0B">
          <w:t>althcare professionals</w:t>
        </w:r>
      </w:ins>
      <w:ins w:id="699" w:author="Angela Lupattelli" w:date="2022-05-18T11:47:00Z">
        <w:r w:rsidR="00C600DD">
          <w:t xml:space="preserve">. </w:t>
        </w:r>
      </w:ins>
      <w:ins w:id="700" w:author="Angela Lupattelli" w:date="2022-05-18T11:11:00Z">
        <w:r w:rsidR="00F41129">
          <w:t>T</w:t>
        </w:r>
      </w:ins>
      <w:ins w:id="701" w:author="Angela Lupattelli" w:date="2022-05-18T11:25:00Z">
        <w:r w:rsidR="00DF74C9">
          <w:t>aken together, t</w:t>
        </w:r>
      </w:ins>
      <w:ins w:id="702" w:author="Angela Lupattelli" w:date="2022-05-18T11:11:00Z">
        <w:r w:rsidR="00F41129">
          <w:t xml:space="preserve">his underlines the importance of </w:t>
        </w:r>
      </w:ins>
      <w:ins w:id="703" w:author="Angela Lupattelli" w:date="2022-05-18T11:12:00Z">
        <w:r w:rsidR="00F41129">
          <w:t xml:space="preserve">tailored </w:t>
        </w:r>
      </w:ins>
      <w:ins w:id="704" w:author="Angela Lupattelli" w:date="2022-05-18T11:11:00Z">
        <w:r w:rsidR="00F41129">
          <w:t>patient education strategies</w:t>
        </w:r>
      </w:ins>
      <w:ins w:id="705" w:author="Angela Lupattelli" w:date="2022-05-18T11:12:00Z">
        <w:r w:rsidR="00F41129">
          <w:t xml:space="preserve"> to improve understanding of health information among immigrants, which can in turn improve outcomes and unnecessar</w:t>
        </w:r>
      </w:ins>
      <w:ins w:id="706" w:author="Angela Lupattelli" w:date="2022-05-18T11:13:00Z">
        <w:r w:rsidR="00F41129">
          <w:t>y medication use</w:t>
        </w:r>
      </w:ins>
      <w:ins w:id="707" w:author="Angela Lupattelli" w:date="2022-05-18T11:25:00Z">
        <w:r w:rsidR="00DF74C9">
          <w:t xml:space="preserve"> </w:t>
        </w:r>
      </w:ins>
      <w:del w:id="708" w:author="Angela Lupattelli" w:date="2022-05-18T08:52:00Z">
        <w:r w:rsidR="0063259D" w:rsidRPr="00995C1D" w:rsidDel="00076A97">
          <w:delText xml:space="preserve"> </w:delText>
        </w:r>
      </w:del>
      <w:r w:rsidR="00F41129">
        <w:fldChar w:fldCharType="begin"/>
      </w:r>
      <w:r w:rsidR="00F32DA4">
        <w:instrText xml:space="preserve"> ADDIN EN.CITE &lt;EndNote&gt;&lt;Cite&gt;&lt;Author&gt;Levin-Zamir&lt;/Author&gt;&lt;Year&gt;2001&lt;/Year&gt;&lt;RecNum&gt;5385&lt;/RecNum&gt;&lt;DisplayText&gt;[22]&lt;/DisplayText&gt;&lt;record&gt;&lt;rec-number&gt;5385&lt;/rec-number&gt;&lt;foreign-keys&gt;&lt;key app="EN" db-id="d2p2xp2wstvavhetpst5rpw1x5xfv0v2tzvz" timestamp="1652865223" guid="0ac76643-164a-4219-aec0-90b2acf6b315"&gt;5385&lt;/key&gt;&lt;/foreign-keys&gt;&lt;ref-type name="Journal Article"&gt;17&lt;/ref-type&gt;&lt;contributors&gt;&lt;authors&gt;&lt;author&gt;Levin-Zamir, Diane&lt;/author&gt;&lt;author&gt;Peterburg, Yitzhak&lt;/author&gt;&lt;/authors&gt;&lt;/contributors&gt;&lt;titles&gt;&lt;title&gt;Health literacy in health systems: perspectives on patient self-management in Israel&lt;/title&gt;&lt;secondary-title&gt;Health Promotion International&lt;/secondary-title&gt;&lt;/titles&gt;&lt;periodical&gt;&lt;full-title&gt;Health Promot Int&lt;/full-title&gt;&lt;abbr-1&gt;Health promotion international&lt;/abbr-1&gt;&lt;/periodical&gt;&lt;pages&gt;87-94&lt;/pages&gt;&lt;volume&gt;16&lt;/volume&gt;&lt;number&gt;1&lt;/number&gt;&lt;dates&gt;&lt;year&gt;2001&lt;/year&gt;&lt;/dates&gt;&lt;isbn&gt;0957-4824&lt;/isbn&gt;&lt;urls&gt;&lt;related-urls&gt;&lt;url&gt;https://doi.org/10.1093/heapro/16.1.87&lt;/url&gt;&lt;/related-urls&gt;&lt;/urls&gt;&lt;electronic-resource-num&gt;10.1093/heapro/16.1.87&lt;/electronic-resource-num&gt;&lt;access-date&gt;5/18/2022&lt;/access-date&gt;&lt;/record&gt;&lt;/Cite&gt;&lt;/EndNote&gt;</w:instrText>
      </w:r>
      <w:r w:rsidR="00F41129">
        <w:fldChar w:fldCharType="separate"/>
      </w:r>
      <w:r w:rsidR="00DF74C9">
        <w:rPr>
          <w:noProof/>
        </w:rPr>
        <w:t>[22]</w:t>
      </w:r>
      <w:r w:rsidR="00F41129">
        <w:fldChar w:fldCharType="end"/>
      </w:r>
      <w:ins w:id="709" w:author="Angela Lupattelli" w:date="2022-05-18T11:25:00Z">
        <w:r w:rsidR="00DF74C9">
          <w:t xml:space="preserve">. </w:t>
        </w:r>
      </w:ins>
    </w:p>
    <w:p w:rsidR="0063259D" w:rsidRPr="00995C1D" w:rsidRDefault="0063259D" w:rsidP="00995C1D">
      <w:pPr>
        <w:pStyle w:val="MDPI31text"/>
      </w:pPr>
      <w:r w:rsidRPr="00995C1D">
        <w:t xml:space="preserve">In line with prior findings for this population in the CHART study </w:t>
      </w:r>
      <w:r w:rsidRPr="00995C1D">
        <w:fldChar w:fldCharType="begin"/>
      </w:r>
      <w:r w:rsidRPr="00995C1D">
        <w:instrText xml:space="preserve"> ADDIN EN.CITE &lt;EndNote&gt;&lt;Cite&gt;&lt;Author&gt;Strømme&lt;/Author&gt;&lt;Year&gt;2020&lt;/Year&gt;&lt;RecNum&gt;175&lt;/RecNum&gt;&lt;DisplayText&gt;[5]&lt;/DisplayText&gt;&lt;record&gt;&lt;rec-number&gt;175&lt;/rec-number&gt;&lt;foreign-keys&gt;&lt;key app="EN" db-id="e5sp99fsqe5xzqe9aagv599axdprxsedts2w" timestamp="1611433634"&gt;175&lt;/key&gt;&lt;/foreign-keys&gt;&lt;ref-type name="Journal Article"&gt;17&lt;/ref-type&gt;&lt;contributors&gt;&lt;authors&gt;&lt;author&gt;Strømme, Elisabeth Marie&lt;/author&gt;&lt;author&gt;Haj-Younes, Jasmin&lt;/author&gt;&lt;author&gt;Hasha, Wegdan&lt;/author&gt;&lt;author&gt;Fadnes, Lars T.&lt;/author&gt;&lt;author&gt;Kumar, Bernadette&lt;/author&gt;&lt;author&gt;Igland, Jannicke&lt;/author&gt;&lt;author&gt;Diaz, Esperanza&lt;/author&gt;&lt;/authors&gt;&lt;/contributors&gt;&lt;titles&gt;&lt;title&gt;Health status and use of medication and their association with migration related exposures among Syrian refugees in Lebanon and Norway: a cross-sectional study&lt;/title&gt;&lt;secondary-title&gt;BMC Public Health&lt;/secondary-title&gt;&lt;/titles&gt;&lt;periodical&gt;&lt;full-title&gt;BMC Public Health&lt;/full-title&gt;&lt;/periodical&gt;&lt;pages&gt;341&lt;/pages&gt;&lt;volume&gt;20&lt;/volume&gt;&lt;number&gt;1&lt;/number&gt;&lt;dates&gt;&lt;year&gt;2020&lt;/year&gt;&lt;pub-dates&gt;&lt;date&gt;2020/03/17&lt;/date&gt;&lt;/pub-dates&gt;&lt;/dates&gt;&lt;isbn&gt;1471-2458&lt;/isbn&gt;&lt;urls&gt;&lt;related-urls&gt;&lt;url&gt;https://doi.org/10.1186/s12889-020-8376-7&lt;/url&gt;&lt;url&gt;https://www.ncbi.nlm.nih.gov/pmc/articles/PMC7077130/pdf/12889_2020_Article_8376.pdf&lt;/url&gt;&lt;/related-urls&gt;&lt;/urls&gt;&lt;electronic-resource-num&gt;10.1186/s12889-020-8376-7&lt;/electronic-resource-num&gt;&lt;/record&gt;&lt;/Cite&gt;&lt;/EndNote&gt;</w:instrText>
      </w:r>
      <w:r w:rsidRPr="00995C1D">
        <w:fldChar w:fldCharType="separate"/>
      </w:r>
      <w:r w:rsidRPr="00995C1D">
        <w:t>[5]</w:t>
      </w:r>
      <w:r w:rsidRPr="00995C1D">
        <w:fldChar w:fldCharType="end"/>
      </w:r>
      <w:r w:rsidRPr="00995C1D">
        <w:t xml:space="preserve">, psychotropic drugs were more commonly used in Norway than in homeland, and in specific, we observed significant increase in the use of medications for sleeping problems, mainly among males. The greater use of these medications after arrival in Norway may be a marker of distress in this population; indeed, a substantial proportion of our study population rated their health as poor/very poor in Norway. The observed decline in </w:t>
      </w:r>
      <w:del w:id="710" w:author="Angela Lupattelli" w:date="2022-05-18T08:47:00Z">
        <w:r w:rsidRPr="00995C1D" w:rsidDel="00D65F8B">
          <w:delText xml:space="preserve">SRH </w:delText>
        </w:r>
      </w:del>
      <w:ins w:id="711" w:author="Angela Lupattelli" w:date="2022-05-18T08:47:00Z">
        <w:r w:rsidR="00D65F8B">
          <w:t>self-rated health</w:t>
        </w:r>
        <w:r w:rsidR="00D65F8B" w:rsidRPr="00995C1D">
          <w:t xml:space="preserve"> </w:t>
        </w:r>
      </w:ins>
      <w:r w:rsidRPr="00995C1D">
        <w:t xml:space="preserve">in Norway relative to the past in Syria might be explained by psychological factors e.g. distress </w:t>
      </w:r>
      <w:r w:rsidRPr="00995C1D">
        <w:fldChar w:fldCharType="begin"/>
      </w:r>
      <w:r w:rsidR="00F32DA4">
        <w:instrText xml:space="preserve"> ADDIN EN.CITE &lt;EndNote&gt;&lt;Cite&gt;&lt;Author&gt;Farmer&lt;/Author&gt;&lt;Year&gt;1997&lt;/Year&gt;&lt;RecNum&gt;5366&lt;/RecNum&gt;&lt;DisplayText&gt;[23]&lt;/DisplayText&gt;&lt;record&gt;&lt;rec-number&gt;5366&lt;/rec-number&gt;&lt;foreign-keys&gt;&lt;key app="EN" db-id="d2p2xp2wstvavhetpst5rpw1x5xfv0v2tzvz" timestamp="1652597965" guid="29f9b34d-440c-4630-b97a-bc6ca68c1578"&gt;5366&lt;/key&gt;&lt;/foreign-keys&gt;&lt;ref-type name="Journal Article"&gt;17&lt;/ref-type&gt;&lt;contributors&gt;&lt;authors&gt;&lt;author&gt;Farmer, M. M.&lt;/author&gt;&lt;author&gt;Ferraro, K. F.&lt;/author&gt;&lt;/authors&gt;&lt;/contributors&gt;&lt;auth-address&gt;Department of Sociology and Anthropology, Purdue University, West Lafayette, IN 47907-1365, USA. farmer@sri.soc.purdue.edu&lt;/auth-address&gt;&lt;titles&gt;&lt;title&gt;Distress and perceived health: mechanisms of health decline&lt;/title&gt;&lt;secondary-title&gt;J Health Soc Behav&lt;/secondary-title&gt;&lt;/titles&gt;&lt;periodical&gt;&lt;full-title&gt;Journal of Health and Social Behavior&lt;/full-title&gt;&lt;abbr-1&gt;J. Health Soc. Behav.&lt;/abbr-1&gt;&lt;abbr-2&gt;J Health Soc Behav&lt;/abbr-2&gt;&lt;abbr-3&gt;Journal of Health &amp;amp; Social Behavior&lt;/abbr-3&gt;&lt;/periodical&gt;&lt;pages&gt;298-311&lt;/pages&gt;&lt;volume&gt;38&lt;/volume&gt;&lt;number&gt;3&lt;/number&gt;&lt;edition&gt;1997/10/31&lt;/edition&gt;&lt;keywords&gt;&lt;keyword&gt;Adult&lt;/keyword&gt;&lt;keyword&gt;Aged&lt;/keyword&gt;&lt;keyword&gt;*Attitude to Health&lt;/keyword&gt;&lt;keyword&gt;Female&lt;/keyword&gt;&lt;keyword&gt;Health Status Indicators&lt;/keyword&gt;&lt;keyword&gt;Humans&lt;/keyword&gt;&lt;keyword&gt;Longitudinal Studies&lt;/keyword&gt;&lt;keyword&gt;Male&lt;/keyword&gt;&lt;keyword&gt;Middle Aged&lt;/keyword&gt;&lt;keyword&gt;Regression Analysis&lt;/keyword&gt;&lt;keyword&gt;*Self Concept&lt;/keyword&gt;&lt;keyword&gt;Stress, Psychological/*psychology&lt;/keyword&gt;&lt;/keywords&gt;&lt;dates&gt;&lt;year&gt;1997&lt;/year&gt;&lt;pub-dates&gt;&lt;date&gt;Sep&lt;/date&gt;&lt;/pub-dates&gt;&lt;/dates&gt;&lt;isbn&gt;0022-1465 (Print)&amp;#xD;0022-1465&lt;/isbn&gt;&lt;accession-num&gt;9343966&lt;/accession-num&gt;&lt;urls&gt;&lt;/urls&gt;&lt;remote-database-provider&gt;NLM&lt;/remote-database-provider&gt;&lt;language&gt;eng&lt;/language&gt;&lt;/record&gt;&lt;/Cite&gt;&lt;/EndNote&gt;</w:instrText>
      </w:r>
      <w:r w:rsidRPr="00995C1D">
        <w:fldChar w:fldCharType="separate"/>
      </w:r>
      <w:r w:rsidR="00DF74C9">
        <w:rPr>
          <w:noProof/>
        </w:rPr>
        <w:t>[23]</w:t>
      </w:r>
      <w:r w:rsidRPr="00995C1D">
        <w:fldChar w:fldCharType="end"/>
      </w:r>
      <w:r w:rsidRPr="00995C1D">
        <w:t xml:space="preserve">, sociodemographic factors like increasing age and change in occupational status </w:t>
      </w:r>
      <w:r w:rsidRPr="00995C1D">
        <w:fldChar w:fldCharType="begin">
          <w:fldData xml:space="preserve">PEVuZE5vdGU+PENpdGU+PEF1dGhvcj5Sb2JlcnRzPC9BdXRob3I+PFllYXI+MTk5OTwvWWVhcj48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</w:fldData>
        </w:fldChar>
      </w:r>
      <w:r w:rsidR="00F32DA4">
        <w:instrText xml:space="preserve"> ADDIN EN.CITE </w:instrText>
      </w:r>
      <w:r w:rsidR="00F32DA4">
        <w:fldChar w:fldCharType="begin">
          <w:fldData xml:space="preserve">PEVuZE5vdGU+PENpdGU+PEF1dGhvcj5Sb2JlcnRzPC9BdXRob3I+PFllYXI+MTk5OTwvWWVhcj48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</w:fldData>
        </w:fldChar>
      </w:r>
      <w:r w:rsidR="00F32DA4">
        <w:instrText xml:space="preserve"> ADDIN EN.CITE.DATA </w:instrText>
      </w:r>
      <w:r w:rsidR="00F32DA4">
        <w:fldChar w:fldCharType="end"/>
      </w:r>
      <w:r w:rsidRPr="00995C1D">
        <w:fldChar w:fldCharType="separate"/>
      </w:r>
      <w:r w:rsidR="00DF74C9">
        <w:rPr>
          <w:noProof/>
        </w:rPr>
        <w:t>[24, 25]</w:t>
      </w:r>
      <w:r w:rsidRPr="00995C1D">
        <w:fldChar w:fldCharType="end"/>
      </w:r>
      <w:r w:rsidRPr="00995C1D">
        <w:t xml:space="preserve">, or even changes in BMI and physical activity </w:t>
      </w:r>
      <w:r w:rsidRPr="00995C1D">
        <w:fldChar w:fldCharType="begin">
          <w:fldData xml:space="preserve">PEVuZE5vdGU+PENpdGU+PEF1dGhvcj5KcmFkaTwvQXV0aG9yPjxZZWFyPjIwMTg8L1llYXI+PFJl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</w:fldData>
        </w:fldChar>
      </w:r>
      <w:r w:rsidR="00F32DA4">
        <w:instrText xml:space="preserve"> ADDIN EN.CITE </w:instrText>
      </w:r>
      <w:r w:rsidR="00F32DA4">
        <w:fldChar w:fldCharType="begin">
          <w:fldData xml:space="preserve">PEVuZE5vdGU+PENpdGU+PEF1dGhvcj5KcmFkaTwvQXV0aG9yPjxZZWFyPjIwMTg8L1llYXI+PFJl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</w:fldData>
        </w:fldChar>
      </w:r>
      <w:r w:rsidR="00F32DA4">
        <w:instrText xml:space="preserve"> ADDIN EN.CITE.DATA </w:instrText>
      </w:r>
      <w:r w:rsidR="00F32DA4">
        <w:fldChar w:fldCharType="end"/>
      </w:r>
      <w:r w:rsidRPr="00995C1D">
        <w:fldChar w:fldCharType="separate"/>
      </w:r>
      <w:r w:rsidR="00DF74C9">
        <w:rPr>
          <w:noProof/>
        </w:rPr>
        <w:t>[26]</w:t>
      </w:r>
      <w:r w:rsidRPr="00995C1D">
        <w:fldChar w:fldCharType="end"/>
      </w:r>
      <w:r w:rsidRPr="00995C1D">
        <w:t xml:space="preserve">; lastly and most importantly, social capital </w:t>
      </w:r>
      <w:r w:rsidRPr="00995C1D">
        <w:fldChar w:fldCharType="begin"/>
      </w:r>
      <w:r w:rsidR="00F32DA4">
        <w:instrText xml:space="preserve"> ADDIN EN.CITE &lt;EndNote&gt;&lt;Cite&gt;&lt;Author&gt;Murayama&lt;/Author&gt;&lt;Year&gt;2012&lt;/Year&gt;&lt;RecNum&gt;5370&lt;/RecNum&gt;&lt;DisplayText&gt;[27]&lt;/DisplayText&gt;&lt;record&gt;&lt;rec-number&gt;5370&lt;/rec-number&gt;&lt;foreign-keys&gt;&lt;key app="EN" db-id="d2p2xp2wstvavhetpst5rpw1x5xfv0v2tzvz" timestamp="1652598001" guid="efb2db0e-5699-442b-a618-f5f934759175"&gt;5370&lt;/key&gt;&lt;/foreign-keys&gt;&lt;ref-type name="Journal Article"&gt;17&lt;/ref-type&gt;&lt;contributors&gt;&lt;authors&gt;&lt;author&gt;Murayama, H.&lt;/author&gt;&lt;author&gt;Fujiwara, Y.&lt;/author&gt;&lt;author&gt;Kawachi, I.&lt;/author&gt;&lt;/authors&gt;&lt;/contributors&gt;&lt;auth-address&gt;Research Team for Social Participation and Community Health, Tokyo Metropolitan Institute of Gerontology, Tokyo, Japan. murayama@tmig.or.jp&lt;/auth-address&gt;&lt;titles&gt;&lt;title&gt;Social capital and health: a review of prospective multilevel studies&lt;/title&gt;&lt;secondary-title&gt;J Epidemiol&lt;/secondary-title&gt;&lt;/titles&gt;&lt;periodical&gt;&lt;full-title&gt;Journal of Epidemiology&lt;/full-title&gt;&lt;abbr-1&gt;J. Epidemiol.&lt;/abbr-1&gt;&lt;abbr-2&gt;J Epidemiol&lt;/abbr-2&gt;&lt;/periodical&gt;&lt;pages&gt;179-87&lt;/pages&gt;&lt;volume&gt;22&lt;/volume&gt;&lt;number&gt;3&lt;/number&gt;&lt;edition&gt;2012/03/27&lt;/edition&gt;&lt;keywords&gt;&lt;keyword&gt;*Health Status&lt;/keyword&gt;&lt;keyword&gt;Humans&lt;/keyword&gt;&lt;keyword&gt;Prospective Studies&lt;/keyword&gt;&lt;keyword&gt;Social Environment&lt;/keyword&gt;&lt;keyword&gt;*Social Support&lt;/keyword&gt;&lt;keyword&gt;Workplace&lt;/keyword&gt;&lt;/keywords&gt;&lt;dates&gt;&lt;year&gt;2012&lt;/year&gt;&lt;/dates&gt;&lt;isbn&gt;0917-5040&lt;/isbn&gt;&lt;accession-num&gt;22447212&lt;/accession-num&gt;&lt;urls&gt;&lt;related-urls&gt;&lt;url&gt;https://www.ncbi.nlm.nih.gov/pmc/articles/PMC3798618/pdf/je-22-179.pdf&lt;/url&gt;&lt;/related-urls&gt;&lt;/urls&gt;&lt;custom2&gt;PMC3798618&lt;/custom2&gt;&lt;electronic-resource-num&gt;10.2188/jea.je20110128&lt;/electronic-resource-num&gt;&lt;remote-database-provider&gt;NLM&lt;/remote-database-provider&gt;&lt;language&gt;eng&lt;/language&gt;&lt;/record&gt;&lt;/Cite&gt;&lt;/EndNote&gt;</w:instrText>
      </w:r>
      <w:r w:rsidRPr="00995C1D">
        <w:fldChar w:fldCharType="separate"/>
      </w:r>
      <w:r w:rsidR="00DF74C9">
        <w:rPr>
          <w:noProof/>
        </w:rPr>
        <w:t>[27]</w:t>
      </w:r>
      <w:r w:rsidRPr="00995C1D">
        <w:fldChar w:fldCharType="end"/>
      </w:r>
      <w:r w:rsidRPr="00995C1D">
        <w:t>. However, due to the low small sample size, we could not examine what</w:t>
      </w:r>
      <w:r w:rsidR="00592772">
        <w:t xml:space="preserve"> individual</w:t>
      </w:r>
      <w:r w:rsidRPr="00995C1D">
        <w:t xml:space="preserve"> factors were related to initiation of drug treatment for sleeping problems in Norway. Our findings on use of antidepressants and hypnotics in males versus females, are partly in line with results of a population-based study in Sweden and filled prescription data in Norway </w:t>
      </w:r>
      <w:r w:rsidRPr="00995C1D">
        <w:fldChar w:fldCharType="begin">
          <w:fldData xml:space="preserve">PEVuZE5vdGU+PENpdGU+PEF1dGhvcj5Mb2lrYXM8L0F1dGhvcj48WWVhcj4yMDEzPC9ZZWFyPjxS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</w:fldData>
        </w:fldChar>
      </w:r>
      <w:r w:rsidR="00F32DA4">
        <w:instrText xml:space="preserve"> ADDIN EN.CITE </w:instrText>
      </w:r>
      <w:r w:rsidR="00F32DA4">
        <w:fldChar w:fldCharType="begin">
          <w:fldData xml:space="preserve">PEVuZE5vdGU+PENpdGU+PEF1dGhvcj5Mb2lrYXM8L0F1dGhvcj48WWVhcj4yMDEzPC9ZZWFyPjxS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</w:fldData>
        </w:fldChar>
      </w:r>
      <w:r w:rsidR="00F32DA4">
        <w:instrText xml:space="preserve"> ADDIN EN.CITE.DATA </w:instrText>
      </w:r>
      <w:r w:rsidR="00F32DA4">
        <w:fldChar w:fldCharType="end"/>
      </w:r>
      <w:r w:rsidRPr="00995C1D">
        <w:fldChar w:fldCharType="separate"/>
      </w:r>
      <w:r w:rsidR="00DF74C9">
        <w:rPr>
          <w:noProof/>
        </w:rPr>
        <w:t>[28, 29]</w:t>
      </w:r>
      <w:r w:rsidRPr="00995C1D">
        <w:fldChar w:fldCharType="end"/>
      </w:r>
      <w:r w:rsidRPr="00995C1D">
        <w:t xml:space="preserve">.  </w:t>
      </w:r>
    </w:p>
    <w:p w:rsidR="0063259D" w:rsidRPr="00995C1D" w:rsidRDefault="00995C1D" w:rsidP="00995C1D">
      <w:pPr>
        <w:pStyle w:val="MDPI22heading2"/>
        <w:ind w:left="0"/>
        <w:rPr>
          <w:b/>
          <w:bCs/>
          <w:i w:val="0"/>
        </w:rPr>
      </w:pPr>
      <w:r w:rsidRPr="00995C1D">
        <w:rPr>
          <w:b/>
          <w:i w:val="0"/>
        </w:rPr>
        <w:t xml:space="preserve">3.1 </w:t>
      </w:r>
      <w:r w:rsidR="0063259D" w:rsidRPr="00995C1D">
        <w:rPr>
          <w:b/>
          <w:bCs/>
          <w:i w:val="0"/>
        </w:rPr>
        <w:t xml:space="preserve">Strengths and Limitations </w:t>
      </w:r>
    </w:p>
    <w:p w:rsidR="00995C1D" w:rsidRDefault="0063259D" w:rsidP="00995C1D">
      <w:pPr>
        <w:pStyle w:val="MDPI31text"/>
      </w:pPr>
      <w:r w:rsidRPr="00995C1D">
        <w:t>One strength is the relatively high response (82.5%) among participants that were asked to participate. However, we could not calculate a standard response rate due to the impossibility to count how many individuals read the study brochure. Providing written information about the study translated into Arabic and interacting verbally with the participant’s own language was the main facilitation for such a rate of response. Most of the questions in the questionnaire were simple and easy to understand by the study population, and they had been used in prior research in Norway. The study collected data at different opening hours and days</w:t>
      </w:r>
      <w:r w:rsidRPr="0063259D">
        <w:rPr>
          <w:i/>
        </w:rPr>
        <w:t xml:space="preserve"> </w:t>
      </w:r>
      <w:r w:rsidRPr="00995C1D">
        <w:t>at the pharmacy, which limited the risk of selection of specific patient groups. We used a web-based approach coupled to paper-and-pencil, to enhance</w:t>
      </w:r>
      <w:r w:rsidR="00995C1D">
        <w:t xml:space="preserve"> participation into the study. </w:t>
      </w:r>
    </w:p>
    <w:p w:rsidR="0063259D" w:rsidRPr="00995C1D" w:rsidRDefault="0063259D" w:rsidP="00995C1D">
      <w:pPr>
        <w:pStyle w:val="MDPI31text"/>
      </w:pPr>
      <w:r w:rsidRPr="00995C1D">
        <w:t xml:space="preserve">Several limitations are worth mentioning. Firstly, as the study was based on a self-administered questionnaire, participants may over-or-under report certain behaviors. Secondly, participants were asked to report several events that occurred years ago in their homeland, which may increase the risk of poor recall. However, we were conscious to simplify all questions directed to participants by including written explanation about the concepts of each question and providing well-known examples to enhance recall. In addition, in the questions related to past medication use, participants had the option to answer” I do not remember”, so we assume low influence on the overall results. Our question about medication use and its frequency in Norway was not completely equal to the one concerning the pas tin Syria. For Syria, participants were asked about </w:t>
      </w:r>
      <w:del w:id="712" w:author="Angela Lupattelli" w:date="2022-05-16T09:25:00Z">
        <w:r w:rsidRPr="00995C1D" w:rsidDel="00462F74">
          <w:delText>POM</w:delText>
        </w:r>
      </w:del>
      <w:ins w:id="713" w:author="Angela Lupattelli" w:date="2022-05-16T09:26:00Z">
        <w:r w:rsidR="00AA077A">
          <w:t>prescription-only medication</w:t>
        </w:r>
      </w:ins>
      <w:r w:rsidRPr="00995C1D">
        <w:t xml:space="preserve">s bought without prescription ever in life, while in Norway the question pertained </w:t>
      </w:r>
      <w:del w:id="714" w:author="Angela Lupattelli" w:date="2022-05-16T09:25:00Z">
        <w:r w:rsidRPr="00995C1D" w:rsidDel="00462F74">
          <w:delText>POM</w:delText>
        </w:r>
      </w:del>
      <w:del w:id="715" w:author="Angela Lupattelli" w:date="2022-05-16T09:27:00Z">
        <w:r w:rsidRPr="00995C1D" w:rsidDel="00462F74">
          <w:delText xml:space="preserve"> </w:delText>
        </w:r>
      </w:del>
      <w:ins w:id="716" w:author="Angela Lupattelli" w:date="2022-05-16T09:27:00Z">
        <w:r w:rsidR="00AA077A">
          <w:t>prescription-only medication</w:t>
        </w:r>
      </w:ins>
      <w:ins w:id="717" w:author="Angela Lupattelli" w:date="2022-05-16T10:34:00Z">
        <w:r w:rsidR="00AA077A">
          <w:t xml:space="preserve"> </w:t>
        </w:r>
      </w:ins>
      <w:r w:rsidRPr="00995C1D">
        <w:t xml:space="preserve">use bought with a prescription during the last 12 months. Our observed differences in proportions of </w:t>
      </w:r>
      <w:del w:id="718" w:author="Angela Lupattelli" w:date="2022-05-16T09:25:00Z">
        <w:r w:rsidRPr="00995C1D" w:rsidDel="00462F74">
          <w:delText>POM</w:delText>
        </w:r>
      </w:del>
      <w:del w:id="719" w:author="Angela Lupattelli" w:date="2022-05-16T09:27:00Z">
        <w:r w:rsidRPr="00995C1D" w:rsidDel="00462F74">
          <w:delText xml:space="preserve"> </w:delText>
        </w:r>
      </w:del>
      <w:ins w:id="720" w:author="Angela Lupattelli" w:date="2022-05-16T09:27:00Z">
        <w:r w:rsidR="00AA077A">
          <w:t>prescription-only medication</w:t>
        </w:r>
      </w:ins>
      <w:ins w:id="721" w:author="Angela Lupattelli" w:date="2022-05-16T10:34:00Z">
        <w:r w:rsidR="00AA077A">
          <w:t xml:space="preserve"> </w:t>
        </w:r>
      </w:ins>
      <w:r w:rsidRPr="00995C1D">
        <w:t xml:space="preserve">use in the Syria-Norway comparison may partly be attributable to these factors, rather than to the refugee situation. </w:t>
      </w:r>
      <w:ins w:id="722" w:author="Angela Lupattelli" w:date="2022-05-16T10:39:00Z">
        <w:r w:rsidR="00AA077A">
          <w:t xml:space="preserve">One important limitation of this study is the small </w:t>
        </w:r>
      </w:ins>
      <w:del w:id="723" w:author="Angela Lupattelli" w:date="2022-05-16T10:39:00Z">
        <w:r w:rsidRPr="00995C1D" w:rsidDel="00AA077A">
          <w:delText xml:space="preserve">Our small </w:delText>
        </w:r>
      </w:del>
      <w:r w:rsidRPr="00995C1D">
        <w:t>sample size</w:t>
      </w:r>
      <w:ins w:id="724" w:author="Angela Lupattelli" w:date="2022-05-16T10:39:00Z">
        <w:r w:rsidR="00AA077A">
          <w:t>; th</w:t>
        </w:r>
      </w:ins>
      <w:ins w:id="725" w:author="Angela Lupattelli" w:date="2022-05-16T10:43:00Z">
        <w:r w:rsidR="00AA077A">
          <w:t xml:space="preserve">e low number of participants </w:t>
        </w:r>
      </w:ins>
      <w:ins w:id="726" w:author="Angela Lupattelli" w:date="2022-05-16T10:39:00Z">
        <w:r w:rsidR="00AA077A">
          <w:t xml:space="preserve">impeded us to explore more closely use of </w:t>
        </w:r>
      </w:ins>
      <w:ins w:id="727" w:author="Angela Lupattelli" w:date="2022-05-16T10:44:00Z">
        <w:r w:rsidR="00AA077A">
          <w:t xml:space="preserve">those </w:t>
        </w:r>
      </w:ins>
      <w:ins w:id="728" w:author="Angela Lupattelli" w:date="2022-05-16T10:39:00Z">
        <w:r w:rsidR="00AA077A">
          <w:t>medication</w:t>
        </w:r>
      </w:ins>
      <w:ins w:id="729" w:author="Angela Lupattelli" w:date="2022-05-16T10:40:00Z">
        <w:r w:rsidR="00AA077A">
          <w:t xml:space="preserve">s </w:t>
        </w:r>
      </w:ins>
      <w:ins w:id="730" w:author="Angela Lupattelli" w:date="2022-05-16T10:44:00Z">
        <w:r w:rsidR="00AA077A">
          <w:t xml:space="preserve">that are </w:t>
        </w:r>
      </w:ins>
      <w:ins w:id="731" w:author="Angela Lupattelli" w:date="2022-05-16T10:40:00Z">
        <w:r w:rsidR="00AA077A">
          <w:t xml:space="preserve">less commonly used (e.g., drugs for diabetes, </w:t>
        </w:r>
        <w:proofErr w:type="spellStart"/>
        <w:r w:rsidR="00AA077A">
          <w:t>psychotropics</w:t>
        </w:r>
        <w:proofErr w:type="spellEnd"/>
        <w:r w:rsidR="00AA077A">
          <w:t>)</w:t>
        </w:r>
      </w:ins>
      <w:ins w:id="732" w:author="Angela Lupattelli" w:date="2022-05-16T10:44:00Z">
        <w:r w:rsidR="00D61192">
          <w:t xml:space="preserve">, as well as </w:t>
        </w:r>
      </w:ins>
      <w:del w:id="733" w:author="Angela Lupattelli" w:date="2022-05-16T10:44:00Z">
        <w:r w:rsidRPr="00995C1D" w:rsidDel="00D61192">
          <w:delText xml:space="preserve"> impeded us </w:delText>
        </w:r>
      </w:del>
      <w:r w:rsidRPr="00995C1D">
        <w:t xml:space="preserve">to </w:t>
      </w:r>
      <w:r w:rsidR="00995C1D">
        <w:t>examine</w:t>
      </w:r>
      <w:r w:rsidRPr="00995C1D">
        <w:t xml:space="preserve"> predictors of change in </w:t>
      </w:r>
      <w:del w:id="734" w:author="Angela Lupattelli" w:date="2022-05-16T09:25:00Z">
        <w:r w:rsidRPr="00995C1D" w:rsidDel="00462F74">
          <w:delText>POM</w:delText>
        </w:r>
      </w:del>
      <w:ins w:id="735" w:author="Angela Lupattelli" w:date="2022-05-16T09:26:00Z">
        <w:r w:rsidR="00AA077A">
          <w:t>prescription-only medication</w:t>
        </w:r>
      </w:ins>
      <w:ins w:id="736" w:author="Angela Lupattelli" w:date="2022-05-16T10:44:00Z">
        <w:r w:rsidR="00D61192">
          <w:t xml:space="preserve"> from Syria to Norway</w:t>
        </w:r>
      </w:ins>
      <w:r w:rsidRPr="00995C1D">
        <w:t>. Our population was partly recruited at a pharmacy and included a substantial proportion of individual being overweight and obese, who had poor physical activity; being a pharmacy customer could increase the risk of having poorer health and higher needs for medication use. Therefore, our results may not be fully generalizable to the healthier segment of the Syrian population living in Western Norway.</w:t>
      </w:r>
      <w:ins w:id="737" w:author="Angela Lupattelli" w:date="2022-05-16T10:45:00Z">
        <w:r w:rsidR="00D61192">
          <w:t xml:space="preserve"> Furthermore, interpretation and generalizability of our results must be carefully considered in view of the small number of participants recruited.  </w:t>
        </w:r>
      </w:ins>
      <w:del w:id="738" w:author="Angela Lupattelli" w:date="2022-05-16T10:45:00Z">
        <w:r w:rsidRPr="00995C1D" w:rsidDel="00D61192">
          <w:delText xml:space="preserve"> </w:delText>
        </w:r>
      </w:del>
    </w:p>
    <w:p w:rsidR="00231A18" w:rsidRDefault="00231A18" w:rsidP="00BB103B">
      <w:pPr>
        <w:pStyle w:val="MDPI31text"/>
        <w:spacing w:before="240" w:after="60"/>
        <w:ind w:firstLine="0"/>
        <w:jc w:val="left"/>
        <w:outlineLvl w:val="0"/>
      </w:pPr>
      <w:bookmarkStart w:id="739" w:name="page2"/>
      <w:bookmarkEnd w:id="739"/>
      <w:r>
        <w:rPr>
          <w:lang w:eastAsia="zh-CN"/>
        </w:rPr>
        <w:t xml:space="preserve">4. </w:t>
      </w:r>
      <w:r w:rsidRPr="00BB103B">
        <w:rPr>
          <w:b/>
        </w:rPr>
        <w:t>Materials and Methods</w:t>
      </w:r>
    </w:p>
    <w:p w:rsidR="00994FD4" w:rsidRPr="00D13458" w:rsidRDefault="00BB103B" w:rsidP="00994FD4">
      <w:pPr>
        <w:pStyle w:val="MDPI31text"/>
        <w:rPr>
          <w:b/>
          <w:bCs/>
          <w:lang w:val="en-GB"/>
        </w:rPr>
      </w:pPr>
      <w:bookmarkStart w:id="740" w:name="_Toc20756799"/>
      <w:r>
        <w:rPr>
          <w:b/>
          <w:bCs/>
          <w:lang w:val="en-GB"/>
        </w:rPr>
        <w:t>4</w:t>
      </w:r>
      <w:r w:rsidR="00994FD4">
        <w:rPr>
          <w:b/>
          <w:bCs/>
          <w:lang w:val="en-GB"/>
        </w:rPr>
        <w:t xml:space="preserve">.1 </w:t>
      </w:r>
      <w:r w:rsidR="00994FD4" w:rsidRPr="00D13458">
        <w:rPr>
          <w:b/>
          <w:bCs/>
          <w:lang w:val="en-GB"/>
        </w:rPr>
        <w:t>Study design and data collection</w:t>
      </w:r>
      <w:bookmarkEnd w:id="740"/>
    </w:p>
    <w:p w:rsidR="00994FD4" w:rsidRPr="00D13458" w:rsidRDefault="00994FD4" w:rsidP="00994FD4">
      <w:pPr>
        <w:pStyle w:val="MDPI31text"/>
      </w:pPr>
      <w:r w:rsidRPr="00D13458">
        <w:t xml:space="preserve">This is a cross-sectional study conducted between December 2019 and January 2020 in Western Norway, </w:t>
      </w:r>
      <w:proofErr w:type="spellStart"/>
      <w:r w:rsidRPr="00D13458">
        <w:t>Øygarden</w:t>
      </w:r>
      <w:proofErr w:type="spellEnd"/>
      <w:r w:rsidRPr="00D13458">
        <w:t xml:space="preserve"> municipality at two different sites: i) the service center for refugees, and ii) a centrally located community pharmacy. Individuals of age over 18 years, who were born in Syria and now residing in Norway, could participate. There was no exclusion criterion. Eligible participants </w:t>
      </w:r>
      <w:del w:id="741" w:author="Angela Lupattelli" w:date="2022-05-16T13:07:00Z">
        <w:r w:rsidRPr="00D13458" w:rsidDel="00D566EF">
          <w:delText xml:space="preserve">attending </w:delText>
        </w:r>
        <w:r w:rsidR="00C947FD" w:rsidDel="00D566EF">
          <w:delText>a</w:delText>
        </w:r>
        <w:r w:rsidRPr="00D13458" w:rsidDel="00D566EF">
          <w:delText xml:space="preserve"> </w:delText>
        </w:r>
      </w:del>
      <w:r w:rsidRPr="00D13458">
        <w:t xml:space="preserve">were invited to participate. At the community pharmacy, one member of the research team able to speak Arabic recruited individuals at different opening hours, for at least eight hours a day five days a week. Participants had the option to fill out an electronic or paper-and-pencil questionnaire. We applied two methods for recruitment: (i) direct inquiry to eligible individuals to participate in the study, with distribution of paper-and-pencil or link (or QR code) to the electronic questionnaire; (ii) self-selection into the study by reading the study brochure at both sites, and accessing the electronic questionnaire via scanning the QR code on the study brochure. </w:t>
      </w:r>
    </w:p>
    <w:p w:rsidR="00994FD4" w:rsidRPr="00D13458" w:rsidRDefault="00994FD4" w:rsidP="00994FD4">
      <w:pPr>
        <w:pStyle w:val="MDPI31text"/>
      </w:pPr>
      <w:r w:rsidRPr="00D13458">
        <w:t xml:space="preserve">Based on the wide range of prevalence estimates for more common </w:t>
      </w:r>
      <w:del w:id="742" w:author="Angela Lupattelli" w:date="2022-05-16T09:25:00Z">
        <w:r w:rsidRPr="00D13458" w:rsidDel="00462F74">
          <w:delText>POM</w:delText>
        </w:r>
      </w:del>
      <w:del w:id="743" w:author="Angela Lupattelli" w:date="2022-05-16T09:27:00Z">
        <w:r w:rsidRPr="00D13458" w:rsidDel="00462F74">
          <w:delText xml:space="preserve"> </w:delText>
        </w:r>
      </w:del>
      <w:ins w:id="744" w:author="Angela Lupattelli" w:date="2022-05-16T09:27:00Z">
        <w:r w:rsidR="00AA077A">
          <w:t>prescription-only medication</w:t>
        </w:r>
      </w:ins>
      <w:ins w:id="745" w:author="Angela Lupattelli" w:date="2022-05-16T10:34:00Z">
        <w:r w:rsidR="00AA077A">
          <w:t xml:space="preserve"> </w:t>
        </w:r>
      </w:ins>
      <w:r w:rsidRPr="00D13458">
        <w:t xml:space="preserve">and OTC drug use in prior research in Norway </w:t>
      </w:r>
      <w:r w:rsidRPr="00D13458">
        <w:fldChar w:fldCharType="begin"/>
      </w:r>
      <w:r w:rsidR="00F32DA4">
        <w:instrText xml:space="preserve"> ADDIN EN.CITE &lt;EndNote&gt;&lt;Cite&gt;&lt;Author&gt;Sommerschild&lt;/Author&gt;&lt;Year&gt;2020, July&lt;/Year&gt;&lt;RecNum&gt;5372&lt;/RecNum&gt;&lt;DisplayText&gt;[29]&lt;/DisplayText&gt;&lt;record&gt;&lt;rec-number&gt;5372&lt;/rec-number&gt;&lt;foreign-keys&gt;&lt;key app="EN" db-id="d2p2xp2wstvavhetpst5rpw1x5xfv0v2tzvz" timestamp="1652598019" guid="60355a03-fc6b-4f5f-a611-0b2d97cb784e"&gt;5372&lt;/key&gt;&lt;/foreign-keys&gt;&lt;ref-type name="Web Page"&gt;12&lt;/ref-type&gt;&lt;contributors&gt;&lt;authors&gt;&lt;author&gt;Sommerschild, H (red), &lt;/author&gt;&lt;/authors&gt;&lt;/contributors&gt;&lt;auth-address&gt;Folkehelseinstituttet&lt;/auth-address&gt;&lt;titles&gt;&lt;title&gt;Legemiddelforbruket i Norge 2015–2019 - Data fra Grossistbasert legemiddelstatistikk og Reseptregisteret / Drug Consumption in Norway 2015-2019 - Data from Norwegian Drug Wholesales Statistics and the Norwegian, Legemiddelstatistikk 2020, Oslo&lt;/title&gt;&lt;/titles&gt;&lt;dates&gt;&lt;year&gt;2020, July&lt;/year&gt;&lt;/dates&gt;&lt;urls&gt;&lt;related-urls&gt;&lt;url&gt;https://www.fhi.no/publ/2020/legemiddelforbruket-i-norge-2015-2019/&lt;/url&gt;&lt;/related-urls&gt;&lt;/urls&gt;&lt;remote-database-provider&gt;Folkehelseinstituttet, 2020&lt;/remote-database-provider&gt;&lt;/record&gt;&lt;/Cite&gt;&lt;/EndNote&gt;</w:instrText>
      </w:r>
      <w:r w:rsidRPr="00D13458">
        <w:fldChar w:fldCharType="separate"/>
      </w:r>
      <w:r w:rsidR="00DF74C9">
        <w:rPr>
          <w:noProof/>
        </w:rPr>
        <w:t>[29]</w:t>
      </w:r>
      <w:r w:rsidRPr="00D13458">
        <w:fldChar w:fldCharType="end"/>
      </w:r>
      <w:r w:rsidRPr="00D13458">
        <w:t xml:space="preserve"> and Syria </w:t>
      </w:r>
      <w:r w:rsidRPr="00D13458">
        <w:fldChar w:fldCharType="begin">
          <w:fldData xml:space="preserve">PEVuZE5vdGU+PENpdGU+PEF1dGhvcj5CYXJhaDwvQXV0aG9yPjxZZWFyPjIwMTA8L1llYXI+PFJl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</w:fldData>
        </w:fldChar>
      </w:r>
      <w:r w:rsidR="00F32DA4">
        <w:instrText xml:space="preserve"> ADDIN EN.CITE </w:instrText>
      </w:r>
      <w:r w:rsidR="00F32DA4">
        <w:fldChar w:fldCharType="begin">
          <w:fldData xml:space="preserve">PEVuZE5vdGU+PENpdGU+PEF1dGhvcj5CYXJhaDwvQXV0aG9yPjxZZWFyPjIwMTA8L1llYXI+PFJl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</w:fldData>
        </w:fldChar>
      </w:r>
      <w:r w:rsidR="00F32DA4">
        <w:instrText xml:space="preserve"> ADDIN EN.CITE.DATA </w:instrText>
      </w:r>
      <w:r w:rsidR="00F32DA4">
        <w:fldChar w:fldCharType="end"/>
      </w:r>
      <w:r w:rsidRPr="00D13458">
        <w:fldChar w:fldCharType="separate"/>
      </w:r>
      <w:r w:rsidR="00DF74C9">
        <w:rPr>
          <w:noProof/>
        </w:rPr>
        <w:t>[30]</w:t>
      </w:r>
      <w:r w:rsidRPr="00D13458">
        <w:fldChar w:fldCharType="end"/>
      </w:r>
      <w:r w:rsidRPr="00D13458">
        <w:t>, we assumed that between 15% and 80% of individuals use at least once a medication in the last twelve months or in the past. The required sample size to provide proportions with 6-8% precision under different scenarios within the above range of prevalence estimate was 137-151 individuals.</w:t>
      </w:r>
    </w:p>
    <w:p w:rsidR="00994FD4" w:rsidRPr="00D13458" w:rsidRDefault="00BB103B" w:rsidP="00994FD4">
      <w:pPr>
        <w:pStyle w:val="MDPI31text"/>
        <w:rPr>
          <w:b/>
          <w:bCs/>
          <w:lang w:val="en-GB"/>
        </w:rPr>
      </w:pPr>
      <w:r>
        <w:rPr>
          <w:b/>
          <w:bCs/>
          <w:lang w:val="en-GB"/>
        </w:rPr>
        <w:t>4</w:t>
      </w:r>
      <w:r w:rsidR="00994FD4">
        <w:rPr>
          <w:b/>
          <w:bCs/>
          <w:lang w:val="en-GB"/>
        </w:rPr>
        <w:t xml:space="preserve">.2 </w:t>
      </w:r>
      <w:r w:rsidR="00994FD4" w:rsidRPr="00D13458">
        <w:rPr>
          <w:b/>
          <w:bCs/>
          <w:lang w:val="en-GB"/>
        </w:rPr>
        <w:t>Measurements</w:t>
      </w:r>
    </w:p>
    <w:p w:rsidR="00994FD4" w:rsidRPr="00D13458" w:rsidRDefault="00994FD4" w:rsidP="00994FD4">
      <w:pPr>
        <w:pStyle w:val="MDPI31text"/>
      </w:pPr>
      <w:r w:rsidRPr="00D13458">
        <w:t>A structured, self-administrated questionnaire was used to collect data on medication use and additional characteristics, behaviors, and conditions. The questionnaire was first developed in English, and then translated into Arabic</w:t>
      </w:r>
      <w:ins w:id="746" w:author="Angela Lupattelli" w:date="2022-05-16T11:00:00Z">
        <w:r w:rsidR="00D61192">
          <w:t xml:space="preserve"> by a native Arabic speaker from Syria</w:t>
        </w:r>
      </w:ins>
      <w:r w:rsidRPr="00D13458">
        <w:t xml:space="preserve">, and it took approximately 15-20 minutes to complete (the full questionnaire is available as </w:t>
      </w:r>
      <w:r w:rsidR="00592772">
        <w:t>Supplement S1</w:t>
      </w:r>
      <w:r w:rsidRPr="00D13458">
        <w:t>). The electronic format of the questionnaire was available via “</w:t>
      </w:r>
      <w:proofErr w:type="spellStart"/>
      <w:r w:rsidRPr="00D13458">
        <w:t>Nettskjema</w:t>
      </w:r>
      <w:proofErr w:type="spellEnd"/>
      <w:r w:rsidRPr="00D13458">
        <w:t xml:space="preserve">” within the University of Oslo. </w:t>
      </w:r>
    </w:p>
    <w:p w:rsidR="00994FD4" w:rsidRPr="00D13458" w:rsidRDefault="00994FD4" w:rsidP="00994FD4">
      <w:pPr>
        <w:pStyle w:val="MDPI31text"/>
      </w:pPr>
      <w:r w:rsidRPr="00D13458">
        <w:t xml:space="preserve">Participants were first asked to self-report which medications they had been taking in their home country without medical prescription, within a pre-defined list of 12 medication groups (e.g., medicines for high cholesterol, medicine for diabetes mellitus type I, painkillers/analgesics). To enhance recall, examples of branded name products were provided for each medication group. The 12 medication groups included drugs that are generally prescription-only in Western countries. </w:t>
      </w:r>
      <w:r w:rsidRPr="00D13458">
        <w:rPr>
          <w:bCs/>
        </w:rPr>
        <w:t xml:space="preserve">Participants were then asked to report their recent use of </w:t>
      </w:r>
      <w:del w:id="747" w:author="Angela Lupattelli" w:date="2022-05-16T09:26:00Z">
        <w:r w:rsidRPr="00D13458" w:rsidDel="00462F74">
          <w:rPr>
            <w:bCs/>
          </w:rPr>
          <w:delText>prescription-only medication</w:delText>
        </w:r>
      </w:del>
      <w:ins w:id="748" w:author="Angela Lupattelli" w:date="2022-05-16T09:26:00Z">
        <w:r w:rsidR="00462F74">
          <w:rPr>
            <w:bCs/>
          </w:rPr>
          <w:t>prescription-only medication</w:t>
        </w:r>
      </w:ins>
      <w:r w:rsidRPr="00D13458">
        <w:rPr>
          <w:bCs/>
        </w:rPr>
        <w:t>s in Norway, along with its frequency, within the same pre-defined list of 12 medication groups, by answering the question: “Have you in the last 12 months used any of the following prescription-only-medicines (</w:t>
      </w:r>
      <w:del w:id="749" w:author="Angela Lupattelli" w:date="2022-05-16T09:25:00Z">
        <w:r w:rsidRPr="00D13458" w:rsidDel="00462F74">
          <w:rPr>
            <w:bCs/>
          </w:rPr>
          <w:delText>POM</w:delText>
        </w:r>
      </w:del>
      <w:ins w:id="750" w:author="Angela Lupattelli" w:date="2022-05-16T09:26:00Z">
        <w:r w:rsidR="00AA077A">
          <w:rPr>
            <w:bCs/>
          </w:rPr>
          <w:t>prescription-only medication</w:t>
        </w:r>
      </w:ins>
      <w:r w:rsidRPr="00D13458">
        <w:rPr>
          <w:bCs/>
        </w:rPr>
        <w:t xml:space="preserve">)?”. For </w:t>
      </w:r>
      <w:del w:id="751" w:author="Angela Lupattelli" w:date="2022-05-16T09:25:00Z">
        <w:r w:rsidRPr="00D13458" w:rsidDel="00462F74">
          <w:rPr>
            <w:bCs/>
          </w:rPr>
          <w:delText>POM</w:delText>
        </w:r>
      </w:del>
      <w:del w:id="752" w:author="Angela Lupattelli" w:date="2022-05-16T09:27:00Z">
        <w:r w:rsidRPr="00D13458" w:rsidDel="00462F74">
          <w:rPr>
            <w:bCs/>
          </w:rPr>
          <w:delText xml:space="preserve"> </w:delText>
        </w:r>
      </w:del>
      <w:ins w:id="753" w:author="Angela Lupattelli" w:date="2022-05-16T09:27:00Z">
        <w:r w:rsidR="00AA077A">
          <w:rPr>
            <w:bCs/>
          </w:rPr>
          <w:t>prescription-only medication</w:t>
        </w:r>
      </w:ins>
      <w:ins w:id="754" w:author="Angela Lupattelli" w:date="2022-05-16T10:34:00Z">
        <w:r w:rsidR="00AA077A">
          <w:rPr>
            <w:bCs/>
          </w:rPr>
          <w:t xml:space="preserve"> </w:t>
        </w:r>
      </w:ins>
      <w:r w:rsidRPr="00D13458">
        <w:rPr>
          <w:bCs/>
        </w:rPr>
        <w:t xml:space="preserve">use in Norway, we aggregated the different frequency of use categories into a single group. In addition, the study measured use of </w:t>
      </w:r>
      <w:del w:id="755" w:author="Angela Lupattelli" w:date="2022-05-16T13:07:00Z">
        <w:r w:rsidRPr="00D13458" w:rsidDel="00D566EF">
          <w:rPr>
            <w:bCs/>
          </w:rPr>
          <w:delText>over-the-counter (</w:delText>
        </w:r>
      </w:del>
      <w:r w:rsidRPr="00D13458">
        <w:rPr>
          <w:bCs/>
        </w:rPr>
        <w:t>OTC</w:t>
      </w:r>
      <w:del w:id="756" w:author="Angela Lupattelli" w:date="2022-05-16T13:07:00Z">
        <w:r w:rsidRPr="00D13458" w:rsidDel="00D566EF">
          <w:rPr>
            <w:bCs/>
          </w:rPr>
          <w:delText>)</w:delText>
        </w:r>
      </w:del>
      <w:r w:rsidRPr="00D13458">
        <w:rPr>
          <w:bCs/>
        </w:rPr>
        <w:t xml:space="preserve"> medications in Norway within a pre-defined list of seven medication groups. The above questions </w:t>
      </w:r>
      <w:r w:rsidRPr="00D13458">
        <w:t xml:space="preserve">have been adapted from the HUNT3 study </w:t>
      </w:r>
      <w:r w:rsidRPr="00D13458">
        <w:fldChar w:fldCharType="begin">
          <w:fldData xml:space="preserve">PEVuZE5vdGU+PENpdGU+PEF1dGhvcj5Lcm9rc3RhZDwvQXV0aG9yPjxZZWFyPjIwMTM8L1llYXI+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==
</w:fldData>
        </w:fldChar>
      </w:r>
      <w:r w:rsidR="00F32DA4">
        <w:instrText xml:space="preserve"> ADDIN EN.CITE </w:instrText>
      </w:r>
      <w:r w:rsidR="00F32DA4">
        <w:fldChar w:fldCharType="begin">
          <w:fldData xml:space="preserve">PEVuZE5vdGU+PENpdGU+PEF1dGhvcj5Lcm9rc3RhZDwvQXV0aG9yPjxZZWFyPjIwMTM8L1llYXI+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==
</w:fldData>
        </w:fldChar>
      </w:r>
      <w:r w:rsidR="00F32DA4">
        <w:instrText xml:space="preserve"> ADDIN EN.CITE.DATA </w:instrText>
      </w:r>
      <w:r w:rsidR="00F32DA4">
        <w:fldChar w:fldCharType="end"/>
      </w:r>
      <w:r w:rsidRPr="00D13458">
        <w:fldChar w:fldCharType="separate"/>
      </w:r>
      <w:r w:rsidR="00DF74C9">
        <w:rPr>
          <w:noProof/>
        </w:rPr>
        <w:t>[31]</w:t>
      </w:r>
      <w:r w:rsidRPr="00D13458">
        <w:fldChar w:fldCharType="end"/>
      </w:r>
      <w:r w:rsidRPr="00D13458">
        <w:t xml:space="preserve"> and from prior research conducted in Norway </w:t>
      </w:r>
      <w:r w:rsidRPr="00D13458">
        <w:fldChar w:fldCharType="begin">
          <w:fldData xml:space="preserve">PEVuZE5vdGU+PENpdGU+PEF1dGhvcj5TdmVuc2Jlcmc8L0F1dGhvcj48WWVhcj4yMDE5PC9ZZWFy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</w:fldData>
        </w:fldChar>
      </w:r>
      <w:r w:rsidR="00F32DA4">
        <w:instrText xml:space="preserve"> ADDIN EN.CITE </w:instrText>
      </w:r>
      <w:r w:rsidR="00F32DA4">
        <w:fldChar w:fldCharType="begin">
          <w:fldData xml:space="preserve">PEVuZE5vdGU+PENpdGU+PEF1dGhvcj5TdmVuc2Jlcmc8L0F1dGhvcj48WWVhcj4yMDE5PC9ZZWFy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</w:fldData>
        </w:fldChar>
      </w:r>
      <w:r w:rsidR="00F32DA4">
        <w:instrText xml:space="preserve"> ADDIN EN.CITE.DATA </w:instrText>
      </w:r>
      <w:r w:rsidR="00F32DA4">
        <w:fldChar w:fldCharType="end"/>
      </w:r>
      <w:r w:rsidRPr="00D13458">
        <w:fldChar w:fldCharType="separate"/>
      </w:r>
      <w:r w:rsidR="00DF74C9">
        <w:rPr>
          <w:noProof/>
        </w:rPr>
        <w:t>[32]</w:t>
      </w:r>
      <w:r w:rsidRPr="00D13458">
        <w:fldChar w:fldCharType="end"/>
      </w:r>
      <w:r w:rsidRPr="00D13458">
        <w:t xml:space="preserve">. Based on </w:t>
      </w:r>
      <w:del w:id="757" w:author="Angela Lupattelli" w:date="2022-05-16T09:25:00Z">
        <w:r w:rsidRPr="00D13458" w:rsidDel="00462F74">
          <w:delText>POM</w:delText>
        </w:r>
      </w:del>
      <w:del w:id="758" w:author="Angela Lupattelli" w:date="2022-05-16T09:27:00Z">
        <w:r w:rsidRPr="00D13458" w:rsidDel="00462F74">
          <w:delText xml:space="preserve"> </w:delText>
        </w:r>
      </w:del>
      <w:ins w:id="759" w:author="Angela Lupattelli" w:date="2022-05-16T09:27:00Z">
        <w:r w:rsidR="008A6C20">
          <w:t>prescription-only medication</w:t>
        </w:r>
      </w:ins>
      <w:ins w:id="760" w:author="Angela Lupattelli" w:date="2022-05-16T10:33:00Z">
        <w:r w:rsidR="008A6C20">
          <w:t xml:space="preserve"> </w:t>
        </w:r>
      </w:ins>
      <w:r w:rsidRPr="00D13458">
        <w:t xml:space="preserve">use status in Syria and Norway, we defined four mutually exclusive groups: (i) no </w:t>
      </w:r>
      <w:del w:id="761" w:author="Angela Lupattelli" w:date="2022-05-16T09:25:00Z">
        <w:r w:rsidRPr="00D13458" w:rsidDel="00462F74">
          <w:delText>POM</w:delText>
        </w:r>
      </w:del>
      <w:del w:id="762" w:author="Angela Lupattelli" w:date="2022-05-16T09:27:00Z">
        <w:r w:rsidRPr="00D13458" w:rsidDel="00462F74">
          <w:delText xml:space="preserve"> </w:delText>
        </w:r>
      </w:del>
      <w:ins w:id="763" w:author="Angela Lupattelli" w:date="2022-05-16T09:27:00Z">
        <w:r w:rsidR="008A6C20">
          <w:t>prescription-only medication</w:t>
        </w:r>
      </w:ins>
      <w:ins w:id="764" w:author="Angela Lupattelli" w:date="2022-05-16T10:33:00Z">
        <w:r w:rsidR="008A6C20">
          <w:t xml:space="preserve"> </w:t>
        </w:r>
      </w:ins>
      <w:r w:rsidRPr="00D13458">
        <w:t xml:space="preserve">use neither in Syria nor in Norway; (ii) </w:t>
      </w:r>
      <w:del w:id="765" w:author="Angela Lupattelli" w:date="2022-05-16T09:25:00Z">
        <w:r w:rsidRPr="00D13458" w:rsidDel="00462F74">
          <w:delText>POM</w:delText>
        </w:r>
      </w:del>
      <w:del w:id="766" w:author="Angela Lupattelli" w:date="2022-05-16T09:27:00Z">
        <w:r w:rsidRPr="00D13458" w:rsidDel="00462F74">
          <w:delText xml:space="preserve"> </w:delText>
        </w:r>
      </w:del>
      <w:ins w:id="767" w:author="Angela Lupattelli" w:date="2022-05-16T09:27:00Z">
        <w:r w:rsidR="008A6C20">
          <w:t>prescription-only medication</w:t>
        </w:r>
      </w:ins>
      <w:ins w:id="768" w:author="Angela Lupattelli" w:date="2022-05-16T10:33:00Z">
        <w:r w:rsidR="008A6C20">
          <w:t xml:space="preserve"> </w:t>
        </w:r>
      </w:ins>
      <w:r w:rsidRPr="00D13458">
        <w:t xml:space="preserve">use both in Syria and in Norway; (iii) </w:t>
      </w:r>
      <w:del w:id="769" w:author="Angela Lupattelli" w:date="2022-05-16T09:25:00Z">
        <w:r w:rsidRPr="00D13458" w:rsidDel="00462F74">
          <w:delText>POM</w:delText>
        </w:r>
      </w:del>
      <w:del w:id="770" w:author="Angela Lupattelli" w:date="2022-05-16T09:27:00Z">
        <w:r w:rsidRPr="00D13458" w:rsidDel="00462F74">
          <w:delText xml:space="preserve"> </w:delText>
        </w:r>
      </w:del>
      <w:ins w:id="771" w:author="Angela Lupattelli" w:date="2022-05-16T09:27:00Z">
        <w:r w:rsidR="008A6C20">
          <w:t>prescription-only medication</w:t>
        </w:r>
      </w:ins>
      <w:ins w:id="772" w:author="Angela Lupattelli" w:date="2022-05-16T10:33:00Z">
        <w:r w:rsidR="008A6C20">
          <w:t xml:space="preserve"> </w:t>
        </w:r>
      </w:ins>
      <w:r w:rsidRPr="00D13458">
        <w:t xml:space="preserve">use only in Syria; and </w:t>
      </w:r>
      <w:proofErr w:type="gramStart"/>
      <w:r w:rsidRPr="00D13458">
        <w:t xml:space="preserve">(iv) </w:t>
      </w:r>
      <w:del w:id="773" w:author="Angela Lupattelli" w:date="2022-05-16T09:25:00Z">
        <w:r w:rsidRPr="00D13458" w:rsidDel="00462F74">
          <w:delText>POM</w:delText>
        </w:r>
      </w:del>
      <w:del w:id="774" w:author="Angela Lupattelli" w:date="2022-05-16T09:27:00Z">
        <w:r w:rsidRPr="00D13458" w:rsidDel="00462F74">
          <w:delText xml:space="preserve"> </w:delText>
        </w:r>
      </w:del>
      <w:ins w:id="775" w:author="Angela Lupattelli" w:date="2022-05-16T09:27:00Z">
        <w:r w:rsidR="008A6C20">
          <w:t>prescription-only</w:t>
        </w:r>
        <w:proofErr w:type="gramEnd"/>
        <w:r w:rsidR="008A6C20">
          <w:t xml:space="preserve"> medication</w:t>
        </w:r>
      </w:ins>
      <w:ins w:id="776" w:author="Angela Lupattelli" w:date="2022-05-16T10:33:00Z">
        <w:r w:rsidR="008A6C20">
          <w:t xml:space="preserve"> </w:t>
        </w:r>
      </w:ins>
      <w:r w:rsidRPr="00D13458">
        <w:t xml:space="preserve">use only in Norway. This categorization was done for any </w:t>
      </w:r>
      <w:del w:id="777" w:author="Angela Lupattelli" w:date="2022-05-16T09:25:00Z">
        <w:r w:rsidRPr="00D13458" w:rsidDel="00462F74">
          <w:delText>POM</w:delText>
        </w:r>
      </w:del>
      <w:ins w:id="778" w:author="Angela Lupattelli" w:date="2022-05-16T09:26:00Z">
        <w:r w:rsidR="008A6C20">
          <w:t>prescription-only medication</w:t>
        </w:r>
      </w:ins>
      <w:r w:rsidRPr="00D13458">
        <w:t>, as well as for most commonly used medication groups.</w:t>
      </w:r>
    </w:p>
    <w:p w:rsidR="00D566EF" w:rsidRDefault="00994FD4" w:rsidP="00D566EF">
      <w:pPr>
        <w:pStyle w:val="MDPI31text"/>
        <w:rPr>
          <w:ins w:id="779" w:author="Angela Lupattelli" w:date="2022-05-16T13:13:00Z"/>
        </w:rPr>
      </w:pPr>
      <w:r w:rsidRPr="00D13458">
        <w:t xml:space="preserve">Past </w:t>
      </w:r>
      <w:del w:id="780" w:author="Angela Lupattelli" w:date="2022-05-16T13:06:00Z">
        <w:r w:rsidRPr="00D13458" w:rsidDel="00D566EF">
          <w:delText xml:space="preserve">SRH </w:delText>
        </w:r>
      </w:del>
      <w:ins w:id="781" w:author="Angela Lupattelli" w:date="2022-05-16T13:06:00Z">
        <w:r w:rsidR="00D566EF">
          <w:t>self-rated health</w:t>
        </w:r>
        <w:r w:rsidR="00D566EF" w:rsidRPr="00D13458">
          <w:t xml:space="preserve"> </w:t>
        </w:r>
      </w:ins>
      <w:r w:rsidRPr="00D13458">
        <w:t xml:space="preserve">in Syria was measured by the following question: “When you were living in your home country, how did you consider your health? (You may think about the time just before departing for Norway)”. Current health in Norway was measured by a similar question. These were adapted from validated measurement tool that shown reliability among Arabic speakers </w:t>
      </w:r>
      <w:r w:rsidRPr="00D13458">
        <w:fldChar w:fldCharType="begin">
          <w:fldData xml:space="preserve">PEVuZE5vdGU+PENpdGU+PEF1dGhvcj5Eb3dsaW5nPC9BdXRob3I+PFllYXI+MjAxNzwvWWVhcj48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=
</w:fldData>
        </w:fldChar>
      </w:r>
      <w:r w:rsidR="00F32DA4">
        <w:instrText xml:space="preserve"> ADDIN EN.CITE </w:instrText>
      </w:r>
      <w:r w:rsidR="00F32DA4">
        <w:fldChar w:fldCharType="begin">
          <w:fldData xml:space="preserve">PEVuZE5vdGU+PENpdGU+PEF1dGhvcj5Eb3dsaW5nPC9BdXRob3I+PFllYXI+MjAxNzwvWWVhcj48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=
</w:fldData>
        </w:fldChar>
      </w:r>
      <w:r w:rsidR="00F32DA4">
        <w:instrText xml:space="preserve"> ADDIN EN.CITE.DATA </w:instrText>
      </w:r>
      <w:r w:rsidR="00F32DA4">
        <w:fldChar w:fldCharType="end"/>
      </w:r>
      <w:r w:rsidRPr="00D13458">
        <w:fldChar w:fldCharType="separate"/>
      </w:r>
      <w:r w:rsidR="00DF74C9">
        <w:rPr>
          <w:noProof/>
        </w:rPr>
        <w:t>[33, 34]</w:t>
      </w:r>
      <w:r w:rsidRPr="00D13458">
        <w:fldChar w:fldCharType="end"/>
      </w:r>
      <w:r w:rsidRPr="00D13458">
        <w:t xml:space="preserve">, and have been previously used in the CHART study, a cohort study investigated the changes in health among Syrian refugees along their migration trajectories to Norway </w:t>
      </w:r>
      <w:r w:rsidRPr="00D13458">
        <w:fldChar w:fldCharType="begin"/>
      </w:r>
      <w:r w:rsidRPr="00D13458">
        <w:instrText xml:space="preserve"> ADDIN EN.CITE &lt;EndNote&gt;&lt;Cite&gt;&lt;Author&gt;Strømme&lt;/Author&gt;&lt;Year&gt;2020&lt;/Year&gt;&lt;RecNum&gt;175&lt;/RecNum&gt;&lt;DisplayText&gt;[5]&lt;/DisplayText&gt;&lt;record&gt;&lt;rec-number&gt;175&lt;/rec-number&gt;&lt;foreign-keys&gt;&lt;key app="EN" db-id="e5sp99fsqe5xzqe9aagv599axdprxsedts2w" timestamp="1611433634"&gt;175&lt;/key&gt;&lt;/foreign-keys&gt;&lt;ref-type name="Journal Article"&gt;17&lt;/ref-type&gt;&lt;contributors&gt;&lt;authors&gt;&lt;author&gt;Strømme, Elisabeth Marie&lt;/author&gt;&lt;author&gt;Haj-Younes, Jasmin&lt;/author&gt;&lt;author&gt;Hasha, Wegdan&lt;/author&gt;&lt;author&gt;Fadnes, Lars T.&lt;/author&gt;&lt;author&gt;Kumar, Bernadette&lt;/author&gt;&lt;author&gt;Igland, Jannicke&lt;/author&gt;&lt;author&gt;Diaz, Esperanza&lt;/author&gt;&lt;/authors&gt;&lt;/contributors&gt;&lt;titles&gt;&lt;title&gt;Health status and use of medication and their association with migration related exposures among Syrian refugees in Lebanon and Norway: a cross-sectional study&lt;/title&gt;&lt;secondary-title&gt;BMC Public Health&lt;/secondary-title&gt;&lt;/titles&gt;&lt;periodical&gt;&lt;full-title&gt;BMC Public Health&lt;/full-title&gt;&lt;/periodical&gt;&lt;pages&gt;341&lt;/pages&gt;&lt;volume&gt;20&lt;/volume&gt;&lt;number&gt;1&lt;/number&gt;&lt;dates&gt;&lt;year&gt;2020&lt;/year&gt;&lt;pub-dates&gt;&lt;date&gt;2020/03/17&lt;/date&gt;&lt;/pub-dates&gt;&lt;/dates&gt;&lt;isbn&gt;1471-2458&lt;/isbn&gt;&lt;urls&gt;&lt;related-urls&gt;&lt;url&gt;https://doi.org/10.1186/s12889-020-8376-7&lt;/url&gt;&lt;url&gt;https://www.ncbi.nlm.nih.gov/pmc/articles/PMC7077130/pdf/12889_2020_Article_8376.pdf&lt;/url&gt;&lt;/related-urls&gt;&lt;/urls&gt;&lt;electronic-resource-num&gt;10.1186/s12889-020-8376-7&lt;/electronic-resource-num&gt;&lt;/record&gt;&lt;/Cite&gt;&lt;/EndNote&gt;</w:instrText>
      </w:r>
      <w:r w:rsidRPr="00D13458">
        <w:fldChar w:fldCharType="separate"/>
      </w:r>
      <w:r w:rsidRPr="00D13458">
        <w:t>[5]</w:t>
      </w:r>
      <w:r w:rsidRPr="00D13458">
        <w:fldChar w:fldCharType="end"/>
      </w:r>
      <w:r w:rsidRPr="00D13458">
        <w:t xml:space="preserve">. The question relating to the past in Syria was rephrased to describe a time-point in the past by adding “when you were living in your home country”. Participants could rate their health on scale from “very poor” (1), to “poor” (2), “neither” (3), “good” (4), and “very good” (5); the option “I do not know” (6) was also available. We then grouped “very poor/poor” and “very good/good”. </w:t>
      </w:r>
    </w:p>
    <w:p w:rsidR="00D566EF" w:rsidRPr="00D13458" w:rsidRDefault="00D566EF" w:rsidP="00C505ED">
      <w:pPr>
        <w:pStyle w:val="MDPI31text"/>
      </w:pPr>
      <w:ins w:id="782" w:author="Angela Lupattelli" w:date="2022-05-16T13:13:00Z">
        <w:r>
          <w:t xml:space="preserve">Health literacy was measured by a self-assessment scale comprising three questions corresponding to the set of brief screening questions developed to detect inadequate or marginal health literacy in clinical settings </w:t>
        </w:r>
      </w:ins>
      <w:r>
        <w:fldChar w:fldCharType="begin"/>
      </w:r>
      <w:r w:rsidR="00F32DA4">
        <w:instrText xml:space="preserve"> ADDIN EN.CITE &lt;EndNote&gt;&lt;Cite&gt;&lt;Author&gt;Chew&lt;/Author&gt;&lt;Year&gt;2004&lt;/Year&gt;&lt;RecNum&gt;101&lt;/RecNum&gt;&lt;DisplayText&gt;[35]&lt;/DisplayText&gt;&lt;record&gt;&lt;rec-number&gt;101&lt;/rec-number&gt;&lt;foreign-keys&gt;&lt;key app="EN" db-id="d2p2xp2wstvavhetpst5rpw1x5xfv0v2tzvz" timestamp="1299583287" guid="1d5a1ec9-a1ff-4d97-a701-d474417932fb"&gt;101&lt;/key&gt;&lt;/foreign-keys&gt;&lt;ref-type name="Journal Article"&gt;17&lt;/ref-type&gt;&lt;contributors&gt;&lt;authors&gt;&lt;author&gt;Chew, L.D.&lt;/author&gt;&lt;author&gt;Bradley, K.A.&lt;/author&gt;&lt;author&gt;Boyko, E.J.&lt;/author&gt;&lt;/authors&gt;&lt;/contributors&gt;&lt;titles&gt;&lt;title&gt;Brief questions to identify patients with inadequate health literacy&lt;/title&gt;&lt;secondary-title&gt;Family Medicine&lt;/secondary-title&gt;&lt;/titles&gt;&lt;periodical&gt;&lt;full-title&gt;Family Medicine&lt;/full-title&gt;&lt;abbr-1&gt;Fam. Med.&lt;/abbr-1&gt;&lt;abbr-2&gt;Fam Med&lt;/abbr-2&gt;&lt;/periodical&gt;&lt;pages&gt;588-94&lt;/pages&gt;&lt;volume&gt;36&lt;/volume&gt;&lt;number&gt;8&lt;/number&gt;&lt;dates&gt;&lt;year&gt;2004&lt;/year&gt;&lt;/dates&gt;&lt;urls&gt;&lt;/urls&gt;&lt;/record&gt;&lt;/Cite&gt;&lt;/EndNote&gt;</w:instrText>
      </w:r>
      <w:r>
        <w:fldChar w:fldCharType="separate"/>
      </w:r>
      <w:r w:rsidR="00DF74C9">
        <w:rPr>
          <w:noProof/>
        </w:rPr>
        <w:t>[35]</w:t>
      </w:r>
      <w:r>
        <w:fldChar w:fldCharType="end"/>
      </w:r>
      <w:ins w:id="783" w:author="Angela Lupattelli" w:date="2022-05-16T13:13:00Z">
        <w:r>
          <w:t xml:space="preserve">. The questions were: 1) “How often do you need someone helping you to read instruction pamphlets”, 2) “How confidence are you feeling out a medical form by yourself” 3) “How often do you have problems in learning about medical condition because of difficulty understanding written information”. Participants could answer the questions on a scale </w:t>
        </w:r>
      </w:ins>
      <w:ins w:id="784" w:author="Angela Lupattelli" w:date="2022-07-02T11:50:00Z">
        <w:r w:rsidR="00A05377">
          <w:t xml:space="preserve">with </w:t>
        </w:r>
      </w:ins>
      <w:ins w:id="785" w:author="Angela Lupattelli" w:date="2022-07-02T11:51:00Z">
        <w:r w:rsidR="00A05377">
          <w:t xml:space="preserve">the </w:t>
        </w:r>
      </w:ins>
      <w:ins w:id="786" w:author="Angela Lupattelli" w:date="2022-07-02T11:50:00Z">
        <w:r w:rsidR="00A05377">
          <w:t xml:space="preserve">following </w:t>
        </w:r>
      </w:ins>
      <w:ins w:id="787" w:author="Angela Lupattelli" w:date="2022-07-02T11:51:00Z">
        <w:r w:rsidR="00A05377">
          <w:t xml:space="preserve">five </w:t>
        </w:r>
      </w:ins>
      <w:ins w:id="788" w:author="Angela Lupattelli" w:date="2022-07-02T11:50:00Z">
        <w:r w:rsidR="00A05377">
          <w:t>options: “</w:t>
        </w:r>
      </w:ins>
      <w:ins w:id="789" w:author="Angela Lupattelli" w:date="2022-05-16T13:13:00Z">
        <w:r>
          <w:t>never</w:t>
        </w:r>
      </w:ins>
      <w:ins w:id="790" w:author="Angela Lupattelli" w:date="2022-07-02T11:50:00Z">
        <w:r w:rsidR="00A05377">
          <w:t>”</w:t>
        </w:r>
      </w:ins>
      <w:ins w:id="791" w:author="Angela Lupattelli" w:date="2022-05-16T13:13:00Z">
        <w:r>
          <w:t xml:space="preserve">, </w:t>
        </w:r>
      </w:ins>
      <w:ins w:id="792" w:author="Angela Lupattelli" w:date="2022-07-02T11:50:00Z">
        <w:r w:rsidR="00A05377">
          <w:t>“</w:t>
        </w:r>
      </w:ins>
      <w:ins w:id="793" w:author="Angela Lupattelli" w:date="2022-05-16T13:13:00Z">
        <w:r>
          <w:t>rarely/occasionally</w:t>
        </w:r>
      </w:ins>
      <w:ins w:id="794" w:author="Angela Lupattelli" w:date="2022-07-02T11:50:00Z">
        <w:r w:rsidR="00A05377">
          <w:t>”</w:t>
        </w:r>
      </w:ins>
      <w:ins w:id="795" w:author="Angela Lupattelli" w:date="2022-05-16T13:13:00Z">
        <w:r>
          <w:t xml:space="preserve">, </w:t>
        </w:r>
      </w:ins>
      <w:ins w:id="796" w:author="Angela Lupattelli" w:date="2022-07-02T11:50:00Z">
        <w:r w:rsidR="00A05377">
          <w:t>“</w:t>
        </w:r>
      </w:ins>
      <w:ins w:id="797" w:author="Angela Lupattelli" w:date="2022-05-16T13:13:00Z">
        <w:r>
          <w:t>sometimes/ somewhat</w:t>
        </w:r>
      </w:ins>
      <w:ins w:id="798" w:author="Angela Lupattelli" w:date="2022-07-02T11:50:00Z">
        <w:r w:rsidR="00A05377">
          <w:t>”</w:t>
        </w:r>
      </w:ins>
      <w:ins w:id="799" w:author="Angela Lupattelli" w:date="2022-05-16T13:13:00Z">
        <w:r>
          <w:t xml:space="preserve">, </w:t>
        </w:r>
      </w:ins>
      <w:ins w:id="800" w:author="Angela Lupattelli" w:date="2022-07-02T11:50:00Z">
        <w:r w:rsidR="00A05377">
          <w:t>“</w:t>
        </w:r>
      </w:ins>
      <w:ins w:id="801" w:author="Angela Lupattelli" w:date="2022-05-16T13:13:00Z">
        <w:r>
          <w:t>often/ quite a bit</w:t>
        </w:r>
      </w:ins>
      <w:ins w:id="802" w:author="Angela Lupattelli" w:date="2022-07-02T11:50:00Z">
        <w:r w:rsidR="00A05377">
          <w:t>”</w:t>
        </w:r>
      </w:ins>
      <w:ins w:id="803" w:author="Angela Lupattelli" w:date="2022-05-16T13:13:00Z">
        <w:r>
          <w:t xml:space="preserve">, and </w:t>
        </w:r>
      </w:ins>
      <w:ins w:id="804" w:author="Angela Lupattelli" w:date="2022-07-02T11:50:00Z">
        <w:r w:rsidR="00A05377">
          <w:t>“</w:t>
        </w:r>
      </w:ins>
      <w:ins w:id="805" w:author="Angela Lupattelli" w:date="2022-05-16T13:13:00Z">
        <w:r w:rsidR="00A05377">
          <w:t>always/ extremely</w:t>
        </w:r>
      </w:ins>
      <w:ins w:id="806" w:author="Angela Lupattelli" w:date="2022-07-02T11:50:00Z">
        <w:r w:rsidR="00A05377">
          <w:t>”</w:t>
        </w:r>
      </w:ins>
      <w:ins w:id="807" w:author="Angela Lupattelli" w:date="2022-05-16T13:13:00Z">
        <w:r>
          <w:t xml:space="preserve">. </w:t>
        </w:r>
      </w:ins>
      <w:ins w:id="808" w:author="Angela Lupattelli" w:date="2022-05-16T13:20:00Z">
        <w:r w:rsidR="00C505ED">
          <w:t>We assigned zero (highest problems with reading or learning/not at all confident in filling out medical forms) to four points (no problems with reading or learning/extremely</w:t>
        </w:r>
      </w:ins>
      <w:ins w:id="809" w:author="Angela Lupattelli" w:date="2022-05-16T13:21:00Z">
        <w:r w:rsidR="00C505ED">
          <w:t xml:space="preserve"> confident in filling out medical forms) to the scaled responses for</w:t>
        </w:r>
      </w:ins>
      <w:ins w:id="810" w:author="Angela Lupattelli" w:date="2022-05-16T13:22:00Z">
        <w:r w:rsidR="00C505ED">
          <w:t xml:space="preserve"> </w:t>
        </w:r>
      </w:ins>
      <w:ins w:id="811" w:author="Angela Lupattelli" w:date="2022-05-16T13:21:00Z">
        <w:r w:rsidR="00C505ED">
          <w:t xml:space="preserve">the three questions. </w:t>
        </w:r>
      </w:ins>
      <w:ins w:id="812" w:author="Angela Lupattelli" w:date="2022-07-02T11:51:00Z">
        <w:r w:rsidR="00A05377">
          <w:t xml:space="preserve">For instance, a participant was assigned 0 to the first question if the </w:t>
        </w:r>
      </w:ins>
      <w:ins w:id="813" w:author="Angela Lupattelli" w:date="2022-07-02T11:52:00Z">
        <w:r w:rsidR="00A05377">
          <w:t xml:space="preserve">given </w:t>
        </w:r>
      </w:ins>
      <w:ins w:id="814" w:author="Angela Lupattelli" w:date="2022-07-02T11:51:00Z">
        <w:r w:rsidR="00A05377">
          <w:t>response</w:t>
        </w:r>
      </w:ins>
      <w:ins w:id="815" w:author="Angela Lupattelli" w:date="2022-07-02T11:52:00Z">
        <w:r w:rsidR="00A05377">
          <w:t xml:space="preserve"> was “always” or 4 if the response was </w:t>
        </w:r>
      </w:ins>
      <w:ins w:id="816" w:author="Angela Lupattelli" w:date="2022-07-02T11:53:00Z">
        <w:r w:rsidR="00A05377">
          <w:t xml:space="preserve">“never”; the score 2 would have been assigned if the response to the same question was “sometimes”. Same </w:t>
        </w:r>
      </w:ins>
      <w:ins w:id="817" w:author="Angela Lupattelli" w:date="2022-07-02T11:54:00Z">
        <w:r w:rsidR="00A05377">
          <w:t xml:space="preserve">scoring </w:t>
        </w:r>
      </w:ins>
      <w:ins w:id="818" w:author="Angela Lupattelli" w:date="2022-07-02T11:53:00Z">
        <w:r w:rsidR="00A05377">
          <w:t>principle</w:t>
        </w:r>
      </w:ins>
      <w:ins w:id="819" w:author="Angela Lupattelli" w:date="2022-07-02T11:54:00Z">
        <w:r w:rsidR="00A05377">
          <w:t xml:space="preserve"> applied to questions 2 and 3 of the health literacy scale. </w:t>
        </w:r>
      </w:ins>
      <w:ins w:id="820" w:author="Angela Lupattelli" w:date="2022-05-16T13:24:00Z">
        <w:r w:rsidR="00C505ED">
          <w:t xml:space="preserve">The scores </w:t>
        </w:r>
      </w:ins>
      <w:ins w:id="821" w:author="Angela Lupattelli" w:date="2022-07-02T11:54:00Z">
        <w:r w:rsidR="00A05377">
          <w:t xml:space="preserve">of each question </w:t>
        </w:r>
      </w:ins>
      <w:ins w:id="822" w:author="Angela Lupattelli" w:date="2022-05-16T13:24:00Z">
        <w:r w:rsidR="00C505ED">
          <w:t xml:space="preserve">were then summed </w:t>
        </w:r>
      </w:ins>
      <w:ins w:id="823" w:author="Angela Lupattelli" w:date="2022-05-16T13:21:00Z">
        <w:r w:rsidR="00C505ED">
          <w:t>to obtain a 0- or</w:t>
        </w:r>
      </w:ins>
      <w:ins w:id="824" w:author="Angela Lupattelli" w:date="2022-05-16T13:22:00Z">
        <w:r w:rsidR="00C505ED">
          <w:t xml:space="preserve"> </w:t>
        </w:r>
      </w:ins>
      <w:ins w:id="825" w:author="Angela Lupattelli" w:date="2022-05-16T13:21:00Z">
        <w:r w:rsidR="00C505ED">
          <w:t>12-point scale</w:t>
        </w:r>
      </w:ins>
      <w:ins w:id="826" w:author="Angela Lupattelli" w:date="2022-05-16T13:22:00Z">
        <w:r w:rsidR="00C505ED">
          <w:t xml:space="preserve">, which was categorized into </w:t>
        </w:r>
      </w:ins>
      <w:ins w:id="827" w:author="Angela Lupattelli" w:date="2022-05-16T13:21:00Z">
        <w:r w:rsidR="00C505ED">
          <w:t xml:space="preserve">low (score 0–5), medium (score 6–9) and high health literacy (score 10–12), as done in prior research </w:t>
        </w:r>
      </w:ins>
      <w:r w:rsidR="00C505ED">
        <w:fldChar w:fldCharType="begin">
          <w:fldData xml:space="preserve">PEVuZE5vdGU+PENpdGU+PEF1dGhvcj5MdXBhdHRlbGxpPC9BdXRob3I+PFllYXI+MjAxNDwvWWVh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</w:fldData>
        </w:fldChar>
      </w:r>
      <w:r w:rsidR="00F32DA4">
        <w:instrText xml:space="preserve"> ADDIN EN.CITE </w:instrText>
      </w:r>
      <w:r w:rsidR="00F32DA4">
        <w:fldChar w:fldCharType="begin">
          <w:fldData xml:space="preserve">PEVuZE5vdGU+PENpdGU+PEF1dGhvcj5MdXBhdHRlbGxpPC9BdXRob3I+PFllYXI+MjAxNDwvWWVh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</w:fldData>
        </w:fldChar>
      </w:r>
      <w:r w:rsidR="00F32DA4">
        <w:instrText xml:space="preserve"> ADDIN EN.CITE.DATA </w:instrText>
      </w:r>
      <w:r w:rsidR="00F32DA4">
        <w:fldChar w:fldCharType="end"/>
      </w:r>
      <w:r w:rsidR="00C505ED">
        <w:fldChar w:fldCharType="separate"/>
      </w:r>
      <w:r w:rsidR="00DF74C9">
        <w:rPr>
          <w:noProof/>
        </w:rPr>
        <w:t>[36]</w:t>
      </w:r>
      <w:r w:rsidR="00C505ED">
        <w:fldChar w:fldCharType="end"/>
      </w:r>
      <w:ins w:id="828" w:author="Angela Lupattelli" w:date="2022-05-16T13:15:00Z">
        <w:r>
          <w:t>.</w:t>
        </w:r>
      </w:ins>
    </w:p>
    <w:p w:rsidR="00994FD4" w:rsidRPr="00D13458" w:rsidRDefault="00994FD4" w:rsidP="00994FD4">
      <w:pPr>
        <w:pStyle w:val="MDPI31text"/>
      </w:pPr>
      <w:r w:rsidRPr="00D13458">
        <w:t xml:space="preserve">Sociodemographic and life-style factors were measured using questions adapted from prior studies in Norway </w:t>
      </w:r>
      <w:r w:rsidRPr="00D13458">
        <w:fldChar w:fldCharType="begin">
          <w:fldData xml:space="preserve">PEVuZE5vdGU+PENpdGU+PEF1dGhvcj5Lcm9rc3RhZDwvQXV0aG9yPjxZZWFyPjIwMTM8L1llYXI+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</w:fldData>
        </w:fldChar>
      </w:r>
      <w:r w:rsidR="00F32DA4">
        <w:instrText xml:space="preserve"> ADDIN EN.CITE </w:instrText>
      </w:r>
      <w:r w:rsidR="00F32DA4">
        <w:fldChar w:fldCharType="begin">
          <w:fldData xml:space="preserve">PEVuZE5vdGU+PENpdGU+PEF1dGhvcj5Lcm9rc3RhZDwvQXV0aG9yPjxZZWFyPjIwMTM8L1llYXI+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</w:fldData>
        </w:fldChar>
      </w:r>
      <w:r w:rsidR="00F32DA4">
        <w:instrText xml:space="preserve"> ADDIN EN.CITE.DATA </w:instrText>
      </w:r>
      <w:r w:rsidR="00F32DA4">
        <w:fldChar w:fldCharType="end"/>
      </w:r>
      <w:r w:rsidRPr="00D13458">
        <w:fldChar w:fldCharType="separate"/>
      </w:r>
      <w:r w:rsidR="00DF74C9">
        <w:rPr>
          <w:noProof/>
        </w:rPr>
        <w:t>[5, 31, 32]</w:t>
      </w:r>
      <w:r w:rsidRPr="00D13458">
        <w:fldChar w:fldCharType="end"/>
      </w:r>
      <w:r w:rsidRPr="00D13458">
        <w:t xml:space="preserve">. These included gender, age, marital status, number of children, language and ethnicity background. Level of education was measured according to the Syrian educational system and grouped into basic (1-9 years), vocational (10-15 years) and college/university (16 years and above). Past occupational status in Syria and current in Norway was grouped into “working”, “not working” or “student”. </w:t>
      </w:r>
    </w:p>
    <w:p w:rsidR="00994FD4" w:rsidRPr="00D13458" w:rsidRDefault="00994FD4" w:rsidP="00994FD4">
      <w:pPr>
        <w:pStyle w:val="MDPI31text"/>
      </w:pPr>
      <w:r w:rsidRPr="00D13458">
        <w:t xml:space="preserve">Current lifestyle and health habits in Norway included smoking and alcohol use habits, frequency of physical activity, weight and height. Based on the latter variables, we calculated body mass index (BMI) to be categorized into underweight, normal weight, overweight and obese. </w:t>
      </w:r>
    </w:p>
    <w:p w:rsidR="00994FD4" w:rsidRPr="00D13458" w:rsidRDefault="00BB103B" w:rsidP="00994FD4">
      <w:pPr>
        <w:pStyle w:val="MDPI31text"/>
        <w:rPr>
          <w:b/>
          <w:bCs/>
        </w:rPr>
      </w:pPr>
      <w:r>
        <w:rPr>
          <w:b/>
          <w:bCs/>
        </w:rPr>
        <w:t>4</w:t>
      </w:r>
      <w:r w:rsidR="00994FD4">
        <w:rPr>
          <w:b/>
          <w:bCs/>
        </w:rPr>
        <w:t xml:space="preserve">.3 </w:t>
      </w:r>
      <w:r w:rsidR="00994FD4" w:rsidRPr="00D13458">
        <w:rPr>
          <w:b/>
          <w:bCs/>
        </w:rPr>
        <w:t xml:space="preserve">Data analysis </w:t>
      </w:r>
    </w:p>
    <w:p w:rsidR="00994FD4" w:rsidRPr="00D13458" w:rsidRDefault="00994FD4" w:rsidP="00994FD4">
      <w:pPr>
        <w:pStyle w:val="MDPI31text"/>
      </w:pPr>
      <w:r w:rsidRPr="00D13458">
        <w:t xml:space="preserve">We quality checked the data for the presence of duplicate responses and unreliable answers. We considered unreliable responses to the electronic questionnaire where the time of completion was ≤ 5 minutes. Descriptive statistics were carried out, overall and by sex. To compare differences in proportions of </w:t>
      </w:r>
      <w:del w:id="829" w:author="Angela Lupattelli" w:date="2022-05-16T09:25:00Z">
        <w:r w:rsidRPr="00D13458" w:rsidDel="00462F74">
          <w:delText>POM</w:delText>
        </w:r>
      </w:del>
      <w:del w:id="830" w:author="Angela Lupattelli" w:date="2022-05-16T09:27:00Z">
        <w:r w:rsidRPr="00D13458" w:rsidDel="00462F74">
          <w:delText xml:space="preserve"> </w:delText>
        </w:r>
      </w:del>
      <w:ins w:id="831" w:author="Angela Lupattelli" w:date="2022-05-16T09:27:00Z">
        <w:r w:rsidR="008A6C20">
          <w:t>prescription-only medication</w:t>
        </w:r>
      </w:ins>
      <w:ins w:id="832" w:author="Angela Lupattelli" w:date="2022-05-16T10:33:00Z">
        <w:r w:rsidR="008A6C20">
          <w:t xml:space="preserve"> </w:t>
        </w:r>
      </w:ins>
      <w:r w:rsidRPr="00D13458">
        <w:t xml:space="preserve">use among the same participant at two point of times in life, namely before and after the arrival to Norway, we used the </w:t>
      </w:r>
      <w:proofErr w:type="spellStart"/>
      <w:r w:rsidRPr="00D13458">
        <w:t>McNemar</w:t>
      </w:r>
      <w:proofErr w:type="spellEnd"/>
      <w:r w:rsidRPr="00D13458">
        <w:t xml:space="preserve"> test. </w:t>
      </w:r>
      <w:ins w:id="833" w:author="Angela Lupattelli" w:date="2022-05-15T21:13:00Z">
        <w:r w:rsidR="00212963">
          <w:t>Differences</w:t>
        </w:r>
      </w:ins>
      <w:ins w:id="834" w:author="Angela Lupattelli" w:date="2022-05-15T21:12:00Z">
        <w:r w:rsidR="00212963">
          <w:t xml:space="preserve"> in proportion of medication use by sex and health literacy</w:t>
        </w:r>
      </w:ins>
      <w:ins w:id="835" w:author="Angela Lupattelli" w:date="2022-05-15T21:13:00Z">
        <w:r w:rsidR="00212963">
          <w:t xml:space="preserve"> were examined via the Chi-square or Fisher exact test.</w:t>
        </w:r>
      </w:ins>
      <w:ins w:id="836" w:author="Angela Lupattelli" w:date="2022-05-15T21:12:00Z">
        <w:r w:rsidR="00212963">
          <w:t xml:space="preserve"> </w:t>
        </w:r>
      </w:ins>
      <w:r w:rsidRPr="00D13458">
        <w:t xml:space="preserve">A p-value &lt; 0.05 was considered statistically significant in this analysis. Data were processed and analyzed using IBM SPSS statistic version 26.0 and Stata MP </w:t>
      </w:r>
      <w:proofErr w:type="gramStart"/>
      <w:r w:rsidRPr="00D13458">
        <w:t>version</w:t>
      </w:r>
      <w:proofErr w:type="gramEnd"/>
      <w:r w:rsidRPr="00D13458">
        <w:t xml:space="preserve"> 16.</w:t>
      </w:r>
    </w:p>
    <w:p w:rsidR="00BB103B" w:rsidRPr="00BB103B" w:rsidRDefault="00BB103B" w:rsidP="00BB103B">
      <w:pPr>
        <w:pStyle w:val="MDPI31text"/>
        <w:spacing w:before="240" w:after="60"/>
        <w:ind w:firstLine="0"/>
        <w:jc w:val="left"/>
        <w:outlineLvl w:val="0"/>
        <w:rPr>
          <w:b/>
        </w:rPr>
      </w:pPr>
      <w:r>
        <w:rPr>
          <w:b/>
        </w:rPr>
        <w:t>5. Conclusion</w:t>
      </w:r>
    </w:p>
    <w:p w:rsidR="00995C1D" w:rsidRPr="00995C1D" w:rsidRDefault="00995C1D" w:rsidP="00995C1D">
      <w:pPr>
        <w:pStyle w:val="MDPI31text"/>
      </w:pPr>
      <w:r w:rsidRPr="00995C1D">
        <w:t xml:space="preserve">In a population of immigrants from Syrian living in Western Norway, there was a relatively high use of medications in both Norway and Syria, particularly painkillers and/or analgesics, which deserves some attention. Even though past use of medication without medical prescription was very common in Syria, this declined substantially in Norway, and reached a prevalence estimate comparable to that observed in the hosting community. Use of </w:t>
      </w:r>
      <w:del w:id="837" w:author="Angela Lupattelli" w:date="2022-05-16T09:25:00Z">
        <w:r w:rsidRPr="00995C1D" w:rsidDel="00462F74">
          <w:delText>POM</w:delText>
        </w:r>
      </w:del>
      <w:ins w:id="838" w:author="Angela Lupattelli" w:date="2022-05-16T09:26:00Z">
        <w:r w:rsidR="008A6C20">
          <w:t>prescription-only medication</w:t>
        </w:r>
      </w:ins>
      <w:r w:rsidRPr="00995C1D">
        <w:t xml:space="preserve">s only in Norway was uncommon, while one every seven participants reported such use only in Syria. </w:t>
      </w:r>
      <w:ins w:id="839" w:author="Angela Lupattelli" w:date="2022-05-18T11:27:00Z">
        <w:r w:rsidR="00DF74C9">
          <w:t xml:space="preserve">Low </w:t>
        </w:r>
      </w:ins>
      <w:ins w:id="840" w:author="Angela Lupattelli" w:date="2022-05-18T11:26:00Z">
        <w:r w:rsidR="00DF74C9">
          <w:t>health literacy w</w:t>
        </w:r>
      </w:ins>
      <w:ins w:id="841" w:author="Angela Lupattelli" w:date="2022-05-18T11:27:00Z">
        <w:r w:rsidR="00DF74C9">
          <w:t xml:space="preserve">as </w:t>
        </w:r>
      </w:ins>
      <w:ins w:id="842" w:author="Angela Lupattelli" w:date="2022-05-18T11:26:00Z">
        <w:r w:rsidR="00DF74C9">
          <w:t>related to greater us</w:t>
        </w:r>
      </w:ins>
      <w:ins w:id="843" w:author="Angela Lupattelli" w:date="2022-05-18T11:27:00Z">
        <w:r w:rsidR="00DF74C9">
          <w:t xml:space="preserve">e of antibiotics and total medication use in the homeland Syria, but not </w:t>
        </w:r>
        <w:r w:rsidR="00520668">
          <w:t xml:space="preserve">in the hosting country. </w:t>
        </w:r>
      </w:ins>
      <w:ins w:id="844" w:author="Angela Lupattelli" w:date="2022-05-18T12:04:00Z">
        <w:r w:rsidR="00611F25">
          <w:t xml:space="preserve">Our study has </w:t>
        </w:r>
      </w:ins>
      <w:ins w:id="845" w:author="Angela Lupattelli" w:date="2022-05-18T12:05:00Z">
        <w:r w:rsidR="00611F25">
          <w:t>a small</w:t>
        </w:r>
      </w:ins>
      <w:ins w:id="846" w:author="Angela Lupattelli" w:date="2022-05-18T12:04:00Z">
        <w:r w:rsidR="00611F25">
          <w:t xml:space="preserve"> number of </w:t>
        </w:r>
      </w:ins>
      <w:ins w:id="847" w:author="Angela Lupattelli" w:date="2022-05-18T12:05:00Z">
        <w:r w:rsidR="00611F25">
          <w:t xml:space="preserve">participants, and this limitation must be considered when interpreting the findings. </w:t>
        </w:r>
      </w:ins>
      <w:r w:rsidRPr="00995C1D">
        <w:t xml:space="preserve">Nation-wide research of greater sample size is needed to better understand </w:t>
      </w:r>
      <w:r w:rsidR="00592772">
        <w:t xml:space="preserve">health-related </w:t>
      </w:r>
      <w:r w:rsidR="00592772" w:rsidRPr="00995C1D">
        <w:t>challenges faced by immigrant groups in Norway</w:t>
      </w:r>
      <w:r w:rsidR="00592772">
        <w:t xml:space="preserve"> and factors associated with </w:t>
      </w:r>
      <w:r w:rsidRPr="00995C1D">
        <w:t>change in medication use in the transition from Syria to Norway</w:t>
      </w:r>
      <w:ins w:id="848" w:author="Angela Lupattelli" w:date="2022-05-18T11:36:00Z">
        <w:r w:rsidR="00520668">
          <w:t xml:space="preserve">, including </w:t>
        </w:r>
      </w:ins>
      <w:ins w:id="849" w:author="Angela Lupattelli" w:date="2022-05-18T11:37:00Z">
        <w:r w:rsidR="00520668">
          <w:t xml:space="preserve">the effect of </w:t>
        </w:r>
      </w:ins>
      <w:ins w:id="850" w:author="Angela Lupattelli" w:date="2022-05-18T11:55:00Z">
        <w:r w:rsidR="00CE6A0B">
          <w:t xml:space="preserve">targeted </w:t>
        </w:r>
      </w:ins>
      <w:ins w:id="851" w:author="Angela Lupattelli" w:date="2022-05-18T11:37:00Z">
        <w:r w:rsidR="00520668">
          <w:t>health literacy interventions</w:t>
        </w:r>
      </w:ins>
      <w:r w:rsidR="00592772">
        <w:t>.</w:t>
      </w:r>
    </w:p>
    <w:p w:rsidR="00B42E55" w:rsidRDefault="00B42E55" w:rsidP="00BB103B">
      <w:pPr>
        <w:pStyle w:val="MDPI62BackMatter"/>
        <w:spacing w:before="240"/>
        <w:ind w:left="0"/>
        <w:rPr>
          <w:b/>
        </w:rPr>
      </w:pPr>
    </w:p>
    <w:p w:rsidR="00231A18" w:rsidRDefault="00231A18" w:rsidP="00BB103B">
      <w:pPr>
        <w:pStyle w:val="MDPI62BackMatter"/>
        <w:spacing w:before="240"/>
        <w:ind w:left="0"/>
      </w:pPr>
      <w:r>
        <w:rPr>
          <w:b/>
        </w:rPr>
        <w:t>Supplementary Materials:</w:t>
      </w:r>
      <w:r w:rsidR="005F20B5">
        <w:rPr>
          <w:b/>
        </w:rPr>
        <w:t xml:space="preserve"> </w:t>
      </w:r>
      <w:r w:rsidR="00C73FEA">
        <w:t xml:space="preserve">The following supporting information can be downloaded at: www.mdpi.com/xxx/s1, Figure S1: </w:t>
      </w:r>
      <w:r w:rsidR="00592772" w:rsidRPr="00592772">
        <w:t>Proportion of past medication use without medical prescriptions in Syria, by sex</w:t>
      </w:r>
      <w:r w:rsidR="00C73FEA">
        <w:t xml:space="preserve">; </w:t>
      </w:r>
      <w:r w:rsidR="00592772">
        <w:t xml:space="preserve">Figure S2: </w:t>
      </w:r>
      <w:r w:rsidR="00592772" w:rsidRPr="00592772">
        <w:t xml:space="preserve">Proportion of recent </w:t>
      </w:r>
      <w:del w:id="852" w:author="Angela Lupattelli" w:date="2022-05-16T09:26:00Z">
        <w:r w:rsidR="00592772" w:rsidRPr="00592772" w:rsidDel="00462F74">
          <w:delText>prescription-only medication</w:delText>
        </w:r>
      </w:del>
      <w:del w:id="853" w:author="Angela Lupattelli" w:date="2022-05-16T09:27:00Z">
        <w:r w:rsidR="00592772" w:rsidRPr="00592772" w:rsidDel="00462F74">
          <w:delText xml:space="preserve"> </w:delText>
        </w:r>
      </w:del>
      <w:ins w:id="854" w:author="Angela Lupattelli" w:date="2022-05-16T09:27:00Z">
        <w:r w:rsidR="00462F74">
          <w:t>prescription-only medication</w:t>
        </w:r>
      </w:ins>
      <w:ins w:id="855" w:author="Angela Lupattelli" w:date="2022-05-18T12:33:00Z">
        <w:r w:rsidR="002B4372">
          <w:t xml:space="preserve"> </w:t>
        </w:r>
      </w:ins>
      <w:r w:rsidR="00592772" w:rsidRPr="00592772">
        <w:t>use in Norway, by sex and frequency of use</w:t>
      </w:r>
      <w:r w:rsidR="00592772">
        <w:t>; Figure S3:</w:t>
      </w:r>
      <w:r w:rsidR="00592772" w:rsidRPr="00592772">
        <w:t xml:space="preserve"> Proportion of recent OTC medication use in Norway, by sex</w:t>
      </w:r>
      <w:ins w:id="856" w:author="Angela Lupattelli" w:date="2022-05-18T12:34:00Z">
        <w:r w:rsidR="002B4372">
          <w:t xml:space="preserve">; </w:t>
        </w:r>
      </w:ins>
      <w:ins w:id="857" w:author="Angela Lupattelli" w:date="2022-05-18T12:35:00Z">
        <w:r w:rsidR="002B4372" w:rsidRPr="002B4372">
          <w:t>Figure S4</w:t>
        </w:r>
        <w:r w:rsidR="002B4372">
          <w:t>:</w:t>
        </w:r>
        <w:r w:rsidR="002B4372" w:rsidRPr="002B4372">
          <w:t xml:space="preserve"> Proportion of past medication use without medical prescriptions in Syria, by level of health literacy (low, medium, high)</w:t>
        </w:r>
        <w:r w:rsidR="002B4372">
          <w:t xml:space="preserve">; </w:t>
        </w:r>
      </w:ins>
      <w:ins w:id="858" w:author="Angela Lupattelli" w:date="2022-05-18T12:34:00Z">
        <w:r w:rsidR="002B4372" w:rsidRPr="002B4372">
          <w:t>Figure S5</w:t>
        </w:r>
        <w:r w:rsidR="002B4372">
          <w:t>:</w:t>
        </w:r>
        <w:r w:rsidR="002B4372" w:rsidRPr="002B4372">
          <w:t xml:space="preserve"> Proportion of recent prescription-only medication use in Norway, by level of health literacy (low, medium, high)</w:t>
        </w:r>
        <w:r w:rsidR="002B4372">
          <w:t xml:space="preserve">; </w:t>
        </w:r>
        <w:r w:rsidR="002B4372" w:rsidRPr="002B4372">
          <w:t>Figure S6</w:t>
        </w:r>
        <w:r w:rsidR="002B4372">
          <w:t>:</w:t>
        </w:r>
        <w:r w:rsidR="002B4372" w:rsidRPr="002B4372">
          <w:t xml:space="preserve"> Proportion of recent OTC medication use in Norway, by level of health literacy (low, medium, high)</w:t>
        </w:r>
        <w:r w:rsidR="002B4372">
          <w:t xml:space="preserve">; </w:t>
        </w:r>
      </w:ins>
      <w:del w:id="859" w:author="Angela Lupattelli" w:date="2022-05-18T12:34:00Z">
        <w:r w:rsidR="00592772" w:rsidDel="002B4372">
          <w:delText xml:space="preserve">. </w:delText>
        </w:r>
      </w:del>
      <w:r w:rsidR="00592772" w:rsidRPr="00592772">
        <w:t xml:space="preserve">Supplement </w:t>
      </w:r>
      <w:r w:rsidR="00592772">
        <w:t>S</w:t>
      </w:r>
      <w:r w:rsidR="00592772" w:rsidRPr="00592772">
        <w:t>1. The study questionnaire</w:t>
      </w:r>
      <w:r w:rsidR="00C73FEA">
        <w:t>.</w:t>
      </w:r>
    </w:p>
    <w:p w:rsidR="00081A9E" w:rsidRDefault="00231A18" w:rsidP="00BB103B">
      <w:pPr>
        <w:pStyle w:val="MDPI62BackMatter"/>
        <w:ind w:left="0"/>
      </w:pPr>
      <w:r>
        <w:rPr>
          <w:b/>
        </w:rPr>
        <w:t>Author Contributions:</w:t>
      </w:r>
      <w:r>
        <w:t xml:space="preserve"> Conceptualization, </w:t>
      </w:r>
      <w:r w:rsidR="00B42E55">
        <w:t>E</w:t>
      </w:r>
      <w:r>
        <w:t>.</w:t>
      </w:r>
      <w:r w:rsidR="00B42E55">
        <w:t>D</w:t>
      </w:r>
      <w:r>
        <w:t>.</w:t>
      </w:r>
      <w:r w:rsidR="00B42E55">
        <w:t>, S.H., G</w:t>
      </w:r>
      <w:r>
        <w:t>.</w:t>
      </w:r>
      <w:r w:rsidR="00B42E55">
        <w:t>D</w:t>
      </w:r>
      <w:r>
        <w:t>.</w:t>
      </w:r>
      <w:r w:rsidR="00B42E55">
        <w:t xml:space="preserve"> and A.L.</w:t>
      </w:r>
      <w:r>
        <w:t xml:space="preserve">; methodology, </w:t>
      </w:r>
      <w:r w:rsidR="00B42E55">
        <w:t>A</w:t>
      </w:r>
      <w:r>
        <w:t>.</w:t>
      </w:r>
      <w:r w:rsidR="00B42E55">
        <w:t>L</w:t>
      </w:r>
      <w:r>
        <w:t>.</w:t>
      </w:r>
      <w:r w:rsidR="00B42E55">
        <w:t xml:space="preserve"> and G.D.</w:t>
      </w:r>
      <w:r>
        <w:t>; formal analysis</w:t>
      </w:r>
      <w:r w:rsidR="00B42E55">
        <w:t>,</w:t>
      </w:r>
      <w:r w:rsidR="00B42E55" w:rsidRPr="00B42E55">
        <w:t xml:space="preserve"> </w:t>
      </w:r>
      <w:r w:rsidR="00B42E55">
        <w:t>G.D. and A.L.</w:t>
      </w:r>
      <w:r>
        <w:t xml:space="preserve">, data curation, </w:t>
      </w:r>
      <w:r w:rsidR="00B42E55">
        <w:t>G.D.</w:t>
      </w:r>
      <w:r>
        <w:t xml:space="preserve">; writing—original draft preparation, </w:t>
      </w:r>
      <w:r w:rsidR="00B42E55">
        <w:t>G.D. and A.L.</w:t>
      </w:r>
      <w:r>
        <w:t xml:space="preserve">; writing—review and editing, </w:t>
      </w:r>
      <w:r w:rsidR="00B42E55">
        <w:t>E.D., S.H., G.D. and A.L</w:t>
      </w:r>
      <w:r>
        <w:t xml:space="preserve">.; </w:t>
      </w:r>
      <w:r w:rsidR="00B42E55">
        <w:t>supervision, A</w:t>
      </w:r>
      <w:r>
        <w:t>.</w:t>
      </w:r>
      <w:r w:rsidR="00B42E55">
        <w:t>L</w:t>
      </w:r>
      <w:r w:rsidR="00081A9E">
        <w:t xml:space="preserve">.  </w:t>
      </w:r>
      <w:r>
        <w:t>All authors have read and agreed to the published version of the manuscript</w:t>
      </w:r>
      <w:r w:rsidR="00081A9E">
        <w:t>.</w:t>
      </w:r>
    </w:p>
    <w:p w:rsidR="00231A18" w:rsidRDefault="00231A18" w:rsidP="00BB103B">
      <w:pPr>
        <w:pStyle w:val="MDPI62BackMatter"/>
        <w:ind w:left="0"/>
      </w:pPr>
      <w:r>
        <w:rPr>
          <w:b/>
        </w:rPr>
        <w:t>Funding:</w:t>
      </w:r>
      <w:r>
        <w:t xml:space="preserve"> This research received no external funding.</w:t>
      </w:r>
    </w:p>
    <w:p w:rsidR="00510579" w:rsidRPr="00D13458" w:rsidRDefault="00B90572" w:rsidP="00510579">
      <w:pPr>
        <w:pStyle w:val="MDPI62BackMatter"/>
        <w:ind w:left="0"/>
      </w:pPr>
      <w:bookmarkStart w:id="860" w:name="_Hlk89945590"/>
      <w:bookmarkStart w:id="861" w:name="_Hlk60054323"/>
      <w:r w:rsidRPr="00B27433">
        <w:rPr>
          <w:b/>
        </w:rPr>
        <w:t xml:space="preserve">Institutional Review Board Statement: </w:t>
      </w:r>
      <w:r w:rsidRPr="00B27433">
        <w:t>The study was conducted in accordance with the Declaration of Helsinki</w:t>
      </w:r>
      <w:r w:rsidR="00510579">
        <w:t xml:space="preserve">. </w:t>
      </w:r>
      <w:r w:rsidR="00510579" w:rsidRPr="00D13458">
        <w:t xml:space="preserve">We applied for ethical approval to the Norwegian Regional Committees for Medical and Health Research Ethics, South-East (REK </w:t>
      </w:r>
      <w:proofErr w:type="spellStart"/>
      <w:r w:rsidR="00510579" w:rsidRPr="00D13458">
        <w:t>sør-øst</w:t>
      </w:r>
      <w:proofErr w:type="spellEnd"/>
      <w:r w:rsidR="00510579" w:rsidRPr="00D13458">
        <w:t xml:space="preserve">) (Reference: 32352). REK concluded that ethical approval was not required for this study. The Norwegian Centre for Research Data (reference: 584985) approved the study. </w:t>
      </w:r>
    </w:p>
    <w:bookmarkEnd w:id="860"/>
    <w:p w:rsidR="00995C1D" w:rsidRDefault="00AF408A" w:rsidP="00BB103B">
      <w:pPr>
        <w:pStyle w:val="MDPI62BackMatter"/>
        <w:spacing w:after="0"/>
        <w:ind w:left="0"/>
      </w:pPr>
      <w:r w:rsidRPr="007D75A8">
        <w:rPr>
          <w:b/>
        </w:rPr>
        <w:t xml:space="preserve">Informed Consent Statement: </w:t>
      </w:r>
      <w:r w:rsidRPr="007D75A8">
        <w:t>Informed consent</w:t>
      </w:r>
      <w:r w:rsidR="00BB103B">
        <w:t>,</w:t>
      </w:r>
      <w:r w:rsidRPr="007D75A8">
        <w:t xml:space="preserve"> </w:t>
      </w:r>
      <w:r w:rsidR="00BB103B" w:rsidRPr="00D13458">
        <w:t>digital or written</w:t>
      </w:r>
      <w:r w:rsidR="00BB103B">
        <w:t>,</w:t>
      </w:r>
      <w:r w:rsidR="00BB103B" w:rsidRPr="00D13458">
        <w:t xml:space="preserve"> </w:t>
      </w:r>
      <w:r w:rsidRPr="007D75A8">
        <w:t>was obtained from all subjects involved in the study.</w:t>
      </w:r>
      <w:r w:rsidR="00BB103B">
        <w:t xml:space="preserve"> </w:t>
      </w:r>
      <w:r w:rsidR="00BB103B" w:rsidRPr="00D13458">
        <w:t>Before giving informed consent and thereby accessing the questionnaire, all participants had to read the study description and aim. This work was performed on the TSD (</w:t>
      </w:r>
      <w:proofErr w:type="spellStart"/>
      <w:r w:rsidR="00BB103B" w:rsidRPr="00D13458">
        <w:t>Tjeneste</w:t>
      </w:r>
      <w:proofErr w:type="spellEnd"/>
      <w:r w:rsidR="00BB103B" w:rsidRPr="00D13458">
        <w:t xml:space="preserve"> for Sensitive Data) facilities, owned by the University of Oslo, operated and developed by the TSD service group at the University of Oslo, IT-Department (USIT). </w:t>
      </w:r>
    </w:p>
    <w:p w:rsidR="00C34C9F" w:rsidRPr="00BB103B" w:rsidRDefault="00C34C9F" w:rsidP="00BB103B">
      <w:pPr>
        <w:pStyle w:val="MDPI62BackMatter"/>
        <w:spacing w:after="0"/>
        <w:ind w:left="0"/>
      </w:pPr>
    </w:p>
    <w:p w:rsidR="00AF408A" w:rsidRPr="00613B31" w:rsidRDefault="00AF408A" w:rsidP="00995C1D">
      <w:pPr>
        <w:pStyle w:val="MDPI62BackMatter"/>
        <w:ind w:left="0"/>
      </w:pPr>
      <w:r w:rsidRPr="007D75A8">
        <w:rPr>
          <w:b/>
        </w:rPr>
        <w:t xml:space="preserve">Data Availability Statement: </w:t>
      </w:r>
      <w:r w:rsidR="00AB7FC7" w:rsidRPr="00AB7FC7">
        <w:t xml:space="preserve">Data can be made available upon request and following approval by the Norwegian Centre for Research.  </w:t>
      </w:r>
    </w:p>
    <w:bookmarkEnd w:id="861"/>
    <w:p w:rsidR="00231A18" w:rsidRDefault="00231A18" w:rsidP="00081A9E">
      <w:pPr>
        <w:pStyle w:val="MDPI62BackMatter"/>
        <w:ind w:left="0"/>
      </w:pPr>
      <w:r>
        <w:rPr>
          <w:b/>
        </w:rPr>
        <w:t>Acknowledgments:</w:t>
      </w:r>
      <w:r>
        <w:t xml:space="preserve"> </w:t>
      </w:r>
      <w:r w:rsidR="00081A9E" w:rsidRPr="00081A9E">
        <w:t>The authors would like to express our gratitude to participants in the study, to the refugee center and the pharmacy for their invaluable help in data collection.</w:t>
      </w:r>
      <w:r w:rsidR="00081A9E">
        <w:t xml:space="preserve"> This work was performed on the TSD (</w:t>
      </w:r>
      <w:proofErr w:type="spellStart"/>
      <w:r w:rsidR="00081A9E">
        <w:t>Tjeneste</w:t>
      </w:r>
      <w:proofErr w:type="spellEnd"/>
      <w:r w:rsidR="00081A9E">
        <w:t xml:space="preserve"> for Sensitive Data) facilities, owned by the University of Oslo, operated and developed by the TSD service group at the University of Oslo, IT-Department (USIT). (tsd-drift@usit.uio.no).</w:t>
      </w:r>
    </w:p>
    <w:p w:rsidR="00231A18" w:rsidRDefault="00231A18" w:rsidP="00995C1D">
      <w:pPr>
        <w:pStyle w:val="MDPI62BackMatter"/>
        <w:ind w:left="0"/>
        <w:rPr>
          <w:ins w:id="862" w:author="Angela Lupattelli" w:date="2022-05-18T12:23:00Z"/>
        </w:rPr>
      </w:pPr>
      <w:r>
        <w:rPr>
          <w:b/>
        </w:rPr>
        <w:t>Conflicts of Interest:</w:t>
      </w:r>
      <w:r>
        <w:t xml:space="preserve"> The authors</w:t>
      </w:r>
      <w:r w:rsidR="00081A9E">
        <w:t xml:space="preserve"> declare no conflict of interest</w:t>
      </w:r>
      <w:r>
        <w:t>.</w:t>
      </w:r>
    </w:p>
    <w:p w:rsidR="002B4372" w:rsidDel="00F64B8D" w:rsidRDefault="002B4372" w:rsidP="00995C1D">
      <w:pPr>
        <w:pStyle w:val="MDPI62BackMatter"/>
        <w:ind w:left="0"/>
        <w:rPr>
          <w:del w:id="863" w:author="Angela Lupattelli" w:date="2022-05-19T14:18:00Z"/>
        </w:rPr>
      </w:pPr>
    </w:p>
    <w:p w:rsidR="00231A18" w:rsidDel="00932CF0" w:rsidRDefault="00231A18" w:rsidP="00231A18">
      <w:pPr>
        <w:pStyle w:val="MDPI21heading1"/>
        <w:ind w:left="0"/>
        <w:rPr>
          <w:del w:id="864" w:author="Angela Lupattelli" w:date="2022-05-18T12:23:00Z"/>
        </w:rPr>
      </w:pPr>
      <w:r>
        <w:t>References</w:t>
      </w:r>
    </w:p>
    <w:p w:rsidR="00611F25" w:rsidRPr="00611F25" w:rsidRDefault="00267E1F" w:rsidP="00F64B8D">
      <w:pPr>
        <w:pStyle w:val="MDPI21heading1"/>
        <w:ind w:left="0"/>
        <w:rPr>
          <w:rFonts w:ascii="Arial" w:hAnsi="Arial" w:cs="Arial"/>
        </w:rPr>
      </w:pPr>
      <w:r>
        <w:fldChar w:fldCharType="begin"/>
      </w:r>
      <w:r>
        <w:instrText xml:space="preserve"> ADDIN EN.REFLIST </w:instrText>
      </w:r>
      <w:r>
        <w:fldChar w:fldCharType="separate"/>
      </w:r>
    </w:p>
    <w:p w:rsidR="00611F25" w:rsidRPr="00611F25" w:rsidRDefault="00611F25" w:rsidP="00611F25">
      <w:pPr>
        <w:pStyle w:val="EndNoteBibliographyTitle"/>
        <w:rPr>
          <w:rFonts w:ascii="Arial" w:hAnsi="Arial" w:cs="Arial"/>
        </w:rPr>
      </w:pPr>
    </w:p>
    <w:p w:rsidR="00611F25" w:rsidRPr="00611F25" w:rsidRDefault="00611F25" w:rsidP="00611F25">
      <w:pPr>
        <w:pStyle w:val="EndNoteBibliography"/>
        <w:ind w:left="720" w:hanging="720"/>
      </w:pPr>
      <w:r w:rsidRPr="00611F25">
        <w:t>1.</w:t>
      </w:r>
      <w:r w:rsidRPr="00611F25">
        <w:tab/>
        <w:t>Statistics Norway. This is Norway</w:t>
      </w:r>
      <w:r w:rsidR="00F64B8D">
        <w:t>.</w:t>
      </w:r>
      <w:r w:rsidRPr="00611F25">
        <w:t xml:space="preserve"> </w:t>
      </w:r>
      <w:r w:rsidR="00F64B8D" w:rsidRPr="00611F25">
        <w:t xml:space="preserve">Available </w:t>
      </w:r>
      <w:r w:rsidR="00F64B8D">
        <w:t xml:space="preserve">online: </w:t>
      </w:r>
      <w:hyperlink r:id="rId13" w:history="1">
        <w:r w:rsidR="00F64B8D" w:rsidRPr="00611F25">
          <w:rPr>
            <w:rStyle w:val="Hyperlink"/>
          </w:rPr>
          <w:t>https://www.ssb.no/en/befolkning/artikler-og-publikasjoner/_attachment/364602?_ts=1664418b978</w:t>
        </w:r>
      </w:hyperlink>
      <w:r w:rsidR="00F64B8D">
        <w:rPr>
          <w:rStyle w:val="Hyperlink"/>
        </w:rPr>
        <w:t xml:space="preserve"> (accessed on 10 May 2021)</w:t>
      </w:r>
      <w:r w:rsidR="00F64B8D" w:rsidRPr="00611F25">
        <w:t>.</w:t>
      </w:r>
    </w:p>
    <w:p w:rsidR="00611F25" w:rsidRPr="00611F25" w:rsidRDefault="00611F25" w:rsidP="00611F25">
      <w:pPr>
        <w:pStyle w:val="EndNoteBibliography"/>
        <w:ind w:left="720" w:hanging="720"/>
      </w:pPr>
      <w:r w:rsidRPr="00611F25">
        <w:t>2.</w:t>
      </w:r>
      <w:r w:rsidRPr="00611F25">
        <w:tab/>
      </w:r>
      <w:r w:rsidR="00F64B8D" w:rsidRPr="00611F25">
        <w:t>Statistics Norway. Immigrants and Norwegian-born to immigrant parents, by country</w:t>
      </w:r>
      <w:r w:rsidR="00F64B8D">
        <w:t xml:space="preserve"> background, contents and year. </w:t>
      </w:r>
      <w:r w:rsidR="00F64B8D" w:rsidRPr="00611F25">
        <w:t xml:space="preserve">Available </w:t>
      </w:r>
      <w:r w:rsidR="00F64B8D">
        <w:t xml:space="preserve">online: </w:t>
      </w:r>
      <w:hyperlink r:id="rId14" w:history="1">
        <w:r w:rsidR="00F64B8D" w:rsidRPr="00611F25">
          <w:rPr>
            <w:rStyle w:val="Hyperlink"/>
          </w:rPr>
          <w:t>https://www.ssb.no/en/statbank/table/05183/chartViewLine/</w:t>
        </w:r>
      </w:hyperlink>
      <w:r w:rsidR="00F64B8D">
        <w:rPr>
          <w:rStyle w:val="Hyperlink"/>
        </w:rPr>
        <w:t xml:space="preserve"> (accessed on 30 May 2019)</w:t>
      </w:r>
      <w:r w:rsidRPr="00611F25">
        <w:t>.</w:t>
      </w:r>
    </w:p>
    <w:p w:rsidR="00611F25" w:rsidRPr="00611F25" w:rsidRDefault="00611F25" w:rsidP="00611F25">
      <w:pPr>
        <w:pStyle w:val="EndNoteBibliography"/>
        <w:ind w:left="720" w:hanging="720"/>
      </w:pPr>
      <w:r w:rsidRPr="00611F25">
        <w:t>3.</w:t>
      </w:r>
      <w:r w:rsidRPr="00611F25">
        <w:tab/>
      </w:r>
      <w:r w:rsidR="00F64B8D" w:rsidRPr="00611F25">
        <w:t>Statistics Norway. Immigrants and Norwegian-born to immigrant parents, by country background, contents and year</w:t>
      </w:r>
      <w:r w:rsidR="00F64B8D">
        <w:t xml:space="preserve">. </w:t>
      </w:r>
      <w:r w:rsidR="00F64B8D" w:rsidRPr="00611F25">
        <w:t xml:space="preserve">Available </w:t>
      </w:r>
      <w:r w:rsidR="00F64B8D">
        <w:t>online</w:t>
      </w:r>
      <w:r w:rsidR="00F64B8D" w:rsidRPr="00611F25">
        <w:t xml:space="preserve">: </w:t>
      </w:r>
      <w:hyperlink r:id="rId15" w:history="1">
        <w:r w:rsidR="00F64B8D" w:rsidRPr="00611F25">
          <w:rPr>
            <w:rStyle w:val="Hyperlink"/>
          </w:rPr>
          <w:t>https://www.ssb.no/en/statbank/table/05183/tableViewLayout1/</w:t>
        </w:r>
      </w:hyperlink>
      <w:r w:rsidR="00F64B8D">
        <w:t xml:space="preserve"> </w:t>
      </w:r>
      <w:r w:rsidR="00F64B8D">
        <w:rPr>
          <w:rStyle w:val="Hyperlink"/>
        </w:rPr>
        <w:t>(accessed on 30 May 2019)</w:t>
      </w:r>
      <w:r w:rsidR="00F64B8D" w:rsidRPr="00611F25">
        <w:t>.</w:t>
      </w:r>
    </w:p>
    <w:p w:rsidR="00611F25" w:rsidRPr="00611F25" w:rsidRDefault="00611F25" w:rsidP="00611F25">
      <w:pPr>
        <w:pStyle w:val="EndNoteBibliography"/>
        <w:ind w:left="720" w:hanging="720"/>
      </w:pPr>
      <w:r w:rsidRPr="00611F25">
        <w:t>4.</w:t>
      </w:r>
      <w:r w:rsidRPr="00611F25">
        <w:tab/>
        <w:t>Mokdad AH, Forouzanfar MH, Daoud F, El Bcheraoui C, Moradi-Lakeh M, Khalil I, Afshin A, Tuffaha M, Charara R, Barber RM</w:t>
      </w:r>
      <w:r w:rsidRPr="00611F25">
        <w:rPr>
          <w:i/>
        </w:rPr>
        <w:t xml:space="preserve"> et al</w:t>
      </w:r>
      <w:r w:rsidR="00F64B8D">
        <w:rPr>
          <w:i/>
        </w:rPr>
        <w:t>.</w:t>
      </w:r>
      <w:r w:rsidRPr="00611F25">
        <w:t xml:space="preserve"> Health in times of uncertainty in the eastern Mediterranean region: a systematic analysis for the Global Burden of Disease Study 2013. </w:t>
      </w:r>
      <w:r w:rsidRPr="00611F25">
        <w:rPr>
          <w:i/>
        </w:rPr>
        <w:t xml:space="preserve">The Lancet Global Health </w:t>
      </w:r>
      <w:r w:rsidRPr="00611F25">
        <w:rPr>
          <w:b/>
        </w:rPr>
        <w:t>2016</w:t>
      </w:r>
      <w:r w:rsidRPr="00611F25">
        <w:t>, 4(10):e704-e713.</w:t>
      </w:r>
    </w:p>
    <w:p w:rsidR="00611F25" w:rsidRPr="00611F25" w:rsidRDefault="00611F25" w:rsidP="00611F25">
      <w:pPr>
        <w:pStyle w:val="EndNoteBibliography"/>
        <w:ind w:left="720" w:hanging="720"/>
      </w:pPr>
      <w:r w:rsidRPr="00611F25">
        <w:t>5.</w:t>
      </w:r>
      <w:r w:rsidRPr="00611F25">
        <w:tab/>
        <w:t>Strømme EM, Haj-Younes J, Hasha W, Fadnes LT, Kumar B, Igland J, Diaz E</w:t>
      </w:r>
      <w:r w:rsidR="00F64B8D">
        <w:t>.</w:t>
      </w:r>
      <w:r w:rsidRPr="00611F25">
        <w:t xml:space="preserve"> Health status and use of medication and their association with migration related exposures among Syrian refugees in Lebanon and Norway: a cross-sectional study. </w:t>
      </w:r>
      <w:r w:rsidRPr="00611F25">
        <w:rPr>
          <w:i/>
        </w:rPr>
        <w:t xml:space="preserve">BMC Public Health </w:t>
      </w:r>
      <w:r w:rsidRPr="00611F25">
        <w:rPr>
          <w:b/>
        </w:rPr>
        <w:t>2020</w:t>
      </w:r>
      <w:r w:rsidRPr="00611F25">
        <w:t>, 20(1):341.</w:t>
      </w:r>
    </w:p>
    <w:p w:rsidR="00611F25" w:rsidRPr="00F64B8D" w:rsidRDefault="00611F25" w:rsidP="00611F25">
      <w:pPr>
        <w:pStyle w:val="EndNoteBibliography"/>
        <w:ind w:left="720" w:hanging="720"/>
      </w:pPr>
      <w:r w:rsidRPr="00611F25">
        <w:t>6.</w:t>
      </w:r>
      <w:r w:rsidRPr="00611F25">
        <w:tab/>
        <w:t xml:space="preserve">The Norwegian Directorate of Health. Health Norway (Helsenorge). Healthcare for asylum seekers and refugees in Norway 2022. </w:t>
      </w:r>
      <w:r w:rsidRPr="00F64B8D">
        <w:t xml:space="preserve">Available </w:t>
      </w:r>
      <w:r w:rsidR="00F64B8D">
        <w:t>online</w:t>
      </w:r>
      <w:r w:rsidRPr="00F64B8D">
        <w:t xml:space="preserve">: </w:t>
      </w:r>
      <w:hyperlink r:id="rId16" w:history="1">
        <w:r w:rsidRPr="00F64B8D">
          <w:rPr>
            <w:rStyle w:val="Hyperlink"/>
          </w:rPr>
          <w:t>https://www.helsenorge.no/en/foreigners-in-norway/asylum-seekers/</w:t>
        </w:r>
      </w:hyperlink>
      <w:r w:rsidRPr="00F64B8D">
        <w:t xml:space="preserve"> </w:t>
      </w:r>
      <w:r w:rsidR="00F64B8D">
        <w:t>(</w:t>
      </w:r>
      <w:r w:rsidRPr="00F64B8D">
        <w:t xml:space="preserve">accessed </w:t>
      </w:r>
      <w:r w:rsidR="00F64B8D">
        <w:t xml:space="preserve">on </w:t>
      </w:r>
      <w:r w:rsidRPr="00F64B8D">
        <w:t>16 May 2022</w:t>
      </w:r>
      <w:r w:rsidR="00F64B8D">
        <w:t>)</w:t>
      </w:r>
      <w:r w:rsidRPr="00F64B8D">
        <w:t>.</w:t>
      </w:r>
    </w:p>
    <w:p w:rsidR="00611F25" w:rsidRPr="00F64B8D" w:rsidRDefault="00611F25" w:rsidP="00611F25">
      <w:pPr>
        <w:pStyle w:val="EndNoteBibliography"/>
        <w:ind w:left="720" w:hanging="720"/>
      </w:pPr>
      <w:r w:rsidRPr="00F64B8D">
        <w:rPr>
          <w:lang w:val="nb-NO"/>
        </w:rPr>
        <w:t>7.</w:t>
      </w:r>
      <w:r w:rsidRPr="00F64B8D">
        <w:rPr>
          <w:lang w:val="nb-NO"/>
        </w:rPr>
        <w:tab/>
        <w:t>Organisation. TNGSaS. Likeverdige helse- og omsorgstjenester - god helse for alle 2013</w:t>
      </w:r>
      <w:r w:rsidR="00F64B8D">
        <w:rPr>
          <w:lang w:val="nb-NO"/>
        </w:rPr>
        <w:t xml:space="preserve">. </w:t>
      </w:r>
      <w:r w:rsidRPr="00F64B8D">
        <w:t xml:space="preserve">Available </w:t>
      </w:r>
      <w:r w:rsidR="00F64B8D" w:rsidRPr="00F64B8D">
        <w:t>online</w:t>
      </w:r>
      <w:r w:rsidRPr="00F64B8D">
        <w:t xml:space="preserve">: </w:t>
      </w:r>
      <w:hyperlink r:id="rId17" w:history="1">
        <w:r w:rsidRPr="00F64B8D">
          <w:rPr>
            <w:rStyle w:val="Hyperlink"/>
          </w:rPr>
          <w:t>https://www.regjeringen.no/no/dokumenter/likeverdige-helse--og-omsorgstjenester/id733870/</w:t>
        </w:r>
      </w:hyperlink>
      <w:r w:rsidR="00F64B8D">
        <w:t xml:space="preserve"> (accessed on 13 August 2020)</w:t>
      </w:r>
      <w:r w:rsidRPr="00F64B8D">
        <w:t>.</w:t>
      </w:r>
    </w:p>
    <w:p w:rsidR="00611F25" w:rsidRPr="00611F25" w:rsidRDefault="00611F25" w:rsidP="00611F25">
      <w:pPr>
        <w:pStyle w:val="EndNoteBibliography"/>
        <w:ind w:left="720" w:hanging="720"/>
      </w:pPr>
      <w:r w:rsidRPr="00611F25">
        <w:t>8.</w:t>
      </w:r>
      <w:r w:rsidRPr="00611F25">
        <w:tab/>
        <w:t xml:space="preserve">The World Health Orgnization </w:t>
      </w:r>
      <w:r w:rsidR="00F64B8D">
        <w:t>(</w:t>
      </w:r>
      <w:r w:rsidRPr="00611F25">
        <w:t>W</w:t>
      </w:r>
      <w:r w:rsidR="00D57F2D">
        <w:t xml:space="preserve">HO), </w:t>
      </w:r>
      <w:r w:rsidR="00D57F2D" w:rsidRPr="00D57F2D">
        <w:t>Pharmaceutical Country Profile data collection tool</w:t>
      </w:r>
      <w:r w:rsidR="00D57F2D">
        <w:t>. A</w:t>
      </w:r>
      <w:r w:rsidRPr="00611F25">
        <w:t xml:space="preserve">vailable </w:t>
      </w:r>
      <w:r w:rsidR="00D57F2D">
        <w:t>online:</w:t>
      </w:r>
      <w:r w:rsidRPr="00611F25">
        <w:t xml:space="preserve"> </w:t>
      </w:r>
      <w:r w:rsidR="00D57F2D" w:rsidRPr="00D57F2D">
        <w:t>https://www.who.int/publications/m/item/pharmaceutical-country-profile-data-collection-tool</w:t>
      </w:r>
      <w:r w:rsidR="00D57F2D">
        <w:t xml:space="preserve"> (accessed on 19 March 2019)</w:t>
      </w:r>
      <w:r w:rsidRPr="00611F25">
        <w:t>.</w:t>
      </w:r>
    </w:p>
    <w:p w:rsidR="00611F25" w:rsidRPr="00611F25" w:rsidRDefault="00611F25" w:rsidP="00611F25">
      <w:pPr>
        <w:pStyle w:val="EndNoteBibliography"/>
        <w:ind w:left="720" w:hanging="720"/>
      </w:pPr>
      <w:r w:rsidRPr="00611F25">
        <w:t>9.</w:t>
      </w:r>
      <w:r w:rsidRPr="00611F25">
        <w:tab/>
        <w:t>A</w:t>
      </w:r>
      <w:r w:rsidR="00D57F2D">
        <w:t>l-Faham Z, Habboub G, Takriti F.</w:t>
      </w:r>
      <w:r w:rsidRPr="00611F25">
        <w:t xml:space="preserve"> The sale of antibiotics without prescription in pharmacies in Damascus, Syria. </w:t>
      </w:r>
      <w:r w:rsidRPr="00611F25">
        <w:rPr>
          <w:i/>
        </w:rPr>
        <w:t xml:space="preserve">Journal of infection in developing countries </w:t>
      </w:r>
      <w:r w:rsidRPr="00611F25">
        <w:rPr>
          <w:b/>
        </w:rPr>
        <w:t>2011</w:t>
      </w:r>
      <w:r w:rsidRPr="00611F25">
        <w:t>, 5(5):396-399.</w:t>
      </w:r>
    </w:p>
    <w:p w:rsidR="00611F25" w:rsidRPr="00611F25" w:rsidRDefault="00611F25" w:rsidP="00611F25">
      <w:pPr>
        <w:pStyle w:val="EndNoteBibliography"/>
        <w:ind w:left="720" w:hanging="720"/>
      </w:pPr>
      <w:r w:rsidRPr="00611F25">
        <w:t>10.</w:t>
      </w:r>
      <w:r w:rsidRPr="00611F25">
        <w:tab/>
        <w:t xml:space="preserve">Khalifeh MM, Moore ND, Salameh PR: Self-medication misuse in the Middle East: a systematic literature review. </w:t>
      </w:r>
      <w:r w:rsidRPr="00611F25">
        <w:rPr>
          <w:i/>
        </w:rPr>
        <w:t xml:space="preserve">Pharmacol Res Perspect </w:t>
      </w:r>
      <w:r w:rsidRPr="00611F25">
        <w:rPr>
          <w:b/>
        </w:rPr>
        <w:t>2017</w:t>
      </w:r>
      <w:r w:rsidRPr="00611F25">
        <w:t>, 5(4).</w:t>
      </w:r>
    </w:p>
    <w:p w:rsidR="00611F25" w:rsidRPr="00611F25" w:rsidRDefault="00611F25" w:rsidP="00611F25">
      <w:pPr>
        <w:pStyle w:val="EndNoteBibliography"/>
        <w:ind w:left="720" w:hanging="720"/>
      </w:pPr>
      <w:r w:rsidRPr="00611F25">
        <w:t>11.</w:t>
      </w:r>
      <w:r w:rsidRPr="00611F25">
        <w:tab/>
        <w:t>Wemrell M, Lenander C, Hansson K, Perez RV, Hedin K, Merlo J</w:t>
      </w:r>
      <w:r w:rsidR="00D57F2D">
        <w:t>.</w:t>
      </w:r>
      <w:r w:rsidRPr="00611F25">
        <w:t xml:space="preserve"> Socio-economic disparities in the dispensation of antibiotics in Sweden 2016-2017: An intersectional analysis of individual heterogeneity and discriminatory accuracy. </w:t>
      </w:r>
      <w:r w:rsidRPr="00611F25">
        <w:rPr>
          <w:i/>
        </w:rPr>
        <w:t xml:space="preserve">Scand J Public Health </w:t>
      </w:r>
      <w:r w:rsidRPr="00611F25">
        <w:rPr>
          <w:b/>
        </w:rPr>
        <w:t>2021</w:t>
      </w:r>
      <w:r w:rsidRPr="00611F25">
        <w:t>:1403494820981496.</w:t>
      </w:r>
    </w:p>
    <w:p w:rsidR="00611F25" w:rsidRPr="00611F25" w:rsidRDefault="00611F25" w:rsidP="00611F25">
      <w:pPr>
        <w:pStyle w:val="EndNoteBibliography"/>
        <w:ind w:left="720" w:hanging="720"/>
      </w:pPr>
      <w:r w:rsidRPr="00611F25">
        <w:t>12.</w:t>
      </w:r>
      <w:r w:rsidRPr="00611F25">
        <w:tab/>
        <w:t>Odani S, Lin LC, Nelson JR, Agaku IT</w:t>
      </w:r>
      <w:r w:rsidR="00D57F2D">
        <w:t>.</w:t>
      </w:r>
      <w:r w:rsidRPr="00611F25">
        <w:t xml:space="preserve"> Misuse of Prescription Pain Relievers, Stimulants, Tranquilizers, and Sedatives Among U.S. Older Adults Aged ≥50 Years. </w:t>
      </w:r>
      <w:r w:rsidRPr="00611F25">
        <w:rPr>
          <w:i/>
        </w:rPr>
        <w:t xml:space="preserve">Am J Prev Med </w:t>
      </w:r>
      <w:r w:rsidRPr="00611F25">
        <w:rPr>
          <w:b/>
        </w:rPr>
        <w:t>2020</w:t>
      </w:r>
      <w:r w:rsidRPr="00611F25">
        <w:t>, 59(6):860-872.</w:t>
      </w:r>
    </w:p>
    <w:p w:rsidR="00611F25" w:rsidRPr="00611F25" w:rsidRDefault="00611F25" w:rsidP="00611F25">
      <w:pPr>
        <w:pStyle w:val="EndNoteBibliography"/>
        <w:ind w:left="720" w:hanging="720"/>
      </w:pPr>
      <w:r w:rsidRPr="00611F25">
        <w:t>13.</w:t>
      </w:r>
      <w:r w:rsidRPr="00611F25">
        <w:tab/>
        <w:t xml:space="preserve">Pleasant A: Advancing health literacy measurement: a pathway to better health and health system performance. </w:t>
      </w:r>
      <w:r w:rsidRPr="00611F25">
        <w:rPr>
          <w:i/>
        </w:rPr>
        <w:t xml:space="preserve">Journal of health communication </w:t>
      </w:r>
      <w:r w:rsidRPr="00611F25">
        <w:rPr>
          <w:b/>
        </w:rPr>
        <w:t>2014</w:t>
      </w:r>
      <w:r w:rsidRPr="00611F25">
        <w:t>, 19(12):1481-1496.</w:t>
      </w:r>
    </w:p>
    <w:p w:rsidR="00611F25" w:rsidRPr="00611F25" w:rsidRDefault="00611F25" w:rsidP="00611F25">
      <w:pPr>
        <w:pStyle w:val="EndNoteBibliography"/>
        <w:ind w:left="720" w:hanging="720"/>
      </w:pPr>
      <w:r w:rsidRPr="00611F25">
        <w:t>14.</w:t>
      </w:r>
      <w:r w:rsidRPr="00611F25">
        <w:tab/>
        <w:t>Easton P, Entwistle VA, Williams B</w:t>
      </w:r>
      <w:r w:rsidR="00D57F2D">
        <w:t>.</w:t>
      </w:r>
      <w:r w:rsidRPr="00611F25">
        <w:t xml:space="preserve"> How the stigma of low literacy can impair patient-professional spoken interactions and affect health: insights from a qualitative investigation. </w:t>
      </w:r>
      <w:r w:rsidRPr="00611F25">
        <w:rPr>
          <w:i/>
        </w:rPr>
        <w:t xml:space="preserve">BMC Health Serv Res </w:t>
      </w:r>
      <w:r w:rsidRPr="00611F25">
        <w:rPr>
          <w:b/>
        </w:rPr>
        <w:t>2013</w:t>
      </w:r>
      <w:r w:rsidRPr="00611F25">
        <w:t>, 13:319-319.</w:t>
      </w:r>
    </w:p>
    <w:p w:rsidR="00611F25" w:rsidRPr="00611F25" w:rsidRDefault="00611F25" w:rsidP="00611F25">
      <w:pPr>
        <w:pStyle w:val="EndNoteBibliography"/>
        <w:ind w:left="720" w:hanging="720"/>
      </w:pPr>
      <w:r w:rsidRPr="00611F25">
        <w:t>15.</w:t>
      </w:r>
      <w:r w:rsidRPr="00611F25">
        <w:tab/>
        <w:t>Mantwill S, Schulz PJ</w:t>
      </w:r>
      <w:r w:rsidR="00D57F2D">
        <w:t>.</w:t>
      </w:r>
      <w:r w:rsidRPr="00611F25">
        <w:t xml:space="preserve"> Low health literacy and healthcare utilization among immigrants and non-immigrants in Switzerland. </w:t>
      </w:r>
      <w:r w:rsidRPr="00611F25">
        <w:rPr>
          <w:i/>
        </w:rPr>
        <w:t xml:space="preserve">Patient Educ Couns </w:t>
      </w:r>
      <w:r w:rsidRPr="00611F25">
        <w:rPr>
          <w:b/>
        </w:rPr>
        <w:t>2017</w:t>
      </w:r>
      <w:r w:rsidRPr="00611F25">
        <w:t>, 100(11):2020-2027.</w:t>
      </w:r>
    </w:p>
    <w:p w:rsidR="00611F25" w:rsidRPr="00611F25" w:rsidRDefault="00611F25" w:rsidP="00611F25">
      <w:pPr>
        <w:pStyle w:val="EndNoteBibliography"/>
        <w:ind w:left="720" w:hanging="720"/>
      </w:pPr>
      <w:r w:rsidRPr="00611F25">
        <w:t>16.</w:t>
      </w:r>
      <w:r w:rsidRPr="00611F25">
        <w:tab/>
        <w:t>Strømme EM, Haj-Younes J, Hasha W, Fadnes LT, Kumar B, Diaz E</w:t>
      </w:r>
      <w:r w:rsidR="00D57F2D">
        <w:t>.</w:t>
      </w:r>
      <w:r w:rsidRPr="00611F25">
        <w:t xml:space="preserve"> Chronic pain and migration-related factors among Syrian refugees: a cross-sectional study. </w:t>
      </w:r>
      <w:r w:rsidRPr="00611F25">
        <w:rPr>
          <w:i/>
        </w:rPr>
        <w:t xml:space="preserve">Eur J Public Health </w:t>
      </w:r>
      <w:r w:rsidRPr="00611F25">
        <w:rPr>
          <w:b/>
        </w:rPr>
        <w:t>2019</w:t>
      </w:r>
      <w:r w:rsidRPr="00611F25">
        <w:t>, 29</w:t>
      </w:r>
      <w:r w:rsidR="00D57F2D">
        <w:t xml:space="preserve"> </w:t>
      </w:r>
      <w:r w:rsidRPr="00611F25">
        <w:t>(Supplement_4).</w:t>
      </w:r>
    </w:p>
    <w:p w:rsidR="00611F25" w:rsidRPr="00A05377" w:rsidRDefault="00611F25" w:rsidP="00611F25">
      <w:pPr>
        <w:pStyle w:val="EndNoteBibliography"/>
        <w:ind w:left="720" w:hanging="720"/>
        <w:rPr>
          <w:lang w:val="nb-NO"/>
          <w:rPrChange w:id="865" w:author="Angela Lupattelli" w:date="2022-07-02T11:49:00Z">
            <w:rPr/>
          </w:rPrChange>
        </w:rPr>
      </w:pPr>
      <w:r w:rsidRPr="00611F25">
        <w:t>17.</w:t>
      </w:r>
      <w:r w:rsidRPr="00611F25">
        <w:tab/>
        <w:t>Bally M, Dendukuri N, Rich B, Nadeau L, Helin-Salmivaara A, Garbe E, Brophy JM</w:t>
      </w:r>
      <w:r w:rsidR="00D57F2D">
        <w:t>.</w:t>
      </w:r>
      <w:r w:rsidRPr="00611F25">
        <w:t xml:space="preserve"> Risk of acute myocardial infarction with NSAIDs in real world use: bayesian meta-analysis of individual patient data. </w:t>
      </w:r>
      <w:r w:rsidRPr="00A05377">
        <w:rPr>
          <w:i/>
          <w:lang w:val="nb-NO"/>
          <w:rPrChange w:id="866" w:author="Angela Lupattelli" w:date="2022-07-02T11:49:00Z">
            <w:rPr>
              <w:i/>
            </w:rPr>
          </w:rPrChange>
        </w:rPr>
        <w:t xml:space="preserve">BMJ </w:t>
      </w:r>
      <w:r w:rsidRPr="00A05377">
        <w:rPr>
          <w:b/>
          <w:lang w:val="nb-NO"/>
          <w:rPrChange w:id="867" w:author="Angela Lupattelli" w:date="2022-07-02T11:49:00Z">
            <w:rPr>
              <w:b/>
            </w:rPr>
          </w:rPrChange>
        </w:rPr>
        <w:t>2017</w:t>
      </w:r>
      <w:r w:rsidRPr="00A05377">
        <w:rPr>
          <w:lang w:val="nb-NO"/>
          <w:rPrChange w:id="868" w:author="Angela Lupattelli" w:date="2022-07-02T11:49:00Z">
            <w:rPr/>
          </w:rPrChange>
        </w:rPr>
        <w:t>, 357:j1909.</w:t>
      </w:r>
    </w:p>
    <w:p w:rsidR="00611F25" w:rsidRPr="00611F25" w:rsidRDefault="00611F25" w:rsidP="00611F25">
      <w:pPr>
        <w:pStyle w:val="EndNoteBibliography"/>
        <w:ind w:left="720" w:hanging="720"/>
      </w:pPr>
      <w:r w:rsidRPr="00D57F2D">
        <w:rPr>
          <w:lang w:val="nb-NO"/>
        </w:rPr>
        <w:t>18.</w:t>
      </w:r>
      <w:r w:rsidRPr="00D57F2D">
        <w:rPr>
          <w:lang w:val="nb-NO"/>
        </w:rPr>
        <w:tab/>
        <w:t>Samuelsen P-J, Slørdal L, Mathisen UD, Eggen AE</w:t>
      </w:r>
      <w:r w:rsidR="00D57F2D" w:rsidRPr="00D57F2D">
        <w:rPr>
          <w:lang w:val="nb-NO"/>
        </w:rPr>
        <w:t>.</w:t>
      </w:r>
      <w:r w:rsidRPr="00D57F2D">
        <w:rPr>
          <w:lang w:val="nb-NO"/>
        </w:rPr>
        <w:t xml:space="preserve"> </w:t>
      </w:r>
      <w:r w:rsidRPr="00611F25">
        <w:t xml:space="preserve">Analgesic use in a Norwegian general population: change over time and high-risk use - The Tromsø Study. </w:t>
      </w:r>
      <w:r w:rsidRPr="00611F25">
        <w:rPr>
          <w:i/>
        </w:rPr>
        <w:t xml:space="preserve">BMC Pharmacology and Toxicology </w:t>
      </w:r>
      <w:r w:rsidRPr="00611F25">
        <w:rPr>
          <w:b/>
        </w:rPr>
        <w:t>2015</w:t>
      </w:r>
      <w:r w:rsidRPr="00611F25">
        <w:t>, 16(1):16.</w:t>
      </w:r>
    </w:p>
    <w:p w:rsidR="00611F25" w:rsidRPr="00611F25" w:rsidRDefault="00611F25" w:rsidP="00611F25">
      <w:pPr>
        <w:pStyle w:val="EndNoteBibliography"/>
        <w:ind w:left="720" w:hanging="720"/>
      </w:pPr>
      <w:r w:rsidRPr="00611F25">
        <w:t>19.</w:t>
      </w:r>
      <w:r w:rsidRPr="00611F25">
        <w:tab/>
        <w:t>Eikemo TA, Gkiouleka A, Rapp C, Utvei SS, Huijts T, Stathopoulou T</w:t>
      </w:r>
      <w:r w:rsidR="00D57F2D">
        <w:t>.</w:t>
      </w:r>
      <w:r w:rsidRPr="00611F25">
        <w:t xml:space="preserve"> Non-communicable diseases in Greece: inequality, gender and migration. </w:t>
      </w:r>
      <w:r w:rsidRPr="00611F25">
        <w:rPr>
          <w:i/>
        </w:rPr>
        <w:t xml:space="preserve">Eur J Public Health </w:t>
      </w:r>
      <w:r w:rsidRPr="00611F25">
        <w:rPr>
          <w:b/>
        </w:rPr>
        <w:t>2018</w:t>
      </w:r>
      <w:r w:rsidRPr="00611F25">
        <w:t>, 28(suppl_5):38-47.</w:t>
      </w:r>
    </w:p>
    <w:p w:rsidR="00611F25" w:rsidRPr="00611F25" w:rsidRDefault="00611F25" w:rsidP="00611F25">
      <w:pPr>
        <w:pStyle w:val="EndNoteBibliography"/>
        <w:ind w:left="720" w:hanging="720"/>
      </w:pPr>
      <w:r w:rsidRPr="00611F25">
        <w:t>20.</w:t>
      </w:r>
      <w:r w:rsidRPr="00611F25">
        <w:tab/>
        <w:t>Lindberg BH, Gjelstad S, Foshaug M, Hoye S</w:t>
      </w:r>
      <w:r w:rsidR="00D57F2D">
        <w:t>.</w:t>
      </w:r>
      <w:r w:rsidRPr="00611F25">
        <w:t xml:space="preserve"> Antibiotic prescribing for acute respiratory tract infections in Norwegian primary care out-of-hours service. </w:t>
      </w:r>
      <w:r w:rsidRPr="00611F25">
        <w:rPr>
          <w:i/>
        </w:rPr>
        <w:t xml:space="preserve">Scand J Prim Health Care </w:t>
      </w:r>
      <w:r w:rsidRPr="00611F25">
        <w:rPr>
          <w:b/>
        </w:rPr>
        <w:t>2017</w:t>
      </w:r>
      <w:r w:rsidRPr="00611F25">
        <w:t>, 35(2):178-185.</w:t>
      </w:r>
    </w:p>
    <w:p w:rsidR="00611F25" w:rsidRPr="00611F25" w:rsidRDefault="00611F25" w:rsidP="00611F25">
      <w:pPr>
        <w:pStyle w:val="EndNoteBibliography"/>
        <w:ind w:left="720" w:hanging="720"/>
      </w:pPr>
      <w:r w:rsidRPr="00611F25">
        <w:t>21.</w:t>
      </w:r>
      <w:r w:rsidRPr="00611F25">
        <w:tab/>
        <w:t>Davis TC, Wolf MS, Bass PF, 3rd, Middlebrooks M, Kennen E, Baker DW, Bennett CL, Durazo-Arvizu R, Bocchini A, Savory S</w:t>
      </w:r>
      <w:r w:rsidRPr="00611F25">
        <w:rPr>
          <w:i/>
        </w:rPr>
        <w:t xml:space="preserve"> et al</w:t>
      </w:r>
      <w:r w:rsidR="00D57F2D">
        <w:t>.</w:t>
      </w:r>
      <w:r w:rsidRPr="00611F25">
        <w:t xml:space="preserve"> Low literacy impairs comprehension of prescription drug warning labels. </w:t>
      </w:r>
      <w:r w:rsidRPr="00611F25">
        <w:rPr>
          <w:i/>
        </w:rPr>
        <w:t xml:space="preserve">J Gen Intern Med </w:t>
      </w:r>
      <w:r w:rsidRPr="00611F25">
        <w:rPr>
          <w:b/>
        </w:rPr>
        <w:t>2006</w:t>
      </w:r>
      <w:r w:rsidRPr="00611F25">
        <w:t>, 21(8):847-851.</w:t>
      </w:r>
    </w:p>
    <w:p w:rsidR="00611F25" w:rsidRPr="00611F25" w:rsidRDefault="00611F25" w:rsidP="00611F25">
      <w:pPr>
        <w:pStyle w:val="EndNoteBibliography"/>
        <w:ind w:left="720" w:hanging="720"/>
      </w:pPr>
      <w:r w:rsidRPr="00611F25">
        <w:t>22.</w:t>
      </w:r>
      <w:r w:rsidRPr="00611F25">
        <w:tab/>
        <w:t>Levin-Zamir D, Peterburg Y</w:t>
      </w:r>
      <w:r w:rsidR="00D57F2D">
        <w:t xml:space="preserve">. </w:t>
      </w:r>
      <w:r w:rsidRPr="00611F25">
        <w:t xml:space="preserve">Health literacy in health systems: perspectives on patient self-management in Israel. </w:t>
      </w:r>
      <w:r w:rsidRPr="00611F25">
        <w:rPr>
          <w:i/>
        </w:rPr>
        <w:t xml:space="preserve">Health promotion international </w:t>
      </w:r>
      <w:r w:rsidRPr="00611F25">
        <w:rPr>
          <w:b/>
        </w:rPr>
        <w:t>2001</w:t>
      </w:r>
      <w:r w:rsidRPr="00611F25">
        <w:t>, 16(1):87-94.</w:t>
      </w:r>
    </w:p>
    <w:p w:rsidR="00611F25" w:rsidRPr="00611F25" w:rsidRDefault="00611F25" w:rsidP="00611F25">
      <w:pPr>
        <w:pStyle w:val="EndNoteBibliography"/>
        <w:ind w:left="720" w:hanging="720"/>
      </w:pPr>
      <w:r w:rsidRPr="00611F25">
        <w:t>23.</w:t>
      </w:r>
      <w:r w:rsidRPr="00611F25">
        <w:tab/>
        <w:t>Farmer MM, Ferraro KF</w:t>
      </w:r>
      <w:r w:rsidR="00D57F2D">
        <w:t>.</w:t>
      </w:r>
      <w:r w:rsidRPr="00611F25">
        <w:t xml:space="preserve"> Distress and perceived health: mechanisms of health decline. </w:t>
      </w:r>
      <w:r w:rsidRPr="00611F25">
        <w:rPr>
          <w:i/>
        </w:rPr>
        <w:t xml:space="preserve">J Health Soc Behav </w:t>
      </w:r>
      <w:r w:rsidRPr="00611F25">
        <w:rPr>
          <w:b/>
        </w:rPr>
        <w:t>1997</w:t>
      </w:r>
      <w:r w:rsidRPr="00611F25">
        <w:t>, 38(3):298-311.</w:t>
      </w:r>
    </w:p>
    <w:p w:rsidR="00611F25" w:rsidRPr="00611F25" w:rsidRDefault="00611F25" w:rsidP="00611F25">
      <w:pPr>
        <w:pStyle w:val="EndNoteBibliography"/>
        <w:ind w:left="720" w:hanging="720"/>
      </w:pPr>
      <w:r w:rsidRPr="00611F25">
        <w:t>24.</w:t>
      </w:r>
      <w:r w:rsidRPr="00611F25">
        <w:tab/>
        <w:t>Roberts G</w:t>
      </w:r>
      <w:r w:rsidR="00D57F2D">
        <w:t xml:space="preserve">. </w:t>
      </w:r>
      <w:r w:rsidRPr="00611F25">
        <w:t xml:space="preserve">Age effects and health appraisal: a meta-analysis. </w:t>
      </w:r>
      <w:r w:rsidRPr="00611F25">
        <w:rPr>
          <w:i/>
        </w:rPr>
        <w:t xml:space="preserve">J Gerontol B Psychol Sci Soc Sci </w:t>
      </w:r>
      <w:r w:rsidRPr="00611F25">
        <w:rPr>
          <w:b/>
        </w:rPr>
        <w:t>1999</w:t>
      </w:r>
      <w:r w:rsidRPr="00611F25">
        <w:t>, 54(1):S24-30.</w:t>
      </w:r>
    </w:p>
    <w:p w:rsidR="00611F25" w:rsidRPr="00611F25" w:rsidRDefault="00611F25" w:rsidP="00611F25">
      <w:pPr>
        <w:pStyle w:val="EndNoteBibliography"/>
        <w:ind w:left="720" w:hanging="720"/>
      </w:pPr>
      <w:r w:rsidRPr="00611F25">
        <w:t>25.</w:t>
      </w:r>
      <w:r w:rsidRPr="00611F25">
        <w:tab/>
        <w:t xml:space="preserve">Ross CE, Mirowsky J: Does employment affect health? </w:t>
      </w:r>
      <w:r w:rsidRPr="00611F25">
        <w:rPr>
          <w:i/>
        </w:rPr>
        <w:t xml:space="preserve">J Health Soc Behav </w:t>
      </w:r>
      <w:r w:rsidRPr="00611F25">
        <w:rPr>
          <w:b/>
        </w:rPr>
        <w:t>1995</w:t>
      </w:r>
      <w:r w:rsidRPr="00611F25">
        <w:t>, 36(3):230-243.</w:t>
      </w:r>
    </w:p>
    <w:p w:rsidR="00611F25" w:rsidRPr="00611F25" w:rsidRDefault="00611F25" w:rsidP="00611F25">
      <w:pPr>
        <w:pStyle w:val="EndNoteBibliography"/>
        <w:ind w:left="720" w:hanging="720"/>
      </w:pPr>
      <w:r w:rsidRPr="00611F25">
        <w:t>26.</w:t>
      </w:r>
      <w:r w:rsidRPr="00611F25">
        <w:tab/>
        <w:t>Jradi H, Alharbi Z, Mohammad Y</w:t>
      </w:r>
      <w:r w:rsidR="00D57F2D">
        <w:t>.</w:t>
      </w:r>
      <w:r w:rsidRPr="00611F25">
        <w:t xml:space="preserve"> Self-rated Health Among Saudi Women: Association with Morbidity, Lifestyle, and Psychosocial Factors. </w:t>
      </w:r>
      <w:r w:rsidRPr="00611F25">
        <w:rPr>
          <w:i/>
        </w:rPr>
        <w:t xml:space="preserve">J Epidemiol Glob Health </w:t>
      </w:r>
      <w:r w:rsidRPr="00611F25">
        <w:rPr>
          <w:b/>
        </w:rPr>
        <w:t>2018</w:t>
      </w:r>
      <w:r w:rsidRPr="00611F25">
        <w:t>, 8(3-4):183-188.</w:t>
      </w:r>
    </w:p>
    <w:p w:rsidR="00611F25" w:rsidRPr="00611F25" w:rsidRDefault="00611F25" w:rsidP="00611F25">
      <w:pPr>
        <w:pStyle w:val="EndNoteBibliography"/>
        <w:ind w:left="720" w:hanging="720"/>
      </w:pPr>
      <w:r w:rsidRPr="00611F25">
        <w:t>27.</w:t>
      </w:r>
      <w:r w:rsidRPr="00611F25">
        <w:tab/>
        <w:t>Murayama H, Fujiwara Y, Kawachi I</w:t>
      </w:r>
      <w:r w:rsidR="00D57F2D">
        <w:t>.</w:t>
      </w:r>
      <w:r w:rsidRPr="00611F25">
        <w:t xml:space="preserve"> Social capital and health: a review of prospective multilevel studies. </w:t>
      </w:r>
      <w:r w:rsidRPr="00611F25">
        <w:rPr>
          <w:i/>
        </w:rPr>
        <w:t xml:space="preserve">J Epidemiol </w:t>
      </w:r>
      <w:r w:rsidRPr="00611F25">
        <w:rPr>
          <w:b/>
        </w:rPr>
        <w:t>2012</w:t>
      </w:r>
      <w:r w:rsidRPr="00611F25">
        <w:t>, 22(3):179-187.</w:t>
      </w:r>
    </w:p>
    <w:p w:rsidR="00611F25" w:rsidRPr="00611F25" w:rsidRDefault="00611F25" w:rsidP="00611F25">
      <w:pPr>
        <w:pStyle w:val="EndNoteBibliography"/>
        <w:ind w:left="720" w:hanging="720"/>
      </w:pPr>
      <w:r w:rsidRPr="00611F25">
        <w:t>28.</w:t>
      </w:r>
      <w:r w:rsidRPr="00611F25">
        <w:tab/>
        <w:t>Loikas D, Wettermark B, von Euler M, Bergman U, Schenck-Gustafsson K</w:t>
      </w:r>
      <w:r w:rsidR="00D57F2D">
        <w:t>.</w:t>
      </w:r>
      <w:r w:rsidRPr="00611F25">
        <w:t xml:space="preserve"> Differences in drug utilisation between men and women: a cross-sectional analysis of all dispensed drugs in Sweden. </w:t>
      </w:r>
      <w:r w:rsidRPr="00611F25">
        <w:rPr>
          <w:i/>
        </w:rPr>
        <w:t xml:space="preserve">BMJ open </w:t>
      </w:r>
      <w:r w:rsidRPr="00611F25">
        <w:rPr>
          <w:b/>
        </w:rPr>
        <w:t>2013</w:t>
      </w:r>
      <w:r w:rsidRPr="00611F25">
        <w:t>, 3(5):e002378.</w:t>
      </w:r>
    </w:p>
    <w:p w:rsidR="00611F25" w:rsidRPr="00611F25" w:rsidRDefault="00611F25" w:rsidP="00611F25">
      <w:pPr>
        <w:pStyle w:val="EndNoteBibliography"/>
        <w:ind w:left="720" w:hanging="720"/>
      </w:pPr>
      <w:r w:rsidRPr="00D57F2D">
        <w:t>29.</w:t>
      </w:r>
      <w:r w:rsidRPr="00D57F2D">
        <w:tab/>
        <w:t>Sommerschild H</w:t>
      </w:r>
      <w:r w:rsidR="00D57F2D">
        <w:t>T, Berg CL, Blix HS, Litleskare I, Olsen K, Sharikabad MN, Amberger M, Torheim S, Granum T</w:t>
      </w:r>
      <w:r w:rsidRPr="00D57F2D">
        <w:t>. Drug Consumption in Norway 2015-2019 - Data from Norwegian Drug Wholesales Statistics and the Norwegian</w:t>
      </w:r>
      <w:r w:rsidR="00D57F2D">
        <w:t xml:space="preserve"> Prescription database </w:t>
      </w:r>
      <w:r w:rsidRPr="00D57F2D">
        <w:t>2020</w:t>
      </w:r>
      <w:r w:rsidR="00D57F2D" w:rsidRPr="00D57F2D">
        <w:t xml:space="preserve">. </w:t>
      </w:r>
      <w:r w:rsidRPr="00611F25">
        <w:t xml:space="preserve">Available </w:t>
      </w:r>
      <w:r w:rsidR="00D57F2D">
        <w:t>online</w:t>
      </w:r>
      <w:r w:rsidRPr="00611F25">
        <w:t xml:space="preserve">: </w:t>
      </w:r>
      <w:r w:rsidRPr="00D57F2D">
        <w:t>https://www.fhi.no/publ/2020/legemiddelforbruket-i-norge-2015-2019/</w:t>
      </w:r>
      <w:r w:rsidR="00D57F2D" w:rsidRPr="00D57F2D">
        <w:t xml:space="preserve"> (accessed on 19 July 2021)</w:t>
      </w:r>
      <w:r w:rsidRPr="00611F25">
        <w:t>.</w:t>
      </w:r>
    </w:p>
    <w:p w:rsidR="00611F25" w:rsidRPr="00611F25" w:rsidRDefault="00611F25" w:rsidP="00611F25">
      <w:pPr>
        <w:pStyle w:val="EndNoteBibliography"/>
        <w:ind w:left="720" w:hanging="720"/>
      </w:pPr>
      <w:r w:rsidRPr="00611F25">
        <w:t>30.</w:t>
      </w:r>
      <w:r w:rsidRPr="00611F25">
        <w:tab/>
        <w:t>Barah F, Gonçalves V</w:t>
      </w:r>
      <w:r w:rsidR="00D57F2D">
        <w:t>.</w:t>
      </w:r>
      <w:r w:rsidRPr="00611F25">
        <w:t xml:space="preserve"> Antibiotic use and knowledge in the community in Kalamoon, Syrian Arab Republic: a cross-sectional study. </w:t>
      </w:r>
      <w:r w:rsidRPr="00611F25">
        <w:rPr>
          <w:i/>
        </w:rPr>
        <w:t xml:space="preserve">East Mediterr Health J </w:t>
      </w:r>
      <w:r w:rsidRPr="00611F25">
        <w:rPr>
          <w:b/>
        </w:rPr>
        <w:t>2010</w:t>
      </w:r>
      <w:r w:rsidRPr="00611F25">
        <w:t>, 16(5):516-521.</w:t>
      </w:r>
    </w:p>
    <w:p w:rsidR="00611F25" w:rsidRPr="00611F25" w:rsidRDefault="00611F25" w:rsidP="00611F25">
      <w:pPr>
        <w:pStyle w:val="EndNoteBibliography"/>
        <w:ind w:left="720" w:hanging="720"/>
      </w:pPr>
      <w:r w:rsidRPr="00611F25">
        <w:t>31.</w:t>
      </w:r>
      <w:r w:rsidRPr="00611F25">
        <w:tab/>
        <w:t>Krokstad S, Langhammer A, Hveem K, Holmen TL, Midthjell K, Stene TR, Bratberg G, Heggland J, Holmen J</w:t>
      </w:r>
      <w:r w:rsidR="00D57F2D">
        <w:t>.</w:t>
      </w:r>
      <w:r w:rsidRPr="00611F25">
        <w:t xml:space="preserve"> Cohort Profile: the HUNT Study, Norway. </w:t>
      </w:r>
      <w:r w:rsidRPr="00611F25">
        <w:rPr>
          <w:i/>
        </w:rPr>
        <w:t xml:space="preserve">Int J Epidemiol </w:t>
      </w:r>
      <w:r w:rsidRPr="00611F25">
        <w:rPr>
          <w:b/>
        </w:rPr>
        <w:t>2013</w:t>
      </w:r>
      <w:r w:rsidRPr="00611F25">
        <w:t>, 42(4):968-977.</w:t>
      </w:r>
    </w:p>
    <w:p w:rsidR="00611F25" w:rsidRPr="00611F25" w:rsidRDefault="00611F25" w:rsidP="00611F25">
      <w:pPr>
        <w:pStyle w:val="EndNoteBibliography"/>
        <w:ind w:left="720" w:hanging="720"/>
      </w:pPr>
      <w:r w:rsidRPr="00611F25">
        <w:t>32.</w:t>
      </w:r>
      <w:r w:rsidRPr="00611F25">
        <w:tab/>
        <w:t>Svensberg K, Nordeng H, Gaffari S, Faasse K, Horne R, Lupattelli A</w:t>
      </w:r>
      <w:r w:rsidR="00D57F2D">
        <w:t>.</w:t>
      </w:r>
      <w:r w:rsidRPr="00611F25">
        <w:t xml:space="preserve"> Perceived sensitivity to medicines: a study among chronic medicine users in Norway. </w:t>
      </w:r>
      <w:r w:rsidRPr="00611F25">
        <w:rPr>
          <w:i/>
        </w:rPr>
        <w:t xml:space="preserve">Int J Clin Pharm </w:t>
      </w:r>
      <w:r w:rsidRPr="00611F25">
        <w:rPr>
          <w:b/>
        </w:rPr>
        <w:t>2019</w:t>
      </w:r>
      <w:r w:rsidRPr="00611F25">
        <w:t>, 41(3):804-812.</w:t>
      </w:r>
    </w:p>
    <w:p w:rsidR="00611F25" w:rsidRPr="00611F25" w:rsidRDefault="00611F25" w:rsidP="00611F25">
      <w:pPr>
        <w:pStyle w:val="EndNoteBibliography"/>
        <w:ind w:left="720" w:hanging="720"/>
      </w:pPr>
      <w:r w:rsidRPr="00611F25">
        <w:t>33.</w:t>
      </w:r>
      <w:r w:rsidRPr="00611F25">
        <w:tab/>
        <w:t>Dowling A, Enticott J, Russell G</w:t>
      </w:r>
      <w:r w:rsidR="00D57F2D">
        <w:t>.</w:t>
      </w:r>
      <w:r w:rsidRPr="00611F25">
        <w:t xml:space="preserve"> Measuring self-rated health status among resettled adult refugee populations to inform practice and policy - a scoping review. </w:t>
      </w:r>
      <w:r w:rsidRPr="00611F25">
        <w:rPr>
          <w:i/>
        </w:rPr>
        <w:t xml:space="preserve">BMC Health Serv Res </w:t>
      </w:r>
      <w:r w:rsidRPr="00611F25">
        <w:rPr>
          <w:b/>
        </w:rPr>
        <w:t>2017</w:t>
      </w:r>
      <w:r w:rsidRPr="00611F25">
        <w:t>, 17(1):817.</w:t>
      </w:r>
    </w:p>
    <w:p w:rsidR="00611F25" w:rsidRPr="00611F25" w:rsidRDefault="00611F25" w:rsidP="00611F25">
      <w:pPr>
        <w:pStyle w:val="EndNoteBibliography"/>
        <w:ind w:left="720" w:hanging="720"/>
      </w:pPr>
      <w:r w:rsidRPr="00611F25">
        <w:t>34.</w:t>
      </w:r>
      <w:r w:rsidRPr="00611F25">
        <w:tab/>
        <w:t>Abdulrahim S, El Asmar K</w:t>
      </w:r>
      <w:r w:rsidR="00D57F2D">
        <w:t>.</w:t>
      </w:r>
      <w:r w:rsidRPr="00611F25">
        <w:t xml:space="preserve"> Is self-rated health a valid measure to use in social inequities and health research? Evidence from the PAPFAM women's data in six Arab countries. </w:t>
      </w:r>
      <w:r w:rsidRPr="00611F25">
        <w:rPr>
          <w:i/>
        </w:rPr>
        <w:t xml:space="preserve">Int J Equity Health </w:t>
      </w:r>
      <w:r w:rsidRPr="00611F25">
        <w:rPr>
          <w:b/>
        </w:rPr>
        <w:t>2012</w:t>
      </w:r>
      <w:r w:rsidRPr="00611F25">
        <w:t>, 11:53.</w:t>
      </w:r>
    </w:p>
    <w:p w:rsidR="00611F25" w:rsidRPr="00611F25" w:rsidRDefault="00611F25" w:rsidP="00611F25">
      <w:pPr>
        <w:pStyle w:val="EndNoteBibliography"/>
        <w:ind w:left="720" w:hanging="720"/>
      </w:pPr>
      <w:r w:rsidRPr="00611F25">
        <w:t>35.</w:t>
      </w:r>
      <w:r w:rsidRPr="00611F25">
        <w:tab/>
        <w:t>Chew LD, Bradley KA, Boyko EJ</w:t>
      </w:r>
      <w:r w:rsidR="00D57F2D">
        <w:t>.</w:t>
      </w:r>
      <w:r w:rsidRPr="00611F25">
        <w:t xml:space="preserve"> Brief questions to identify patients with inadequate health literacy. </w:t>
      </w:r>
      <w:r w:rsidRPr="00611F25">
        <w:rPr>
          <w:i/>
        </w:rPr>
        <w:t xml:space="preserve">Fam Med </w:t>
      </w:r>
      <w:r w:rsidRPr="00611F25">
        <w:rPr>
          <w:b/>
        </w:rPr>
        <w:t>2004</w:t>
      </w:r>
      <w:r w:rsidRPr="00611F25">
        <w:t>, 36(8):588-594.</w:t>
      </w:r>
    </w:p>
    <w:p w:rsidR="00611F25" w:rsidRPr="00611F25" w:rsidRDefault="00611F25" w:rsidP="00611F25">
      <w:pPr>
        <w:pStyle w:val="EndNoteBibliography"/>
        <w:ind w:left="720" w:hanging="720"/>
      </w:pPr>
      <w:r w:rsidRPr="00611F25">
        <w:t>36.</w:t>
      </w:r>
      <w:r w:rsidRPr="00611F25">
        <w:tab/>
        <w:t>Lupattelli A, Picinardi M, Einarson A, Nordeng H</w:t>
      </w:r>
      <w:r w:rsidR="00D57F2D">
        <w:t>.</w:t>
      </w:r>
      <w:r w:rsidRPr="00611F25">
        <w:t xml:space="preserve"> Health literacy and its association with perception of teratogenic risks and health behavior during pregnancy. </w:t>
      </w:r>
      <w:r w:rsidRPr="00611F25">
        <w:rPr>
          <w:i/>
        </w:rPr>
        <w:t xml:space="preserve">Patient Educ Couns </w:t>
      </w:r>
      <w:r w:rsidRPr="00611F25">
        <w:rPr>
          <w:b/>
        </w:rPr>
        <w:t>2014</w:t>
      </w:r>
      <w:r w:rsidRPr="00611F25">
        <w:t>, 96(2):171-178.</w:t>
      </w:r>
    </w:p>
    <w:p w:rsidR="00231A18" w:rsidRDefault="00267E1F" w:rsidP="00614863">
      <w:pPr>
        <w:pStyle w:val="MDPI31text"/>
      </w:pPr>
      <w:r>
        <w:fldChar w:fldCharType="end"/>
      </w:r>
    </w:p>
    <w:sectPr w:rsidR="00231A18" w:rsidSect="00994FD4">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252B" w:rsidRDefault="00AF252B">
      <w:pPr>
        <w:spacing w:line="240" w:lineRule="auto"/>
      </w:pPr>
      <w:r>
        <w:separator/>
      </w:r>
    </w:p>
  </w:endnote>
  <w:endnote w:type="continuationSeparator" w:id="0">
    <w:p w:rsidR="00AF252B" w:rsidRDefault="00AF25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252B" w:rsidRDefault="00AF252B" w:rsidP="00C7159E">
    <w:pPr>
      <w:pBdr>
        <w:top w:val="single" w:sz="4" w:space="0" w:color="000000"/>
      </w:pBdr>
      <w:tabs>
        <w:tab w:val="right" w:pos="8844"/>
      </w:tabs>
      <w:adjustRightInd w:val="0"/>
      <w:snapToGrid w:val="0"/>
      <w:spacing w:before="480" w:line="100" w:lineRule="exact"/>
      <w:jc w:val="left"/>
      <w:rPr>
        <w:i/>
        <w:sz w:val="16"/>
        <w:szCs w:val="16"/>
        <w:lang w:val="fr-CH"/>
      </w:rPr>
    </w:pPr>
  </w:p>
  <w:p w:rsidR="00AF252B" w:rsidRPr="00372FCD" w:rsidRDefault="00AF252B" w:rsidP="00D91B6A">
    <w:pPr>
      <w:tabs>
        <w:tab w:val="right" w:pos="10466"/>
      </w:tabs>
      <w:adjustRightInd w:val="0"/>
      <w:snapToGrid w:val="0"/>
      <w:spacing w:line="240" w:lineRule="auto"/>
      <w:rPr>
        <w:sz w:val="16"/>
        <w:szCs w:val="16"/>
        <w:lang w:val="fr-CH"/>
      </w:rPr>
    </w:pPr>
    <w:r w:rsidRPr="00F606DE">
      <w:rPr>
        <w:i/>
        <w:iCs/>
        <w:sz w:val="16"/>
        <w:szCs w:val="16"/>
      </w:rPr>
      <w:t>Pharmacoepidemiology</w:t>
    </w:r>
    <w:r>
      <w:rPr>
        <w:i/>
        <w:sz w:val="16"/>
        <w:szCs w:val="16"/>
        <w:lang w:val="fr-CH"/>
      </w:rPr>
      <w:t xml:space="preserve"> </w:t>
    </w:r>
    <w:r>
      <w:rPr>
        <w:b/>
        <w:bCs/>
        <w:iCs/>
        <w:sz w:val="16"/>
        <w:szCs w:val="16"/>
      </w:rPr>
      <w:t>2022</w:t>
    </w:r>
    <w:r w:rsidRPr="000E10C5">
      <w:rPr>
        <w:bCs/>
        <w:iCs/>
        <w:sz w:val="16"/>
        <w:szCs w:val="16"/>
      </w:rPr>
      <w:t xml:space="preserve">, </w:t>
    </w:r>
    <w:r>
      <w:rPr>
        <w:bCs/>
        <w:i/>
        <w:iCs/>
        <w:sz w:val="16"/>
        <w:szCs w:val="16"/>
      </w:rPr>
      <w:t>1</w:t>
    </w:r>
    <w:r w:rsidRPr="000E10C5">
      <w:rPr>
        <w:bCs/>
        <w:iCs/>
        <w:sz w:val="16"/>
        <w:szCs w:val="16"/>
      </w:rPr>
      <w:t xml:space="preserve">, </w:t>
    </w:r>
    <w:r w:rsidRPr="001F2F0A">
      <w:rPr>
        <w:bCs/>
        <w:iCs/>
        <w:sz w:val="16"/>
        <w:szCs w:val="16"/>
      </w:rPr>
      <w:t>Firstpage-Lastpage; doi: FOR PEER REVIEW</w:t>
    </w:r>
    <w:r w:rsidRPr="001A69DB">
      <w:rPr>
        <w:sz w:val="16"/>
        <w:szCs w:val="16"/>
        <w:lang w:val="fr-CH"/>
      </w:rPr>
      <w:tab/>
      <w:t>www.mdpi.com/journal/</w:t>
    </w:r>
    <w:r w:rsidRPr="00F606DE">
      <w:rPr>
        <w:sz w:val="16"/>
        <w:szCs w:val="16"/>
        <w:lang w:val="fr-CH"/>
      </w:rPr>
      <w:t>pharmacoepidemiology</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252B" w:rsidRDefault="00AF252B">
      <w:pPr>
        <w:spacing w:line="240" w:lineRule="auto"/>
      </w:pPr>
      <w:r>
        <w:separator/>
      </w:r>
    </w:p>
  </w:footnote>
  <w:footnote w:type="continuationSeparator" w:id="0">
    <w:p w:rsidR="00AF252B" w:rsidRDefault="00AF252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252B" w:rsidRDefault="00AF252B" w:rsidP="0027437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252B" w:rsidRDefault="00AF252B" w:rsidP="00AF41B2">
    <w:pPr>
      <w:tabs>
        <w:tab w:val="right" w:pos="10466"/>
      </w:tabs>
      <w:adjustRightInd w:val="0"/>
      <w:snapToGrid w:val="0"/>
      <w:spacing w:line="240" w:lineRule="auto"/>
      <w:rPr>
        <w:sz w:val="16"/>
      </w:rPr>
    </w:pPr>
    <w:r w:rsidRPr="00F606DE">
      <w:rPr>
        <w:i/>
        <w:iCs/>
        <w:sz w:val="16"/>
        <w:szCs w:val="16"/>
      </w:rPr>
      <w:t>Pharmacoepidemiology</w:t>
    </w:r>
    <w:r>
      <w:rPr>
        <w:bCs/>
        <w:i/>
        <w:iCs/>
        <w:sz w:val="16"/>
      </w:rPr>
      <w:t xml:space="preserve"> </w:t>
    </w:r>
    <w:r w:rsidRPr="000E10C5">
      <w:rPr>
        <w:b/>
        <w:sz w:val="16"/>
      </w:rPr>
      <w:t>20</w:t>
    </w:r>
    <w:r>
      <w:rPr>
        <w:b/>
        <w:sz w:val="16"/>
      </w:rPr>
      <w:t>22</w:t>
    </w:r>
    <w:r w:rsidRPr="000E10C5">
      <w:rPr>
        <w:sz w:val="16"/>
      </w:rPr>
      <w:t xml:space="preserve">, </w:t>
    </w:r>
    <w:r>
      <w:rPr>
        <w:i/>
        <w:sz w:val="16"/>
      </w:rPr>
      <w:t>1</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615B9C">
      <w:rPr>
        <w:sz w:val="16"/>
      </w:rPr>
      <w:t>6</w:t>
    </w:r>
    <w:r>
      <w:rPr>
        <w:sz w:val="16"/>
      </w:rPr>
      <w:fldChar w:fldCharType="end"/>
    </w:r>
  </w:p>
  <w:p w:rsidR="00AF252B" w:rsidRPr="00E86947" w:rsidRDefault="00AF252B" w:rsidP="00C7159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AF252B" w:rsidRPr="00AF41B2" w:rsidTr="00D773CF">
      <w:trPr>
        <w:trHeight w:val="686"/>
      </w:trPr>
      <w:tc>
        <w:tcPr>
          <w:tcW w:w="3679" w:type="dxa"/>
          <w:shd w:val="clear" w:color="auto" w:fill="auto"/>
          <w:vAlign w:val="center"/>
        </w:tcPr>
        <w:p w:rsidR="00AF252B" w:rsidRPr="00F72D38" w:rsidRDefault="00AF252B" w:rsidP="00AF41B2">
          <w:pPr>
            <w:pStyle w:val="Header"/>
            <w:pBdr>
              <w:bottom w:val="none" w:sz="0" w:space="0" w:color="auto"/>
            </w:pBdr>
            <w:jc w:val="left"/>
            <w:rPr>
              <w:rFonts w:eastAsia="DengXian"/>
              <w:b/>
              <w:bCs/>
            </w:rPr>
          </w:pPr>
          <w:r>
            <w:rPr>
              <w:lang w:eastAsia="en-US"/>
            </w:rPr>
            <w:drawing>
              <wp:inline distT="0" distB="0" distL="0" distR="0" wp14:anchorId="23CDCCA5" wp14:editId="2930AC8F">
                <wp:extent cx="2003161" cy="4320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03161" cy="432000"/>
                        </a:xfrm>
                        <a:prstGeom prst="rect">
                          <a:avLst/>
                        </a:prstGeom>
                        <a:noFill/>
                        <a:ln>
                          <a:noFill/>
                        </a:ln>
                      </pic:spPr>
                    </pic:pic>
                  </a:graphicData>
                </a:graphic>
              </wp:inline>
            </w:drawing>
          </w:r>
        </w:p>
      </w:tc>
      <w:tc>
        <w:tcPr>
          <w:tcW w:w="4535" w:type="dxa"/>
          <w:shd w:val="clear" w:color="auto" w:fill="auto"/>
          <w:vAlign w:val="center"/>
        </w:tcPr>
        <w:p w:rsidR="00AF252B" w:rsidRPr="00F72D38" w:rsidRDefault="00AF252B" w:rsidP="00AF41B2">
          <w:pPr>
            <w:pStyle w:val="Header"/>
            <w:pBdr>
              <w:bottom w:val="none" w:sz="0" w:space="0" w:color="auto"/>
            </w:pBdr>
            <w:rPr>
              <w:rFonts w:eastAsia="DengXian"/>
              <w:b/>
              <w:bCs/>
            </w:rPr>
          </w:pPr>
        </w:p>
      </w:tc>
      <w:tc>
        <w:tcPr>
          <w:tcW w:w="2273" w:type="dxa"/>
          <w:shd w:val="clear" w:color="auto" w:fill="auto"/>
          <w:vAlign w:val="center"/>
        </w:tcPr>
        <w:p w:rsidR="00AF252B" w:rsidRPr="00F72D38" w:rsidRDefault="00AF252B" w:rsidP="00D773CF">
          <w:pPr>
            <w:pStyle w:val="Header"/>
            <w:pBdr>
              <w:bottom w:val="none" w:sz="0" w:space="0" w:color="auto"/>
            </w:pBdr>
            <w:jc w:val="right"/>
            <w:rPr>
              <w:rFonts w:eastAsia="DengXian"/>
              <w:b/>
              <w:bCs/>
            </w:rPr>
          </w:pPr>
          <w:r>
            <w:rPr>
              <w:rFonts w:eastAsia="DengXian"/>
              <w:b/>
              <w:bCs/>
              <w:lang w:eastAsia="en-US"/>
            </w:rPr>
            <w:drawing>
              <wp:inline distT="0" distB="0" distL="0" distR="0" wp14:anchorId="4B58C2E4" wp14:editId="27396F9C">
                <wp:extent cx="540000" cy="360000"/>
                <wp:effectExtent l="0" t="0" r="0" b="2540"/>
                <wp:docPr id="11" name="Picture 1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rsidR="00AF252B" w:rsidRPr="00BB7AED" w:rsidRDefault="00AF252B" w:rsidP="00C7159E">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E3C04"/>
    <w:multiLevelType w:val="hybridMultilevel"/>
    <w:tmpl w:val="DA1CED40"/>
    <w:lvl w:ilvl="0" w:tplc="19CE6CE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B9A0C8F8"/>
    <w:lvl w:ilvl="0" w:tplc="A45A7EE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23774E9"/>
    <w:multiLevelType w:val="hybridMultilevel"/>
    <w:tmpl w:val="4F002C1A"/>
    <w:lvl w:ilvl="0" w:tplc="8FF08BD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6A6D2F03"/>
    <w:multiLevelType w:val="hybridMultilevel"/>
    <w:tmpl w:val="2D28AC1E"/>
    <w:lvl w:ilvl="0" w:tplc="781077B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3"/>
  </w:num>
  <w:num w:numId="4">
    <w:abstractNumId w:val="5"/>
  </w:num>
  <w:num w:numId="5">
    <w:abstractNumId w:val="9"/>
  </w:num>
  <w:num w:numId="6">
    <w:abstractNumId w:val="2"/>
  </w:num>
  <w:num w:numId="7">
    <w:abstractNumId w:val="9"/>
  </w:num>
  <w:num w:numId="8">
    <w:abstractNumId w:val="2"/>
  </w:num>
  <w:num w:numId="9">
    <w:abstractNumId w:val="9"/>
  </w:num>
  <w:num w:numId="10">
    <w:abstractNumId w:val="2"/>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9"/>
  </w:num>
  <w:num w:numId="14">
    <w:abstractNumId w:val="2"/>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8"/>
  </w:num>
  <w:num w:numId="20">
    <w:abstractNumId w:val="0"/>
  </w:num>
  <w:num w:numId="21">
    <w:abstractNumId w:val="9"/>
  </w:num>
  <w:num w:numId="22">
    <w:abstractNumId w:val="2"/>
  </w:num>
  <w:num w:numId="23">
    <w:abstractNumId w:val="1"/>
  </w:num>
  <w:num w:numId="24">
    <w:abstractNumId w:val="10"/>
  </w:num>
  <w:num w:numId="25">
    <w:abstractNumId w:val="7"/>
  </w:num>
  <w:num w:numId="2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gela Lupattelli">
    <w15:presenceInfo w15:providerId="AD" w15:userId="S-1-5-21-1927809936-1189766144-1318725885-3771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nb-NO" w:vendorID="64" w:dllVersion="131078" w:nlCheck="1" w:checkStyle="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Womens Health Copy&lt;/Style&gt;&lt;LeftDelim&gt;{&lt;/LeftDelim&gt;&lt;RightDelim&gt;}&lt;/RightDelim&gt;&lt;FontName&gt;Palatino Linotype&lt;/FontName&gt;&lt;FontSize&gt;10&lt;/FontSize&gt;&lt;ReflistTitle&gt;&lt;style font=&quot;Arial&quot;&gt;&amp;#x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p2xp2wstvavhetpst5rpw1x5xfv0v2tzvz&quot;&gt;My EndNote Library PhD&lt;record-ids&gt;&lt;item&gt;101&lt;/item&gt;&lt;item&gt;5137&lt;/item&gt;&lt;item&gt;5138&lt;/item&gt;&lt;item&gt;5353&lt;/item&gt;&lt;item&gt;5354&lt;/item&gt;&lt;item&gt;5355&lt;/item&gt;&lt;item&gt;5356&lt;/item&gt;&lt;item&gt;5357&lt;/item&gt;&lt;item&gt;5358&lt;/item&gt;&lt;item&gt;5359&lt;/item&gt;&lt;item&gt;5361&lt;/item&gt;&lt;item&gt;5362&lt;/item&gt;&lt;item&gt;5363&lt;/item&gt;&lt;item&gt;5364&lt;/item&gt;&lt;item&gt;5365&lt;/item&gt;&lt;item&gt;5366&lt;/item&gt;&lt;item&gt;5367&lt;/item&gt;&lt;item&gt;5368&lt;/item&gt;&lt;item&gt;5369&lt;/item&gt;&lt;item&gt;5370&lt;/item&gt;&lt;item&gt;5371&lt;/item&gt;&lt;item&gt;5372&lt;/item&gt;&lt;item&gt;5373&lt;/item&gt;&lt;item&gt;5374&lt;/item&gt;&lt;item&gt;5375&lt;/item&gt;&lt;item&gt;5376&lt;/item&gt;&lt;item&gt;5377&lt;/item&gt;&lt;item&gt;5378&lt;/item&gt;&lt;item&gt;5379&lt;/item&gt;&lt;item&gt;5380&lt;/item&gt;&lt;item&gt;5382&lt;/item&gt;&lt;item&gt;5383&lt;/item&gt;&lt;item&gt;5385&lt;/item&gt;&lt;item&gt;5387&lt;/item&gt;&lt;item&gt;5388&lt;/item&gt;&lt;/record-ids&gt;&lt;/item&gt;&lt;/Libraries&gt;"/>
  </w:docVars>
  <w:rsids>
    <w:rsidRoot w:val="001523EF"/>
    <w:rsid w:val="000012BA"/>
    <w:rsid w:val="00004EFA"/>
    <w:rsid w:val="0001781D"/>
    <w:rsid w:val="00022F74"/>
    <w:rsid w:val="00026389"/>
    <w:rsid w:val="00030B43"/>
    <w:rsid w:val="00045F78"/>
    <w:rsid w:val="00052116"/>
    <w:rsid w:val="00062068"/>
    <w:rsid w:val="0006564D"/>
    <w:rsid w:val="00076A97"/>
    <w:rsid w:val="00081A9E"/>
    <w:rsid w:val="00097A6E"/>
    <w:rsid w:val="000A0A70"/>
    <w:rsid w:val="000A2BF2"/>
    <w:rsid w:val="000B041A"/>
    <w:rsid w:val="000C412F"/>
    <w:rsid w:val="000D28B1"/>
    <w:rsid w:val="000E10C5"/>
    <w:rsid w:val="00104E12"/>
    <w:rsid w:val="00107C9F"/>
    <w:rsid w:val="00115CF8"/>
    <w:rsid w:val="00126BDD"/>
    <w:rsid w:val="00130B7E"/>
    <w:rsid w:val="001523EF"/>
    <w:rsid w:val="00154B8F"/>
    <w:rsid w:val="0016777F"/>
    <w:rsid w:val="00173D4B"/>
    <w:rsid w:val="00185C11"/>
    <w:rsid w:val="0019195C"/>
    <w:rsid w:val="00191CDC"/>
    <w:rsid w:val="001927B2"/>
    <w:rsid w:val="001A09B4"/>
    <w:rsid w:val="001A3F9C"/>
    <w:rsid w:val="001E2AEB"/>
    <w:rsid w:val="001F10CB"/>
    <w:rsid w:val="001F2F0A"/>
    <w:rsid w:val="001F7723"/>
    <w:rsid w:val="002017BF"/>
    <w:rsid w:val="00212963"/>
    <w:rsid w:val="002249D7"/>
    <w:rsid w:val="00231A18"/>
    <w:rsid w:val="00231A49"/>
    <w:rsid w:val="00232761"/>
    <w:rsid w:val="00233153"/>
    <w:rsid w:val="00244071"/>
    <w:rsid w:val="00252BE8"/>
    <w:rsid w:val="002657FC"/>
    <w:rsid w:val="00267E1F"/>
    <w:rsid w:val="002712EF"/>
    <w:rsid w:val="00274371"/>
    <w:rsid w:val="002757D4"/>
    <w:rsid w:val="00277FC6"/>
    <w:rsid w:val="00297E84"/>
    <w:rsid w:val="002A6214"/>
    <w:rsid w:val="002B4372"/>
    <w:rsid w:val="002B6631"/>
    <w:rsid w:val="002D3AFF"/>
    <w:rsid w:val="002F4B50"/>
    <w:rsid w:val="00314608"/>
    <w:rsid w:val="00316292"/>
    <w:rsid w:val="00320F48"/>
    <w:rsid w:val="00325090"/>
    <w:rsid w:val="00325A78"/>
    <w:rsid w:val="00326141"/>
    <w:rsid w:val="00335365"/>
    <w:rsid w:val="0034537C"/>
    <w:rsid w:val="00361D0B"/>
    <w:rsid w:val="0036451E"/>
    <w:rsid w:val="003A2F06"/>
    <w:rsid w:val="003A3B68"/>
    <w:rsid w:val="003B241F"/>
    <w:rsid w:val="003C417B"/>
    <w:rsid w:val="003D45E8"/>
    <w:rsid w:val="003D79E5"/>
    <w:rsid w:val="003D7D28"/>
    <w:rsid w:val="003F0868"/>
    <w:rsid w:val="003F1F79"/>
    <w:rsid w:val="00401D30"/>
    <w:rsid w:val="00414B44"/>
    <w:rsid w:val="00427E84"/>
    <w:rsid w:val="00430339"/>
    <w:rsid w:val="004362D5"/>
    <w:rsid w:val="00436A6C"/>
    <w:rsid w:val="0044064F"/>
    <w:rsid w:val="0044074B"/>
    <w:rsid w:val="0044542E"/>
    <w:rsid w:val="0044795F"/>
    <w:rsid w:val="00451767"/>
    <w:rsid w:val="00457430"/>
    <w:rsid w:val="00462F74"/>
    <w:rsid w:val="00474730"/>
    <w:rsid w:val="0047616B"/>
    <w:rsid w:val="00481831"/>
    <w:rsid w:val="004942E9"/>
    <w:rsid w:val="004969D4"/>
    <w:rsid w:val="004A000D"/>
    <w:rsid w:val="004A52C1"/>
    <w:rsid w:val="004A7C5A"/>
    <w:rsid w:val="004B08DA"/>
    <w:rsid w:val="004B4DFB"/>
    <w:rsid w:val="004C5856"/>
    <w:rsid w:val="004E33CA"/>
    <w:rsid w:val="004E5B9B"/>
    <w:rsid w:val="004F3B74"/>
    <w:rsid w:val="004F57CB"/>
    <w:rsid w:val="004F5CB2"/>
    <w:rsid w:val="00500F42"/>
    <w:rsid w:val="00510579"/>
    <w:rsid w:val="00520668"/>
    <w:rsid w:val="00520A57"/>
    <w:rsid w:val="00522BC0"/>
    <w:rsid w:val="005374F0"/>
    <w:rsid w:val="005426F3"/>
    <w:rsid w:val="00557135"/>
    <w:rsid w:val="00562CAB"/>
    <w:rsid w:val="00570C4C"/>
    <w:rsid w:val="005767BD"/>
    <w:rsid w:val="00577E36"/>
    <w:rsid w:val="005804F3"/>
    <w:rsid w:val="00592772"/>
    <w:rsid w:val="005978A4"/>
    <w:rsid w:val="005A3EF9"/>
    <w:rsid w:val="005A5FF1"/>
    <w:rsid w:val="005C6365"/>
    <w:rsid w:val="005E1698"/>
    <w:rsid w:val="005F20B5"/>
    <w:rsid w:val="005F2933"/>
    <w:rsid w:val="005F7259"/>
    <w:rsid w:val="00603390"/>
    <w:rsid w:val="006109E1"/>
    <w:rsid w:val="00611F25"/>
    <w:rsid w:val="00614863"/>
    <w:rsid w:val="00615B9C"/>
    <w:rsid w:val="0063259D"/>
    <w:rsid w:val="00635AD4"/>
    <w:rsid w:val="00645B8D"/>
    <w:rsid w:val="00646A10"/>
    <w:rsid w:val="00651376"/>
    <w:rsid w:val="0065637A"/>
    <w:rsid w:val="00663A87"/>
    <w:rsid w:val="006756BE"/>
    <w:rsid w:val="00677BAD"/>
    <w:rsid w:val="00690AE9"/>
    <w:rsid w:val="00692393"/>
    <w:rsid w:val="006A3F4F"/>
    <w:rsid w:val="006D6C22"/>
    <w:rsid w:val="006E3FD9"/>
    <w:rsid w:val="00711394"/>
    <w:rsid w:val="007124DF"/>
    <w:rsid w:val="0072625A"/>
    <w:rsid w:val="00736D2C"/>
    <w:rsid w:val="00761112"/>
    <w:rsid w:val="00771321"/>
    <w:rsid w:val="0077277D"/>
    <w:rsid w:val="00795596"/>
    <w:rsid w:val="007A1215"/>
    <w:rsid w:val="007B3BA3"/>
    <w:rsid w:val="007B5187"/>
    <w:rsid w:val="007D0A9D"/>
    <w:rsid w:val="007D1BF8"/>
    <w:rsid w:val="007D3F43"/>
    <w:rsid w:val="007F41E2"/>
    <w:rsid w:val="00807637"/>
    <w:rsid w:val="00823D85"/>
    <w:rsid w:val="008313AF"/>
    <w:rsid w:val="00840669"/>
    <w:rsid w:val="0087542F"/>
    <w:rsid w:val="0088409A"/>
    <w:rsid w:val="00885269"/>
    <w:rsid w:val="008A6C20"/>
    <w:rsid w:val="008B6CE3"/>
    <w:rsid w:val="008C07A5"/>
    <w:rsid w:val="008E60DF"/>
    <w:rsid w:val="008E7FE9"/>
    <w:rsid w:val="00900EE9"/>
    <w:rsid w:val="00914D81"/>
    <w:rsid w:val="00916A27"/>
    <w:rsid w:val="00932CF0"/>
    <w:rsid w:val="009353BA"/>
    <w:rsid w:val="0094775F"/>
    <w:rsid w:val="009616E0"/>
    <w:rsid w:val="00964235"/>
    <w:rsid w:val="00984728"/>
    <w:rsid w:val="00994FD4"/>
    <w:rsid w:val="00995C1D"/>
    <w:rsid w:val="009A7A0C"/>
    <w:rsid w:val="009B4205"/>
    <w:rsid w:val="009D366E"/>
    <w:rsid w:val="009E2872"/>
    <w:rsid w:val="009F70E6"/>
    <w:rsid w:val="00A05377"/>
    <w:rsid w:val="00A20473"/>
    <w:rsid w:val="00A2208D"/>
    <w:rsid w:val="00A3441F"/>
    <w:rsid w:val="00A37858"/>
    <w:rsid w:val="00A5316F"/>
    <w:rsid w:val="00A556C8"/>
    <w:rsid w:val="00A56DF8"/>
    <w:rsid w:val="00A60FFD"/>
    <w:rsid w:val="00A62BF7"/>
    <w:rsid w:val="00A6726E"/>
    <w:rsid w:val="00A801C1"/>
    <w:rsid w:val="00A85341"/>
    <w:rsid w:val="00A93874"/>
    <w:rsid w:val="00AA077A"/>
    <w:rsid w:val="00AB3E14"/>
    <w:rsid w:val="00AB7FC7"/>
    <w:rsid w:val="00AD25EC"/>
    <w:rsid w:val="00AF252B"/>
    <w:rsid w:val="00AF408A"/>
    <w:rsid w:val="00AF41B2"/>
    <w:rsid w:val="00AF7C2F"/>
    <w:rsid w:val="00B16384"/>
    <w:rsid w:val="00B25B71"/>
    <w:rsid w:val="00B30148"/>
    <w:rsid w:val="00B32175"/>
    <w:rsid w:val="00B40913"/>
    <w:rsid w:val="00B42E55"/>
    <w:rsid w:val="00B51370"/>
    <w:rsid w:val="00B60B98"/>
    <w:rsid w:val="00B63BA7"/>
    <w:rsid w:val="00B77738"/>
    <w:rsid w:val="00B77858"/>
    <w:rsid w:val="00B82445"/>
    <w:rsid w:val="00B83799"/>
    <w:rsid w:val="00B90572"/>
    <w:rsid w:val="00BB103B"/>
    <w:rsid w:val="00BB7AED"/>
    <w:rsid w:val="00BD1E38"/>
    <w:rsid w:val="00BF433E"/>
    <w:rsid w:val="00BF7B4A"/>
    <w:rsid w:val="00C14EF0"/>
    <w:rsid w:val="00C15504"/>
    <w:rsid w:val="00C30470"/>
    <w:rsid w:val="00C32093"/>
    <w:rsid w:val="00C34C9F"/>
    <w:rsid w:val="00C36F70"/>
    <w:rsid w:val="00C4214B"/>
    <w:rsid w:val="00C505ED"/>
    <w:rsid w:val="00C52B85"/>
    <w:rsid w:val="00C600DD"/>
    <w:rsid w:val="00C605B9"/>
    <w:rsid w:val="00C64596"/>
    <w:rsid w:val="00C7159E"/>
    <w:rsid w:val="00C73FEA"/>
    <w:rsid w:val="00C947FD"/>
    <w:rsid w:val="00CB726D"/>
    <w:rsid w:val="00CD3D6F"/>
    <w:rsid w:val="00CD5F31"/>
    <w:rsid w:val="00CE6A0B"/>
    <w:rsid w:val="00D05FEA"/>
    <w:rsid w:val="00D13458"/>
    <w:rsid w:val="00D13FAA"/>
    <w:rsid w:val="00D2000D"/>
    <w:rsid w:val="00D321E2"/>
    <w:rsid w:val="00D40485"/>
    <w:rsid w:val="00D42164"/>
    <w:rsid w:val="00D46E58"/>
    <w:rsid w:val="00D47132"/>
    <w:rsid w:val="00D53B46"/>
    <w:rsid w:val="00D566EF"/>
    <w:rsid w:val="00D57F2D"/>
    <w:rsid w:val="00D61192"/>
    <w:rsid w:val="00D65F8B"/>
    <w:rsid w:val="00D72F8A"/>
    <w:rsid w:val="00D773CF"/>
    <w:rsid w:val="00D83030"/>
    <w:rsid w:val="00D91B6A"/>
    <w:rsid w:val="00DE10D8"/>
    <w:rsid w:val="00DE334A"/>
    <w:rsid w:val="00DF74C9"/>
    <w:rsid w:val="00E0242F"/>
    <w:rsid w:val="00E04468"/>
    <w:rsid w:val="00E0504D"/>
    <w:rsid w:val="00E14CF5"/>
    <w:rsid w:val="00E267E8"/>
    <w:rsid w:val="00E30C83"/>
    <w:rsid w:val="00E573FF"/>
    <w:rsid w:val="00E7304F"/>
    <w:rsid w:val="00E85D31"/>
    <w:rsid w:val="00E85E44"/>
    <w:rsid w:val="00E954CF"/>
    <w:rsid w:val="00EA22CD"/>
    <w:rsid w:val="00EA7A40"/>
    <w:rsid w:val="00EC2034"/>
    <w:rsid w:val="00EC70ED"/>
    <w:rsid w:val="00ED3A86"/>
    <w:rsid w:val="00ED4305"/>
    <w:rsid w:val="00ED7C29"/>
    <w:rsid w:val="00EE1076"/>
    <w:rsid w:val="00EF0B79"/>
    <w:rsid w:val="00EF1FD0"/>
    <w:rsid w:val="00F041DA"/>
    <w:rsid w:val="00F14B24"/>
    <w:rsid w:val="00F32DA4"/>
    <w:rsid w:val="00F4080C"/>
    <w:rsid w:val="00F41129"/>
    <w:rsid w:val="00F42C59"/>
    <w:rsid w:val="00F430F2"/>
    <w:rsid w:val="00F606DE"/>
    <w:rsid w:val="00F64B8D"/>
    <w:rsid w:val="00F72D38"/>
    <w:rsid w:val="00F7785E"/>
    <w:rsid w:val="00F80678"/>
    <w:rsid w:val="00F94C41"/>
    <w:rsid w:val="00FA1379"/>
    <w:rsid w:val="00FC5062"/>
    <w:rsid w:val="00FE1E6F"/>
    <w:rsid w:val="00FF0BFA"/>
    <w:rsid w:val="00FF27D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38180E7"/>
  <w15:chartTrackingRefBased/>
  <w15:docId w15:val="{FCB21CB5-5D76-4A54-A1A7-CAD0E863A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5341"/>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5341"/>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5341"/>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5341"/>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5341"/>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5341"/>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5341"/>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5341"/>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5341"/>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A556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5341"/>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5341"/>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5341"/>
    <w:rPr>
      <w:rFonts w:ascii="Palatino Linotype" w:hAnsi="Palatino Linotype"/>
      <w:noProof/>
      <w:color w:val="000000"/>
      <w:szCs w:val="18"/>
    </w:rPr>
  </w:style>
  <w:style w:type="paragraph" w:customStyle="1" w:styleId="MDPIheaderjournallogo">
    <w:name w:val="MDPI_header_journal_logo"/>
    <w:qFormat/>
    <w:rsid w:val="00A85341"/>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5341"/>
    <w:pPr>
      <w:ind w:firstLine="0"/>
    </w:pPr>
  </w:style>
  <w:style w:type="paragraph" w:customStyle="1" w:styleId="MDPI31text">
    <w:name w:val="MDPI_3.1_text"/>
    <w:link w:val="MDPI31textChar"/>
    <w:qFormat/>
    <w:rsid w:val="00E7304F"/>
    <w:pPr>
      <w:adjustRightInd w:val="0"/>
      <w:snapToGrid w:val="0"/>
      <w:spacing w:line="228" w:lineRule="auto"/>
      <w:ind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5341"/>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A85341"/>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534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5341"/>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773CF"/>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773CF"/>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5341"/>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5341"/>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5341"/>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A3F9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5341"/>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5341"/>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A85341"/>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A85341"/>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5341"/>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A85341"/>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5341"/>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5341"/>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63BA7"/>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5341"/>
    <w:rPr>
      <w:rFonts w:cs="Tahoma"/>
      <w:szCs w:val="18"/>
    </w:rPr>
  </w:style>
  <w:style w:type="character" w:customStyle="1" w:styleId="BalloonTextChar">
    <w:name w:val="Balloon Text Char"/>
    <w:link w:val="BalloonText"/>
    <w:uiPriority w:val="99"/>
    <w:rsid w:val="00A85341"/>
    <w:rPr>
      <w:rFonts w:ascii="Palatino Linotype" w:hAnsi="Palatino Linotype" w:cs="Tahoma"/>
      <w:noProof/>
      <w:color w:val="000000"/>
      <w:szCs w:val="18"/>
    </w:rPr>
  </w:style>
  <w:style w:type="character" w:styleId="LineNumber">
    <w:name w:val="line number"/>
    <w:uiPriority w:val="99"/>
    <w:rsid w:val="0088409A"/>
    <w:rPr>
      <w:rFonts w:ascii="Palatino Linotype" w:hAnsi="Palatino Linotype"/>
      <w:sz w:val="16"/>
    </w:rPr>
  </w:style>
  <w:style w:type="table" w:customStyle="1" w:styleId="MDPI41threelinetable">
    <w:name w:val="MDPI_4.1_three_line_table"/>
    <w:basedOn w:val="TableNormal"/>
    <w:uiPriority w:val="99"/>
    <w:rsid w:val="00A85341"/>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5341"/>
    <w:rPr>
      <w:color w:val="0000FF"/>
      <w:u w:val="single"/>
    </w:rPr>
  </w:style>
  <w:style w:type="character" w:customStyle="1" w:styleId="UnresolvedMention">
    <w:name w:val="Unresolved Mention"/>
    <w:uiPriority w:val="99"/>
    <w:semiHidden/>
    <w:unhideWhenUsed/>
    <w:rsid w:val="00F94C41"/>
    <w:rPr>
      <w:color w:val="605E5C"/>
      <w:shd w:val="clear" w:color="auto" w:fill="E1DFDD"/>
    </w:rPr>
  </w:style>
  <w:style w:type="paragraph" w:styleId="Footer">
    <w:name w:val="footer"/>
    <w:basedOn w:val="Normal"/>
    <w:link w:val="FooterChar"/>
    <w:uiPriority w:val="99"/>
    <w:rsid w:val="00A85341"/>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5341"/>
    <w:rPr>
      <w:rFonts w:ascii="Palatino Linotype" w:hAnsi="Palatino Linotype"/>
      <w:noProof/>
      <w:color w:val="000000"/>
      <w:szCs w:val="18"/>
    </w:rPr>
  </w:style>
  <w:style w:type="table" w:styleId="PlainTable4">
    <w:name w:val="Plain Table 4"/>
    <w:basedOn w:val="TableNormal"/>
    <w:uiPriority w:val="44"/>
    <w:rsid w:val="000E10C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A85341"/>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5341"/>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5341"/>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E30C83"/>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5341"/>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5341"/>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5341"/>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5341"/>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5341"/>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5341"/>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5341"/>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A85341"/>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A85341"/>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5341"/>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5341"/>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5341"/>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5341"/>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5341"/>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5341"/>
  </w:style>
  <w:style w:type="paragraph" w:styleId="Bibliography">
    <w:name w:val="Bibliography"/>
    <w:basedOn w:val="Normal"/>
    <w:next w:val="Normal"/>
    <w:uiPriority w:val="37"/>
    <w:semiHidden/>
    <w:unhideWhenUsed/>
    <w:rsid w:val="00A85341"/>
  </w:style>
  <w:style w:type="paragraph" w:styleId="BodyText">
    <w:name w:val="Body Text"/>
    <w:link w:val="BodyTextChar"/>
    <w:rsid w:val="00A85341"/>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5341"/>
    <w:rPr>
      <w:rFonts w:ascii="Palatino Linotype" w:hAnsi="Palatino Linotype"/>
      <w:color w:val="000000"/>
      <w:sz w:val="24"/>
      <w:lang w:eastAsia="de-DE"/>
    </w:rPr>
  </w:style>
  <w:style w:type="character" w:styleId="CommentReference">
    <w:name w:val="annotation reference"/>
    <w:rsid w:val="00A85341"/>
    <w:rPr>
      <w:sz w:val="21"/>
      <w:szCs w:val="21"/>
    </w:rPr>
  </w:style>
  <w:style w:type="paragraph" w:styleId="CommentText">
    <w:name w:val="annotation text"/>
    <w:basedOn w:val="Normal"/>
    <w:link w:val="CommentTextChar"/>
    <w:rsid w:val="00A85341"/>
  </w:style>
  <w:style w:type="character" w:customStyle="1" w:styleId="CommentTextChar">
    <w:name w:val="Comment Text Char"/>
    <w:link w:val="CommentText"/>
    <w:rsid w:val="00A85341"/>
    <w:rPr>
      <w:rFonts w:ascii="Palatino Linotype" w:hAnsi="Palatino Linotype"/>
      <w:noProof/>
      <w:color w:val="000000"/>
    </w:rPr>
  </w:style>
  <w:style w:type="paragraph" w:styleId="CommentSubject">
    <w:name w:val="annotation subject"/>
    <w:basedOn w:val="CommentText"/>
    <w:next w:val="CommentText"/>
    <w:link w:val="CommentSubjectChar"/>
    <w:rsid w:val="00A85341"/>
    <w:rPr>
      <w:b/>
      <w:bCs/>
    </w:rPr>
  </w:style>
  <w:style w:type="character" w:customStyle="1" w:styleId="CommentSubjectChar">
    <w:name w:val="Comment Subject Char"/>
    <w:link w:val="CommentSubject"/>
    <w:rsid w:val="00A85341"/>
    <w:rPr>
      <w:rFonts w:ascii="Palatino Linotype" w:hAnsi="Palatino Linotype"/>
      <w:b/>
      <w:bCs/>
      <w:noProof/>
      <w:color w:val="000000"/>
    </w:rPr>
  </w:style>
  <w:style w:type="character" w:styleId="EndnoteReference">
    <w:name w:val="endnote reference"/>
    <w:rsid w:val="00A85341"/>
    <w:rPr>
      <w:vertAlign w:val="superscript"/>
    </w:rPr>
  </w:style>
  <w:style w:type="paragraph" w:styleId="EndnoteText">
    <w:name w:val="endnote text"/>
    <w:basedOn w:val="Normal"/>
    <w:link w:val="EndnoteTextChar"/>
    <w:semiHidden/>
    <w:unhideWhenUsed/>
    <w:rsid w:val="00A85341"/>
    <w:pPr>
      <w:spacing w:line="240" w:lineRule="auto"/>
    </w:pPr>
  </w:style>
  <w:style w:type="character" w:customStyle="1" w:styleId="EndnoteTextChar">
    <w:name w:val="Endnote Text Char"/>
    <w:link w:val="EndnoteText"/>
    <w:semiHidden/>
    <w:rsid w:val="00A85341"/>
    <w:rPr>
      <w:rFonts w:ascii="Palatino Linotype" w:hAnsi="Palatino Linotype"/>
      <w:noProof/>
      <w:color w:val="000000"/>
    </w:rPr>
  </w:style>
  <w:style w:type="character" w:styleId="FollowedHyperlink">
    <w:name w:val="FollowedHyperlink"/>
    <w:rsid w:val="00A85341"/>
    <w:rPr>
      <w:color w:val="954F72"/>
      <w:u w:val="single"/>
    </w:rPr>
  </w:style>
  <w:style w:type="paragraph" w:styleId="FootnoteText">
    <w:name w:val="footnote text"/>
    <w:basedOn w:val="Normal"/>
    <w:link w:val="FootnoteTextChar"/>
    <w:semiHidden/>
    <w:unhideWhenUsed/>
    <w:rsid w:val="00A85341"/>
    <w:pPr>
      <w:spacing w:line="240" w:lineRule="auto"/>
    </w:pPr>
  </w:style>
  <w:style w:type="character" w:customStyle="1" w:styleId="FootnoteTextChar">
    <w:name w:val="Footnote Text Char"/>
    <w:link w:val="FootnoteText"/>
    <w:semiHidden/>
    <w:rsid w:val="00A85341"/>
    <w:rPr>
      <w:rFonts w:ascii="Palatino Linotype" w:hAnsi="Palatino Linotype"/>
      <w:noProof/>
      <w:color w:val="000000"/>
    </w:rPr>
  </w:style>
  <w:style w:type="paragraph" w:styleId="NormalWeb">
    <w:name w:val="Normal (Web)"/>
    <w:basedOn w:val="Normal"/>
    <w:uiPriority w:val="99"/>
    <w:rsid w:val="00A85341"/>
    <w:rPr>
      <w:szCs w:val="24"/>
    </w:rPr>
  </w:style>
  <w:style w:type="paragraph" w:customStyle="1" w:styleId="MsoFootnoteText0">
    <w:name w:val="MsoFootnoteText"/>
    <w:basedOn w:val="NormalWeb"/>
    <w:qFormat/>
    <w:rsid w:val="00A85341"/>
    <w:rPr>
      <w:rFonts w:ascii="Times New Roman" w:hAnsi="Times New Roman"/>
    </w:rPr>
  </w:style>
  <w:style w:type="character" w:styleId="PageNumber">
    <w:name w:val="page number"/>
    <w:rsid w:val="00A85341"/>
  </w:style>
  <w:style w:type="character" w:styleId="PlaceholderText">
    <w:name w:val="Placeholder Text"/>
    <w:uiPriority w:val="99"/>
    <w:semiHidden/>
    <w:rsid w:val="00A85341"/>
    <w:rPr>
      <w:color w:val="808080"/>
    </w:rPr>
  </w:style>
  <w:style w:type="paragraph" w:customStyle="1" w:styleId="MDPI71FootNotes">
    <w:name w:val="MDPI_7.1_FootNotes"/>
    <w:qFormat/>
    <w:rsid w:val="00B90572"/>
    <w:pPr>
      <w:numPr>
        <w:numId w:val="24"/>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267E1F"/>
    <w:pPr>
      <w:jc w:val="center"/>
    </w:pPr>
  </w:style>
  <w:style w:type="character" w:customStyle="1" w:styleId="MDPI31textChar">
    <w:name w:val="MDPI_3.1_text Char"/>
    <w:basedOn w:val="DefaultParagraphFont"/>
    <w:link w:val="MDPI31text"/>
    <w:rsid w:val="00267E1F"/>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267E1F"/>
    <w:rPr>
      <w:rFonts w:ascii="Palatino Linotype" w:eastAsia="Times New Roman" w:hAnsi="Palatino Linotype"/>
      <w:noProof/>
      <w:snapToGrid/>
      <w:color w:val="000000"/>
      <w:szCs w:val="22"/>
      <w:lang w:eastAsia="de-DE" w:bidi="en-US"/>
    </w:rPr>
  </w:style>
  <w:style w:type="paragraph" w:customStyle="1" w:styleId="EndNoteBibliography">
    <w:name w:val="EndNote Bibliography"/>
    <w:basedOn w:val="Normal"/>
    <w:link w:val="EndNoteBibliographyChar"/>
    <w:rsid w:val="00267E1F"/>
    <w:pPr>
      <w:spacing w:line="240" w:lineRule="atLeast"/>
    </w:pPr>
  </w:style>
  <w:style w:type="character" w:customStyle="1" w:styleId="EndNoteBibliographyChar">
    <w:name w:val="EndNote Bibliography Char"/>
    <w:basedOn w:val="MDPI31textChar"/>
    <w:link w:val="EndNoteBibliography"/>
    <w:rsid w:val="00267E1F"/>
    <w:rPr>
      <w:rFonts w:ascii="Palatino Linotype" w:eastAsia="Times New Roman" w:hAnsi="Palatino Linotype"/>
      <w:noProof/>
      <w:snapToGrid/>
      <w:color w:val="000000"/>
      <w:szCs w:val="22"/>
      <w:lang w:eastAsia="de-DE" w:bidi="en-US"/>
    </w:rPr>
  </w:style>
  <w:style w:type="paragraph" w:customStyle="1" w:styleId="Brodtekst">
    <w:name w:val="Brodtekst"/>
    <w:basedOn w:val="Normal"/>
    <w:link w:val="BrodtekstChar"/>
    <w:qFormat/>
    <w:rsid w:val="005978A4"/>
    <w:pPr>
      <w:suppressAutoHyphens/>
      <w:autoSpaceDN w:val="0"/>
      <w:spacing w:after="240" w:line="360" w:lineRule="auto"/>
      <w:jc w:val="left"/>
      <w:textAlignment w:val="baseline"/>
    </w:pPr>
    <w:rPr>
      <w:rFonts w:ascii="Times New Roman" w:eastAsia="Calibri" w:hAnsi="Times New Roman" w:cs="Arial"/>
      <w:noProof w:val="0"/>
      <w:color w:val="auto"/>
      <w:sz w:val="24"/>
      <w:szCs w:val="22"/>
      <w:lang w:eastAsia="en-US"/>
    </w:rPr>
  </w:style>
  <w:style w:type="paragraph" w:styleId="Caption">
    <w:name w:val="caption"/>
    <w:basedOn w:val="Normal"/>
    <w:next w:val="Normal"/>
    <w:rsid w:val="005978A4"/>
    <w:pPr>
      <w:suppressAutoHyphens/>
      <w:autoSpaceDN w:val="0"/>
      <w:spacing w:after="200" w:line="240" w:lineRule="auto"/>
      <w:jc w:val="left"/>
      <w:textAlignment w:val="baseline"/>
    </w:pPr>
    <w:rPr>
      <w:rFonts w:ascii="Calibri" w:eastAsia="Calibri" w:hAnsi="Calibri" w:cs="Arial"/>
      <w:i/>
      <w:iCs/>
      <w:noProof w:val="0"/>
      <w:color w:val="44546A"/>
      <w:sz w:val="18"/>
      <w:szCs w:val="18"/>
      <w:lang w:eastAsia="en-US"/>
    </w:rPr>
  </w:style>
  <w:style w:type="character" w:customStyle="1" w:styleId="BrodtekstChar">
    <w:name w:val="Brodtekst Char"/>
    <w:basedOn w:val="DefaultParagraphFont"/>
    <w:link w:val="Brodtekst"/>
    <w:rsid w:val="00D566EF"/>
    <w:rPr>
      <w:rFonts w:ascii="Times New Roman" w:eastAsia="Calibri" w:hAnsi="Times New Roman" w:cs="Arial"/>
      <w:sz w:val="24"/>
      <w:szCs w:val="22"/>
      <w:lang w:eastAsia="en-US"/>
    </w:rPr>
  </w:style>
  <w:style w:type="paragraph" w:customStyle="1" w:styleId="Sitat1">
    <w:name w:val="Sitat1"/>
    <w:basedOn w:val="Normal"/>
    <w:next w:val="Brodtekst"/>
    <w:link w:val="SitatChar"/>
    <w:qFormat/>
    <w:rsid w:val="00D566EF"/>
    <w:pPr>
      <w:spacing w:after="200" w:line="276" w:lineRule="auto"/>
      <w:ind w:firstLine="708"/>
      <w:jc w:val="left"/>
    </w:pPr>
    <w:rPr>
      <w:rFonts w:ascii="Times New Roman" w:eastAsiaTheme="minorHAnsi" w:hAnsi="Times New Roman" w:cstheme="minorBidi"/>
      <w:i/>
      <w:noProof w:val="0"/>
      <w:color w:val="auto"/>
      <w:sz w:val="24"/>
      <w:szCs w:val="22"/>
      <w:lang w:val="nb-NO" w:eastAsia="en-US"/>
    </w:rPr>
  </w:style>
  <w:style w:type="character" w:customStyle="1" w:styleId="SitatChar">
    <w:name w:val="Sitat Char"/>
    <w:basedOn w:val="DefaultParagraphFont"/>
    <w:link w:val="Sitat1"/>
    <w:rsid w:val="00D566EF"/>
    <w:rPr>
      <w:rFonts w:ascii="Times New Roman" w:eastAsiaTheme="minorHAnsi" w:hAnsi="Times New Roman" w:cstheme="minorBidi"/>
      <w:i/>
      <w:sz w:val="24"/>
      <w:szCs w:val="22"/>
      <w:lang w:val="nb-NO" w:eastAsia="en-US"/>
    </w:rPr>
  </w:style>
  <w:style w:type="paragraph" w:styleId="Revision">
    <w:name w:val="Revision"/>
    <w:hidden/>
    <w:uiPriority w:val="99"/>
    <w:semiHidden/>
    <w:rsid w:val="00B60B98"/>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288365">
      <w:bodyDiv w:val="1"/>
      <w:marLeft w:val="0"/>
      <w:marRight w:val="0"/>
      <w:marTop w:val="0"/>
      <w:marBottom w:val="0"/>
      <w:divBdr>
        <w:top w:val="none" w:sz="0" w:space="0" w:color="auto"/>
        <w:left w:val="none" w:sz="0" w:space="0" w:color="auto"/>
        <w:bottom w:val="none" w:sz="0" w:space="0" w:color="auto"/>
        <w:right w:val="none" w:sz="0" w:space="0" w:color="auto"/>
      </w:divBdr>
    </w:div>
    <w:div w:id="722876564">
      <w:bodyDiv w:val="1"/>
      <w:marLeft w:val="0"/>
      <w:marRight w:val="0"/>
      <w:marTop w:val="0"/>
      <w:marBottom w:val="0"/>
      <w:divBdr>
        <w:top w:val="none" w:sz="0" w:space="0" w:color="auto"/>
        <w:left w:val="none" w:sz="0" w:space="0" w:color="auto"/>
        <w:bottom w:val="none" w:sz="0" w:space="0" w:color="auto"/>
        <w:right w:val="none" w:sz="0" w:space="0" w:color="auto"/>
      </w:divBdr>
    </w:div>
    <w:div w:id="1194460041">
      <w:bodyDiv w:val="1"/>
      <w:marLeft w:val="0"/>
      <w:marRight w:val="0"/>
      <w:marTop w:val="0"/>
      <w:marBottom w:val="0"/>
      <w:divBdr>
        <w:top w:val="none" w:sz="0" w:space="0" w:color="auto"/>
        <w:left w:val="none" w:sz="0" w:space="0" w:color="auto"/>
        <w:bottom w:val="none" w:sz="0" w:space="0" w:color="auto"/>
        <w:right w:val="none" w:sz="0" w:space="0" w:color="auto"/>
      </w:divBdr>
    </w:div>
    <w:div w:id="1423186268">
      <w:bodyDiv w:val="1"/>
      <w:marLeft w:val="0"/>
      <w:marRight w:val="0"/>
      <w:marTop w:val="0"/>
      <w:marBottom w:val="0"/>
      <w:divBdr>
        <w:top w:val="none" w:sz="0" w:space="0" w:color="auto"/>
        <w:left w:val="none" w:sz="0" w:space="0" w:color="auto"/>
        <w:bottom w:val="none" w:sz="0" w:space="0" w:color="auto"/>
        <w:right w:val="none" w:sz="0" w:space="0" w:color="auto"/>
      </w:divBdr>
    </w:div>
    <w:div w:id="176175661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sb.no/en/befolkning/artikler-og-publikasjoner/_attachment/364602?_ts=1664418b978"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regjeringen.no/no/dokumenter/likeverdige-helse--og-omsorgstjenester/id733870/" TargetMode="External"/><Relationship Id="rId2" Type="http://schemas.openxmlformats.org/officeDocument/2006/relationships/numbering" Target="numbering.xml"/><Relationship Id="rId16" Type="http://schemas.openxmlformats.org/officeDocument/2006/relationships/hyperlink" Target="https://www.helsenorge.no/en/foreigners-in-norway/asylum-seeker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www.ssb.no/en/statbank/table/05183/tableViewLayout1/" TargetMode="External"/><Relationship Id="rId10" Type="http://schemas.openxmlformats.org/officeDocument/2006/relationships/header" Target="header2.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ssb.no/en/statbank/table/05183/chartViewLine/"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gelalu\Downloads\pharmacoepidemiology-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5E13A6-D043-46FA-99EC-12B5B66F4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harmacoepidemiology-template (1).dot</Template>
  <TotalTime>27</TotalTime>
  <Pages>13</Pages>
  <Words>11965</Words>
  <Characters>68206</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80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Angela Lupattelli</dc:creator>
  <cp:keywords/>
  <dc:description/>
  <cp:lastModifiedBy>Angela Lupattelli</cp:lastModifiedBy>
  <cp:revision>4</cp:revision>
  <dcterms:created xsi:type="dcterms:W3CDTF">2022-07-02T06:34:00Z</dcterms:created>
  <dcterms:modified xsi:type="dcterms:W3CDTF">2022-07-02T10:00:00Z</dcterms:modified>
</cp:coreProperties>
</file>